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5B1EDD" w14:textId="13F997EB" w:rsidR="00D162C6" w:rsidRDefault="00D162C6" w:rsidP="00F0723B">
      <w:pPr>
        <w:spacing w:after="0" w:line="360" w:lineRule="auto"/>
        <w:jc w:val="center"/>
        <w:rPr>
          <w:rFonts w:ascii="Times New Roman" w:hAnsi="Times New Roman" w:cs="Times New Roman"/>
          <w:b/>
          <w:sz w:val="28"/>
        </w:rPr>
      </w:pPr>
      <w:r>
        <w:rPr>
          <w:rFonts w:ascii="Times New Roman" w:hAnsi="Times New Roman" w:cs="Times New Roman"/>
          <w:b/>
          <w:sz w:val="28"/>
        </w:rPr>
        <w:t xml:space="preserve">SISTEM PENGELOLAAN ASPIRASI DAN PENGADUAN MASYARAKAT KABUPATEN KETAPANG </w:t>
      </w:r>
    </w:p>
    <w:p w14:paraId="36F46E49" w14:textId="77777777" w:rsidR="00F0723B" w:rsidRDefault="00F0723B" w:rsidP="00F0723B">
      <w:pPr>
        <w:spacing w:after="0" w:line="360" w:lineRule="auto"/>
        <w:jc w:val="center"/>
        <w:rPr>
          <w:rFonts w:ascii="Times New Roman" w:hAnsi="Times New Roman" w:cs="Times New Roman"/>
          <w:b/>
          <w:sz w:val="28"/>
        </w:rPr>
      </w:pPr>
    </w:p>
    <w:p w14:paraId="21B27E62" w14:textId="6BC8AECB" w:rsidR="00D162C6" w:rsidRDefault="00EA2493" w:rsidP="0043282C">
      <w:pPr>
        <w:spacing w:after="0" w:line="360" w:lineRule="auto"/>
        <w:jc w:val="center"/>
        <w:rPr>
          <w:rFonts w:ascii="Times New Roman" w:hAnsi="Times New Roman" w:cs="Times New Roman"/>
          <w:b/>
          <w:sz w:val="28"/>
        </w:rPr>
      </w:pPr>
      <w:bookmarkStart w:id="0" w:name="_Hlk198812525"/>
      <w:r>
        <w:rPr>
          <w:rFonts w:ascii="Times New Roman" w:hAnsi="Times New Roman" w:cs="Times New Roman"/>
          <w:b/>
          <w:i/>
          <w:sz w:val="24"/>
          <w:lang w:val="en"/>
        </w:rPr>
        <w:t xml:space="preserve">MANAGEMENT SYSTEM FOR PUBLIC ASPIRATIONS AND COMPLAINTS INI KETAPANG </w:t>
      </w:r>
    </w:p>
    <w:bookmarkEnd w:id="0"/>
    <w:p w14:paraId="57A74BD8" w14:textId="77777777" w:rsidR="00D162C6" w:rsidRDefault="00D162C6" w:rsidP="00D162C6">
      <w:pPr>
        <w:spacing w:after="0" w:line="240" w:lineRule="auto"/>
        <w:jc w:val="center"/>
        <w:rPr>
          <w:rFonts w:ascii="Times New Roman" w:hAnsi="Times New Roman" w:cs="Times New Roman"/>
          <w:b/>
          <w:sz w:val="28"/>
        </w:rPr>
      </w:pPr>
    </w:p>
    <w:p w14:paraId="481579EE" w14:textId="77777777" w:rsidR="00D162C6" w:rsidRDefault="00D162C6" w:rsidP="00D162C6">
      <w:pPr>
        <w:spacing w:after="0" w:line="360" w:lineRule="auto"/>
        <w:jc w:val="center"/>
        <w:rPr>
          <w:rFonts w:ascii="Times New Roman" w:hAnsi="Times New Roman" w:cs="Times New Roman"/>
          <w:b/>
          <w:sz w:val="24"/>
        </w:rPr>
      </w:pPr>
      <w:r>
        <w:rPr>
          <w:rFonts w:ascii="Times New Roman" w:hAnsi="Times New Roman" w:cs="Times New Roman"/>
          <w:b/>
          <w:sz w:val="24"/>
        </w:rPr>
        <w:t>Laporan ini disusun ntuk memenuhi syarat menyelesaikan pendidikan di</w:t>
      </w:r>
    </w:p>
    <w:p w14:paraId="7AF37ED7" w14:textId="77777777" w:rsidR="00D162C6" w:rsidRDefault="00D162C6" w:rsidP="00D162C6">
      <w:pPr>
        <w:spacing w:after="0" w:line="360" w:lineRule="auto"/>
        <w:jc w:val="center"/>
        <w:rPr>
          <w:rFonts w:ascii="Times New Roman" w:hAnsi="Times New Roman" w:cs="Times New Roman"/>
          <w:b/>
          <w:sz w:val="24"/>
        </w:rPr>
      </w:pPr>
      <w:r>
        <w:rPr>
          <w:rFonts w:ascii="Times New Roman" w:hAnsi="Times New Roman" w:cs="Times New Roman"/>
          <w:b/>
          <w:sz w:val="24"/>
        </w:rPr>
        <w:t>Diploma III Program Studi Teknologi Informasi</w:t>
      </w:r>
    </w:p>
    <w:p w14:paraId="6A560712" w14:textId="77777777" w:rsidR="00D162C6" w:rsidRDefault="00D162C6" w:rsidP="00D162C6">
      <w:pPr>
        <w:spacing w:after="0" w:line="360" w:lineRule="auto"/>
        <w:jc w:val="center"/>
        <w:rPr>
          <w:rFonts w:ascii="Times New Roman" w:hAnsi="Times New Roman" w:cs="Times New Roman"/>
          <w:b/>
          <w:sz w:val="24"/>
        </w:rPr>
      </w:pPr>
      <w:r>
        <w:rPr>
          <w:rFonts w:ascii="Times New Roman" w:hAnsi="Times New Roman" w:cs="Times New Roman"/>
          <w:b/>
          <w:sz w:val="24"/>
        </w:rPr>
        <w:t>di Jurusan Teknik Elektro dan Teknik Informatika</w:t>
      </w:r>
    </w:p>
    <w:p w14:paraId="015A3F3E" w14:textId="77777777" w:rsidR="00D162C6" w:rsidRDefault="00D162C6" w:rsidP="00D162C6">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Oleh:</w:t>
      </w:r>
    </w:p>
    <w:p w14:paraId="7E38F11B" w14:textId="77777777" w:rsidR="00D162C6" w:rsidRDefault="00D162C6" w:rsidP="00D162C6">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SMIARTI</w:t>
      </w:r>
    </w:p>
    <w:p w14:paraId="698692DE" w14:textId="77777777" w:rsidR="00D162C6" w:rsidRDefault="00D162C6" w:rsidP="00D162C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 304 2022 048</w:t>
      </w:r>
    </w:p>
    <w:p w14:paraId="6ABD2FFA" w14:textId="77777777" w:rsidR="00D162C6" w:rsidRDefault="00D162C6" w:rsidP="00D162C6">
      <w:pPr>
        <w:spacing w:after="0" w:line="240" w:lineRule="auto"/>
        <w:jc w:val="center"/>
        <w:rPr>
          <w:rFonts w:ascii="Times New Roman" w:hAnsi="Times New Roman" w:cs="Times New Roman"/>
          <w:b/>
          <w:sz w:val="28"/>
          <w:szCs w:val="28"/>
        </w:rPr>
      </w:pPr>
    </w:p>
    <w:p w14:paraId="76E68825" w14:textId="77777777" w:rsidR="00D162C6" w:rsidRDefault="00D162C6" w:rsidP="00D162C6">
      <w:pPr>
        <w:spacing w:after="0" w:line="240" w:lineRule="auto"/>
        <w:jc w:val="center"/>
        <w:rPr>
          <w:rFonts w:ascii="Times New Roman" w:hAnsi="Times New Roman" w:cs="Times New Roman"/>
          <w:b/>
          <w:sz w:val="28"/>
          <w:szCs w:val="28"/>
        </w:rPr>
      </w:pPr>
    </w:p>
    <w:p w14:paraId="0501FD17" w14:textId="77777777" w:rsidR="00D162C6" w:rsidRDefault="00D162C6" w:rsidP="00D162C6">
      <w:pPr>
        <w:spacing w:after="0" w:line="240" w:lineRule="auto"/>
        <w:jc w:val="center"/>
        <w:rPr>
          <w:rFonts w:ascii="Times New Roman" w:hAnsi="Times New Roman" w:cs="Times New Roman"/>
          <w:b/>
          <w:sz w:val="28"/>
          <w:szCs w:val="28"/>
        </w:rPr>
      </w:pPr>
    </w:p>
    <w:p w14:paraId="38570265" w14:textId="77777777" w:rsidR="00D162C6" w:rsidRDefault="00D162C6" w:rsidP="00D162C6">
      <w:pPr>
        <w:spacing w:after="0" w:line="240" w:lineRule="auto"/>
        <w:jc w:val="center"/>
        <w:rPr>
          <w:rFonts w:ascii="Times New Roman" w:hAnsi="Times New Roman" w:cs="Times New Roman"/>
          <w:b/>
          <w:sz w:val="28"/>
          <w:szCs w:val="28"/>
        </w:rPr>
      </w:pPr>
      <w:r>
        <w:rPr>
          <w:noProof/>
        </w:rPr>
        <w:drawing>
          <wp:inline distT="0" distB="0" distL="0" distR="0" wp14:anchorId="7FE080F2" wp14:editId="62BFC5B0">
            <wp:extent cx="1418520" cy="1440000"/>
            <wp:effectExtent l="0" t="0" r="0" b="8255"/>
            <wp:docPr id="1026" name="Picture 2" descr="Hasil gambar untuk logo polita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418520" cy="1440000"/>
                    </a:xfrm>
                    <a:prstGeom prst="rect">
                      <a:avLst/>
                    </a:prstGeom>
                    <a:ln>
                      <a:noFill/>
                    </a:ln>
                  </pic:spPr>
                </pic:pic>
              </a:graphicData>
            </a:graphic>
          </wp:inline>
        </w:drawing>
      </w:r>
    </w:p>
    <w:p w14:paraId="7D03A884" w14:textId="77777777" w:rsidR="00D162C6" w:rsidRDefault="00D162C6" w:rsidP="00D162C6">
      <w:pPr>
        <w:spacing w:after="0" w:line="240" w:lineRule="auto"/>
        <w:jc w:val="center"/>
        <w:rPr>
          <w:rFonts w:ascii="Times New Roman" w:hAnsi="Times New Roman" w:cs="Times New Roman"/>
          <w:b/>
          <w:sz w:val="28"/>
          <w:szCs w:val="28"/>
        </w:rPr>
      </w:pPr>
    </w:p>
    <w:p w14:paraId="1064C944" w14:textId="77777777" w:rsidR="00D162C6" w:rsidRDefault="00D162C6" w:rsidP="00D162C6">
      <w:pPr>
        <w:spacing w:after="0" w:line="240" w:lineRule="auto"/>
        <w:jc w:val="center"/>
        <w:rPr>
          <w:rFonts w:ascii="Times New Roman" w:hAnsi="Times New Roman" w:cs="Times New Roman"/>
          <w:b/>
          <w:sz w:val="28"/>
          <w:szCs w:val="28"/>
        </w:rPr>
      </w:pPr>
    </w:p>
    <w:p w14:paraId="0589EC2E" w14:textId="77777777" w:rsidR="00D162C6" w:rsidRDefault="00D162C6" w:rsidP="00D162C6">
      <w:pPr>
        <w:spacing w:after="0" w:line="240" w:lineRule="auto"/>
        <w:jc w:val="center"/>
        <w:rPr>
          <w:rFonts w:ascii="Times New Roman" w:hAnsi="Times New Roman" w:cs="Times New Roman"/>
          <w:b/>
          <w:sz w:val="28"/>
          <w:szCs w:val="28"/>
        </w:rPr>
      </w:pPr>
    </w:p>
    <w:p w14:paraId="17365636" w14:textId="77777777" w:rsidR="00D162C6" w:rsidRDefault="00D162C6" w:rsidP="00D162C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PROGRAM STUDI TEKNOLOGI INFORMASI </w:t>
      </w:r>
    </w:p>
    <w:p w14:paraId="1A96239F" w14:textId="77777777" w:rsidR="00D162C6" w:rsidRDefault="00D162C6" w:rsidP="00D162C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POLITEKNIK NEGERI KETAPANG </w:t>
      </w:r>
    </w:p>
    <w:p w14:paraId="0CE1419D" w14:textId="77777777" w:rsidR="00D162C6" w:rsidRDefault="00D162C6" w:rsidP="00D162C6">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KETAPANG</w:t>
      </w:r>
    </w:p>
    <w:p w14:paraId="389ED603" w14:textId="77777777" w:rsidR="00D162C6" w:rsidRDefault="00D162C6" w:rsidP="00D162C6">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2025</w:t>
      </w:r>
    </w:p>
    <w:p w14:paraId="34380009" w14:textId="23A3848F" w:rsidR="00D162C6" w:rsidRDefault="00A420ED" w:rsidP="00F23EFB">
      <w:pPr>
        <w:jc w:val="center"/>
        <w:rPr>
          <w:rFonts w:ascii="Times New Roman" w:hAnsi="Times New Roman" w:cs="Times New Roman"/>
          <w:b/>
          <w:sz w:val="28"/>
        </w:rPr>
      </w:pPr>
      <w:r>
        <w:rPr>
          <w:rFonts w:ascii="Times New Roman" w:hAnsi="Times New Roman" w:cs="Times New Roman"/>
          <w:b/>
          <w:bCs/>
          <w:sz w:val="28"/>
          <w:szCs w:val="28"/>
        </w:rPr>
        <w:br w:type="page"/>
      </w:r>
      <w:r w:rsidR="00D162C6">
        <w:rPr>
          <w:rFonts w:ascii="Times New Roman" w:hAnsi="Times New Roman" w:cs="Times New Roman"/>
          <w:b/>
          <w:sz w:val="28"/>
        </w:rPr>
        <w:lastRenderedPageBreak/>
        <w:t>SISTEM PENGELOLAAN ASPIRASI DAN PENGADUAN MASYARAKAT KABUPATEN KETAPANG</w:t>
      </w:r>
    </w:p>
    <w:p w14:paraId="63661788" w14:textId="77777777" w:rsidR="00D162C6" w:rsidRDefault="00D162C6" w:rsidP="00D162C6">
      <w:pPr>
        <w:spacing w:after="0" w:line="360" w:lineRule="auto"/>
        <w:jc w:val="center"/>
        <w:rPr>
          <w:rFonts w:ascii="Times New Roman" w:hAnsi="Times New Roman" w:cs="Times New Roman"/>
          <w:b/>
          <w:sz w:val="28"/>
        </w:rPr>
      </w:pPr>
    </w:p>
    <w:p w14:paraId="7D7A2217" w14:textId="5548A54C" w:rsidR="00D162C6" w:rsidRDefault="00EA2493" w:rsidP="00462E0D">
      <w:pPr>
        <w:spacing w:after="0" w:line="360" w:lineRule="auto"/>
        <w:jc w:val="center"/>
        <w:rPr>
          <w:rFonts w:ascii="Times New Roman" w:hAnsi="Times New Roman" w:cs="Times New Roman"/>
          <w:b/>
          <w:sz w:val="28"/>
        </w:rPr>
      </w:pPr>
      <w:r>
        <w:rPr>
          <w:rFonts w:ascii="Times New Roman" w:hAnsi="Times New Roman" w:cs="Times New Roman"/>
          <w:b/>
          <w:i/>
          <w:sz w:val="24"/>
          <w:lang w:val="en"/>
        </w:rPr>
        <w:t xml:space="preserve">MANAGEMENT SYSTEM FOR PUBLIC ASPIRATIONS AND COMPLAINTS INI KETAPANG </w:t>
      </w:r>
    </w:p>
    <w:p w14:paraId="517AD087" w14:textId="77777777" w:rsidR="00D162C6" w:rsidRDefault="00D162C6" w:rsidP="00D162C6">
      <w:pPr>
        <w:spacing w:after="0" w:line="240" w:lineRule="auto"/>
        <w:jc w:val="center"/>
        <w:rPr>
          <w:rFonts w:ascii="Times New Roman" w:hAnsi="Times New Roman" w:cs="Times New Roman"/>
          <w:b/>
          <w:sz w:val="28"/>
        </w:rPr>
      </w:pPr>
    </w:p>
    <w:p w14:paraId="6F9EB4C4" w14:textId="77777777" w:rsidR="00D162C6" w:rsidRDefault="00D162C6" w:rsidP="00D162C6">
      <w:pPr>
        <w:spacing w:after="0" w:line="360" w:lineRule="auto"/>
        <w:jc w:val="center"/>
        <w:rPr>
          <w:rFonts w:ascii="Times New Roman" w:hAnsi="Times New Roman" w:cs="Times New Roman"/>
          <w:b/>
          <w:sz w:val="24"/>
        </w:rPr>
      </w:pPr>
      <w:r>
        <w:rPr>
          <w:rFonts w:ascii="Times New Roman" w:hAnsi="Times New Roman" w:cs="Times New Roman"/>
          <w:b/>
          <w:sz w:val="24"/>
        </w:rPr>
        <w:t>Laporan ini disusun ntuk memenuhi syarat menyelesaikan pendidikan di</w:t>
      </w:r>
    </w:p>
    <w:p w14:paraId="3689A85B" w14:textId="77777777" w:rsidR="00D162C6" w:rsidRDefault="00D162C6" w:rsidP="00D162C6">
      <w:pPr>
        <w:spacing w:after="0" w:line="360" w:lineRule="auto"/>
        <w:jc w:val="center"/>
        <w:rPr>
          <w:rFonts w:ascii="Times New Roman" w:hAnsi="Times New Roman" w:cs="Times New Roman"/>
          <w:b/>
          <w:sz w:val="24"/>
        </w:rPr>
      </w:pPr>
      <w:r>
        <w:rPr>
          <w:rFonts w:ascii="Times New Roman" w:hAnsi="Times New Roman" w:cs="Times New Roman"/>
          <w:b/>
          <w:sz w:val="24"/>
        </w:rPr>
        <w:t>Diploma III Program Studi Teknologi Informasi</w:t>
      </w:r>
    </w:p>
    <w:p w14:paraId="5A0C8D4A" w14:textId="77777777" w:rsidR="00D162C6" w:rsidRDefault="00D162C6" w:rsidP="00D162C6">
      <w:pPr>
        <w:spacing w:after="0" w:line="360" w:lineRule="auto"/>
        <w:jc w:val="center"/>
        <w:rPr>
          <w:rFonts w:ascii="Times New Roman" w:hAnsi="Times New Roman" w:cs="Times New Roman"/>
          <w:b/>
          <w:sz w:val="24"/>
        </w:rPr>
      </w:pPr>
      <w:r>
        <w:rPr>
          <w:rFonts w:ascii="Times New Roman" w:hAnsi="Times New Roman" w:cs="Times New Roman"/>
          <w:b/>
          <w:sz w:val="24"/>
        </w:rPr>
        <w:t>di Jurusan Teknik Elektro dan Teknik Informatika</w:t>
      </w:r>
    </w:p>
    <w:p w14:paraId="2E952EBE" w14:textId="77777777" w:rsidR="00D162C6" w:rsidRDefault="00D162C6" w:rsidP="00D162C6">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Oleh:</w:t>
      </w:r>
    </w:p>
    <w:p w14:paraId="2C2F0737" w14:textId="77777777" w:rsidR="00D162C6" w:rsidRDefault="00D162C6" w:rsidP="00D162C6">
      <w:pPr>
        <w:spacing w:after="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SMIARTI</w:t>
      </w:r>
    </w:p>
    <w:p w14:paraId="23349ACE" w14:textId="77777777" w:rsidR="00D162C6" w:rsidRDefault="00D162C6" w:rsidP="00D162C6">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NIM 304 2022 048</w:t>
      </w:r>
    </w:p>
    <w:p w14:paraId="342391CD" w14:textId="77777777" w:rsidR="00D162C6" w:rsidRDefault="00D162C6" w:rsidP="00D162C6">
      <w:pPr>
        <w:spacing w:after="0" w:line="240" w:lineRule="auto"/>
        <w:jc w:val="center"/>
        <w:rPr>
          <w:rFonts w:ascii="Times New Roman" w:hAnsi="Times New Roman" w:cs="Times New Roman"/>
          <w:b/>
          <w:sz w:val="28"/>
          <w:szCs w:val="28"/>
        </w:rPr>
      </w:pPr>
    </w:p>
    <w:p w14:paraId="539D2B74" w14:textId="77777777" w:rsidR="00D162C6" w:rsidRDefault="00D162C6" w:rsidP="00D162C6">
      <w:pPr>
        <w:spacing w:after="0" w:line="240" w:lineRule="auto"/>
        <w:jc w:val="center"/>
        <w:rPr>
          <w:rFonts w:ascii="Times New Roman" w:hAnsi="Times New Roman" w:cs="Times New Roman"/>
          <w:b/>
          <w:sz w:val="28"/>
          <w:szCs w:val="28"/>
        </w:rPr>
      </w:pPr>
    </w:p>
    <w:p w14:paraId="4F98F401" w14:textId="77777777" w:rsidR="00D162C6" w:rsidRDefault="00D162C6" w:rsidP="00D162C6">
      <w:pPr>
        <w:spacing w:after="0" w:line="240" w:lineRule="auto"/>
        <w:jc w:val="center"/>
        <w:rPr>
          <w:rFonts w:ascii="Times New Roman" w:hAnsi="Times New Roman" w:cs="Times New Roman"/>
          <w:b/>
          <w:sz w:val="28"/>
          <w:szCs w:val="28"/>
        </w:rPr>
      </w:pPr>
    </w:p>
    <w:p w14:paraId="39D5B5A9" w14:textId="77777777" w:rsidR="00D162C6" w:rsidRDefault="00D162C6" w:rsidP="00D162C6">
      <w:pPr>
        <w:spacing w:after="0" w:line="240" w:lineRule="auto"/>
        <w:jc w:val="center"/>
        <w:rPr>
          <w:rFonts w:ascii="Times New Roman" w:hAnsi="Times New Roman" w:cs="Times New Roman"/>
          <w:b/>
          <w:sz w:val="28"/>
          <w:szCs w:val="28"/>
        </w:rPr>
      </w:pPr>
      <w:r>
        <w:rPr>
          <w:noProof/>
        </w:rPr>
        <w:drawing>
          <wp:inline distT="0" distB="0" distL="0" distR="0" wp14:anchorId="69EC39C5" wp14:editId="267123D8">
            <wp:extent cx="1418520" cy="1440000"/>
            <wp:effectExtent l="0" t="0" r="0" b="8255"/>
            <wp:docPr id="566036323" name="Picture 2" descr="Hasil gambar untuk logo polita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418520" cy="1440000"/>
                    </a:xfrm>
                    <a:prstGeom prst="rect">
                      <a:avLst/>
                    </a:prstGeom>
                    <a:ln>
                      <a:noFill/>
                    </a:ln>
                  </pic:spPr>
                </pic:pic>
              </a:graphicData>
            </a:graphic>
          </wp:inline>
        </w:drawing>
      </w:r>
    </w:p>
    <w:p w14:paraId="56A6F26E" w14:textId="77777777" w:rsidR="00D162C6" w:rsidRDefault="00D162C6" w:rsidP="00D162C6">
      <w:pPr>
        <w:spacing w:after="0" w:line="240" w:lineRule="auto"/>
        <w:jc w:val="center"/>
        <w:rPr>
          <w:rFonts w:ascii="Times New Roman" w:hAnsi="Times New Roman" w:cs="Times New Roman"/>
          <w:b/>
          <w:sz w:val="28"/>
          <w:szCs w:val="28"/>
        </w:rPr>
      </w:pPr>
    </w:p>
    <w:p w14:paraId="5DAF3E3A" w14:textId="77777777" w:rsidR="00D162C6" w:rsidRDefault="00D162C6" w:rsidP="00D162C6">
      <w:pPr>
        <w:spacing w:after="0" w:line="240" w:lineRule="auto"/>
        <w:jc w:val="center"/>
        <w:rPr>
          <w:rFonts w:ascii="Times New Roman" w:hAnsi="Times New Roman" w:cs="Times New Roman"/>
          <w:b/>
          <w:sz w:val="28"/>
          <w:szCs w:val="28"/>
        </w:rPr>
      </w:pPr>
    </w:p>
    <w:p w14:paraId="26F30FDD" w14:textId="77777777" w:rsidR="00D162C6" w:rsidRDefault="00D162C6" w:rsidP="00D162C6">
      <w:pPr>
        <w:spacing w:after="0" w:line="240" w:lineRule="auto"/>
        <w:jc w:val="center"/>
        <w:rPr>
          <w:rFonts w:ascii="Times New Roman" w:hAnsi="Times New Roman" w:cs="Times New Roman"/>
          <w:b/>
          <w:sz w:val="28"/>
          <w:szCs w:val="28"/>
        </w:rPr>
      </w:pPr>
    </w:p>
    <w:p w14:paraId="55B44E20" w14:textId="77777777" w:rsidR="00D162C6" w:rsidRDefault="00D162C6" w:rsidP="00D162C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PROGRAM STUDI TEKNOLOGI INFORMASI </w:t>
      </w:r>
    </w:p>
    <w:p w14:paraId="01260E5A" w14:textId="77777777" w:rsidR="00D162C6" w:rsidRDefault="00D162C6" w:rsidP="00D162C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POLITEKNIK NEGERI KETAPANG </w:t>
      </w:r>
    </w:p>
    <w:p w14:paraId="2C013550" w14:textId="77777777" w:rsidR="00D162C6" w:rsidRDefault="00D162C6" w:rsidP="00D162C6">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KETAPANG</w:t>
      </w:r>
    </w:p>
    <w:p w14:paraId="3E9C9B42" w14:textId="0A804383" w:rsidR="00D057A8" w:rsidRDefault="00D162C6" w:rsidP="00A420ED">
      <w:pPr>
        <w:spacing w:after="0" w:line="360" w:lineRule="auto"/>
        <w:jc w:val="center"/>
        <w:rPr>
          <w:rFonts w:ascii="Times New Roman" w:hAnsi="Times New Roman" w:cs="Times New Roman"/>
          <w:b/>
          <w:bCs/>
          <w:sz w:val="24"/>
          <w:szCs w:val="24"/>
        </w:rPr>
        <w:sectPr w:rsidR="00D057A8" w:rsidSect="005F118D">
          <w:footerReference w:type="default" r:id="rId9"/>
          <w:type w:val="continuous"/>
          <w:pgSz w:w="11906" w:h="16838" w:code="9"/>
          <w:pgMar w:top="1701" w:right="1701" w:bottom="1701" w:left="2268" w:header="709" w:footer="709" w:gutter="0"/>
          <w:pgNumType w:fmt="lowerRoman" w:start="1"/>
          <w:cols w:space="708"/>
          <w:titlePg/>
          <w:docGrid w:linePitch="360"/>
        </w:sectPr>
      </w:pPr>
      <w:r>
        <w:rPr>
          <w:rFonts w:ascii="Times New Roman" w:hAnsi="Times New Roman" w:cs="Times New Roman"/>
          <w:b/>
          <w:sz w:val="24"/>
          <w:szCs w:val="28"/>
        </w:rPr>
        <w:t>2025</w:t>
      </w:r>
      <w:r>
        <w:rPr>
          <w:rFonts w:ascii="Times New Roman" w:hAnsi="Times New Roman" w:cs="Times New Roman"/>
          <w:b/>
          <w:sz w:val="24"/>
          <w:szCs w:val="28"/>
        </w:rPr>
        <w:br/>
      </w:r>
      <w:bookmarkStart w:id="1" w:name="_Toc195706147"/>
    </w:p>
    <w:p w14:paraId="6AF558F1" w14:textId="77777777" w:rsidR="00D162C6" w:rsidRDefault="00D162C6" w:rsidP="00D162C6">
      <w:pPr>
        <w:pStyle w:val="Heading1"/>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LEMBAR PERSETUJUAN</w:t>
      </w:r>
    </w:p>
    <w:p w14:paraId="616209B1" w14:textId="77777777" w:rsidR="00D162C6" w:rsidRPr="0059650E" w:rsidRDefault="00D162C6" w:rsidP="00D162C6"/>
    <w:p w14:paraId="091AAAB0" w14:textId="77777777" w:rsidR="00D162C6" w:rsidRDefault="00D162C6" w:rsidP="00D162C6">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SISTEM PENGELOLAAN ASPIRASI DAN PENGADUAN MASYARAKAT KABUPATEN KETAPANG </w:t>
      </w:r>
    </w:p>
    <w:p w14:paraId="5F12DE2E" w14:textId="77777777" w:rsidR="00D162C6" w:rsidRPr="00441ACE" w:rsidRDefault="00D162C6" w:rsidP="00D162C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leh</w:t>
      </w:r>
      <w:r w:rsidRPr="00441ACE">
        <w:rPr>
          <w:rFonts w:ascii="Times New Roman" w:hAnsi="Times New Roman" w:cs="Times New Roman"/>
          <w:sz w:val="24"/>
          <w:szCs w:val="24"/>
        </w:rPr>
        <w:t xml:space="preserve">: </w:t>
      </w:r>
    </w:p>
    <w:p w14:paraId="71E2660C" w14:textId="77777777" w:rsidR="00D162C6" w:rsidRDefault="00D162C6" w:rsidP="00D162C6">
      <w:pPr>
        <w:spacing w:after="0" w:line="360" w:lineRule="auto"/>
        <w:jc w:val="center"/>
        <w:rPr>
          <w:rFonts w:ascii="Times New Roman" w:hAnsi="Times New Roman" w:cs="Times New Roman"/>
          <w:sz w:val="28"/>
          <w:szCs w:val="28"/>
        </w:rPr>
      </w:pPr>
    </w:p>
    <w:p w14:paraId="1571C450" w14:textId="77777777" w:rsidR="00D162C6" w:rsidRPr="00441ACE" w:rsidRDefault="00D162C6" w:rsidP="00D162C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SMIARTI</w:t>
      </w:r>
    </w:p>
    <w:p w14:paraId="4884DE8B" w14:textId="77777777" w:rsidR="00D162C6" w:rsidRDefault="00D162C6" w:rsidP="00D162C6">
      <w:pPr>
        <w:spacing w:after="0" w:line="240" w:lineRule="auto"/>
        <w:jc w:val="center"/>
        <w:rPr>
          <w:rFonts w:ascii="Times New Roman" w:hAnsi="Times New Roman" w:cs="Times New Roman"/>
          <w:sz w:val="28"/>
          <w:szCs w:val="28"/>
        </w:rPr>
      </w:pPr>
      <w:r>
        <w:rPr>
          <w:rFonts w:ascii="Times New Roman" w:hAnsi="Times New Roman" w:cs="Times New Roman"/>
          <w:sz w:val="24"/>
          <w:szCs w:val="24"/>
        </w:rPr>
        <w:t>NIM</w:t>
      </w:r>
      <w:r w:rsidRPr="00441ACE">
        <w:rPr>
          <w:rFonts w:ascii="Times New Roman" w:hAnsi="Times New Roman" w:cs="Times New Roman"/>
          <w:sz w:val="24"/>
          <w:szCs w:val="24"/>
        </w:rPr>
        <w:t xml:space="preserve"> </w:t>
      </w:r>
      <w:r>
        <w:rPr>
          <w:rFonts w:ascii="Times New Roman" w:hAnsi="Times New Roman" w:cs="Times New Roman"/>
          <w:sz w:val="24"/>
          <w:szCs w:val="24"/>
        </w:rPr>
        <w:t>304 2022 048</w:t>
      </w:r>
    </w:p>
    <w:p w14:paraId="2C5A5E27" w14:textId="77777777" w:rsidR="00D162C6" w:rsidRDefault="00D162C6" w:rsidP="00D162C6">
      <w:pPr>
        <w:spacing w:after="0" w:line="240" w:lineRule="auto"/>
        <w:jc w:val="center"/>
        <w:rPr>
          <w:rFonts w:ascii="Times New Roman" w:hAnsi="Times New Roman" w:cs="Times New Roman"/>
          <w:sz w:val="28"/>
          <w:szCs w:val="28"/>
        </w:rPr>
      </w:pPr>
    </w:p>
    <w:p w14:paraId="21DAC7F9" w14:textId="77777777" w:rsidR="00D162C6" w:rsidRDefault="00D162C6" w:rsidP="00D162C6">
      <w:pPr>
        <w:spacing w:after="0" w:line="240" w:lineRule="auto"/>
        <w:jc w:val="center"/>
        <w:rPr>
          <w:rFonts w:ascii="Times New Roman" w:hAnsi="Times New Roman" w:cs="Times New Roman"/>
          <w:sz w:val="28"/>
          <w:szCs w:val="28"/>
        </w:rPr>
      </w:pPr>
    </w:p>
    <w:p w14:paraId="61367213" w14:textId="77777777" w:rsidR="00D162C6" w:rsidRDefault="00D162C6" w:rsidP="00D162C6">
      <w:pPr>
        <w:spacing w:after="0" w:line="240" w:lineRule="auto"/>
        <w:jc w:val="center"/>
        <w:rPr>
          <w:rFonts w:ascii="Times New Roman" w:hAnsi="Times New Roman" w:cs="Times New Roman"/>
          <w:sz w:val="24"/>
          <w:szCs w:val="28"/>
        </w:rPr>
      </w:pPr>
      <w:r>
        <w:rPr>
          <w:rFonts w:ascii="Times New Roman" w:hAnsi="Times New Roman" w:cs="Times New Roman"/>
          <w:sz w:val="24"/>
          <w:szCs w:val="28"/>
        </w:rPr>
        <w:t>Telah dipertahankan di depan Dewan Penguji Tugas Akhir Program Studi Teknologi Informasi pada tanggal……. dan disahkan sesuai dengan ketentuan.</w:t>
      </w:r>
    </w:p>
    <w:p w14:paraId="00C31BD9" w14:textId="77777777" w:rsidR="00D162C6" w:rsidRDefault="00D162C6" w:rsidP="00D162C6">
      <w:pPr>
        <w:spacing w:after="0" w:line="240" w:lineRule="auto"/>
        <w:jc w:val="center"/>
        <w:rPr>
          <w:rFonts w:ascii="Times New Roman" w:hAnsi="Times New Roman" w:cs="Times New Roman"/>
          <w:sz w:val="24"/>
          <w:szCs w:val="28"/>
        </w:rPr>
      </w:pPr>
    </w:p>
    <w:p w14:paraId="580FF83F" w14:textId="77777777" w:rsidR="00D162C6" w:rsidRDefault="00D162C6" w:rsidP="00D162C6">
      <w:pPr>
        <w:spacing w:after="0" w:line="240" w:lineRule="auto"/>
        <w:jc w:val="center"/>
        <w:rPr>
          <w:rFonts w:ascii="Times New Roman" w:hAnsi="Times New Roman" w:cs="Times New Roman"/>
          <w:sz w:val="24"/>
          <w:szCs w:val="28"/>
        </w:rPr>
      </w:pPr>
    </w:p>
    <w:p w14:paraId="77B36D5D" w14:textId="77777777" w:rsidR="00D162C6" w:rsidRDefault="00D162C6" w:rsidP="00D162C6">
      <w:pPr>
        <w:spacing w:after="0" w:line="240" w:lineRule="auto"/>
        <w:jc w:val="center"/>
        <w:rPr>
          <w:rFonts w:ascii="Times New Roman" w:hAnsi="Times New Roman" w:cs="Times New Roman"/>
          <w:sz w:val="24"/>
          <w:szCs w:val="28"/>
        </w:rPr>
      </w:pPr>
    </w:p>
    <w:p w14:paraId="39778458" w14:textId="77777777" w:rsidR="00D162C6" w:rsidRPr="001446AC" w:rsidRDefault="00D162C6" w:rsidP="00D162C6">
      <w:pPr>
        <w:tabs>
          <w:tab w:val="center" w:pos="1701"/>
          <w:tab w:val="center" w:pos="6237"/>
        </w:tabs>
        <w:spacing w:line="240" w:lineRule="auto"/>
        <w:rPr>
          <w:rFonts w:ascii="Times New Roman" w:hAnsi="Times New Roman" w:cs="Times New Roman"/>
          <w:sz w:val="24"/>
        </w:rPr>
      </w:pPr>
      <w:r>
        <w:rPr>
          <w:rFonts w:ascii="Times New Roman" w:hAnsi="Times New Roman" w:cs="Times New Roman"/>
          <w:sz w:val="24"/>
          <w:szCs w:val="28"/>
        </w:rPr>
        <w:tab/>
      </w:r>
      <w:r>
        <w:rPr>
          <w:rFonts w:ascii="Times New Roman" w:hAnsi="Times New Roman" w:cs="Times New Roman"/>
          <w:sz w:val="24"/>
        </w:rPr>
        <w:t>Dosen Pembimbing 1</w:t>
      </w:r>
      <w:r w:rsidRPr="001446AC">
        <w:rPr>
          <w:rFonts w:ascii="Times New Roman" w:hAnsi="Times New Roman" w:cs="Times New Roman"/>
          <w:sz w:val="24"/>
        </w:rPr>
        <w:tab/>
      </w:r>
      <w:r>
        <w:rPr>
          <w:rFonts w:ascii="Times New Roman" w:hAnsi="Times New Roman" w:cs="Times New Roman"/>
          <w:sz w:val="24"/>
        </w:rPr>
        <w:t>Dosen Pembimbing 2</w:t>
      </w:r>
    </w:p>
    <w:p w14:paraId="565681D1" w14:textId="77777777" w:rsidR="00361691" w:rsidRDefault="00D162C6" w:rsidP="00D162C6">
      <w:pPr>
        <w:tabs>
          <w:tab w:val="center" w:pos="1701"/>
          <w:tab w:val="center" w:pos="6237"/>
        </w:tabs>
        <w:spacing w:line="240" w:lineRule="auto"/>
        <w:rPr>
          <w:rFonts w:ascii="Times New Roman" w:hAnsi="Times New Roman" w:cs="Times New Roman"/>
          <w:sz w:val="24"/>
        </w:rPr>
      </w:pPr>
      <w:r w:rsidRPr="001446AC">
        <w:rPr>
          <w:rFonts w:ascii="Times New Roman" w:hAnsi="Times New Roman" w:cs="Times New Roman"/>
          <w:sz w:val="24"/>
        </w:rPr>
        <w:tab/>
      </w:r>
    </w:p>
    <w:p w14:paraId="71DC550D" w14:textId="77777777" w:rsidR="00361691" w:rsidRDefault="00361691" w:rsidP="00D162C6">
      <w:pPr>
        <w:tabs>
          <w:tab w:val="center" w:pos="1701"/>
          <w:tab w:val="center" w:pos="6237"/>
        </w:tabs>
        <w:spacing w:line="240" w:lineRule="auto"/>
        <w:rPr>
          <w:rFonts w:ascii="Times New Roman" w:hAnsi="Times New Roman" w:cs="Times New Roman"/>
          <w:sz w:val="24"/>
        </w:rPr>
      </w:pPr>
    </w:p>
    <w:p w14:paraId="391CEBAD" w14:textId="4FBF1D85" w:rsidR="00D162C6" w:rsidRPr="001446AC" w:rsidRDefault="00D162C6" w:rsidP="00D162C6">
      <w:pPr>
        <w:tabs>
          <w:tab w:val="center" w:pos="1701"/>
          <w:tab w:val="center" w:pos="6237"/>
        </w:tabs>
        <w:spacing w:line="240" w:lineRule="auto"/>
        <w:rPr>
          <w:rFonts w:ascii="Times New Roman" w:hAnsi="Times New Roman" w:cs="Times New Roman"/>
          <w:sz w:val="24"/>
        </w:rPr>
      </w:pPr>
      <w:r w:rsidRPr="001446AC">
        <w:rPr>
          <w:rFonts w:ascii="Times New Roman" w:hAnsi="Times New Roman" w:cs="Times New Roman"/>
          <w:sz w:val="24"/>
        </w:rPr>
        <w:tab/>
      </w:r>
    </w:p>
    <w:p w14:paraId="258A1F2B" w14:textId="77777777" w:rsidR="00D162C6" w:rsidRDefault="00D162C6" w:rsidP="00D162C6">
      <w:pPr>
        <w:tabs>
          <w:tab w:val="center" w:pos="1701"/>
          <w:tab w:val="center" w:pos="6237"/>
        </w:tabs>
        <w:spacing w:after="0" w:line="240" w:lineRule="auto"/>
        <w:rPr>
          <w:rFonts w:ascii="Times New Roman" w:hAnsi="Times New Roman" w:cs="Times New Roman"/>
          <w:sz w:val="24"/>
          <w:szCs w:val="28"/>
        </w:rPr>
      </w:pPr>
      <w:r w:rsidRPr="001446AC">
        <w:rPr>
          <w:rFonts w:ascii="Times New Roman" w:hAnsi="Times New Roman" w:cs="Times New Roman"/>
          <w:sz w:val="24"/>
        </w:rPr>
        <w:tab/>
      </w:r>
      <w:r>
        <w:rPr>
          <w:rFonts w:ascii="Times New Roman" w:hAnsi="Times New Roman" w:cs="Times New Roman"/>
          <w:sz w:val="24"/>
          <w:szCs w:val="28"/>
        </w:rPr>
        <w:t>EKA WAHYUDI, S.Pd., M.Cs</w:t>
      </w:r>
      <w:r w:rsidRPr="001446AC">
        <w:rPr>
          <w:rFonts w:ascii="Times New Roman" w:hAnsi="Times New Roman" w:cs="Times New Roman"/>
          <w:sz w:val="24"/>
        </w:rPr>
        <w:tab/>
      </w:r>
      <w:r w:rsidRPr="009C3FF8">
        <w:rPr>
          <w:rFonts w:ascii="Times New Roman" w:hAnsi="Times New Roman" w:cs="Times New Roman"/>
          <w:sz w:val="24"/>
          <w:szCs w:val="28"/>
        </w:rPr>
        <w:t>A</w:t>
      </w:r>
      <w:r>
        <w:rPr>
          <w:rFonts w:ascii="Times New Roman" w:hAnsi="Times New Roman" w:cs="Times New Roman"/>
          <w:sz w:val="24"/>
          <w:szCs w:val="28"/>
        </w:rPr>
        <w:t>R</w:t>
      </w:r>
      <w:r w:rsidRPr="009C3FF8">
        <w:rPr>
          <w:rFonts w:ascii="Times New Roman" w:hAnsi="Times New Roman" w:cs="Times New Roman"/>
          <w:sz w:val="24"/>
          <w:szCs w:val="28"/>
        </w:rPr>
        <w:t>-</w:t>
      </w:r>
      <w:r>
        <w:rPr>
          <w:rFonts w:ascii="Times New Roman" w:hAnsi="Times New Roman" w:cs="Times New Roman"/>
          <w:sz w:val="24"/>
          <w:szCs w:val="28"/>
        </w:rPr>
        <w:t>RAZY</w:t>
      </w:r>
      <w:r w:rsidRPr="009C3FF8">
        <w:rPr>
          <w:rFonts w:ascii="Times New Roman" w:hAnsi="Times New Roman" w:cs="Times New Roman"/>
          <w:sz w:val="24"/>
          <w:szCs w:val="28"/>
        </w:rPr>
        <w:t xml:space="preserve"> </w:t>
      </w:r>
      <w:r>
        <w:rPr>
          <w:rFonts w:ascii="Times New Roman" w:hAnsi="Times New Roman" w:cs="Times New Roman"/>
          <w:sz w:val="24"/>
          <w:szCs w:val="28"/>
        </w:rPr>
        <w:t>MUHAMMAD</w:t>
      </w:r>
      <w:r w:rsidRPr="009C3FF8">
        <w:rPr>
          <w:rFonts w:ascii="Times New Roman" w:hAnsi="Times New Roman" w:cs="Times New Roman"/>
          <w:sz w:val="24"/>
          <w:szCs w:val="28"/>
        </w:rPr>
        <w:t>, M.Eng</w:t>
      </w:r>
    </w:p>
    <w:p w14:paraId="3EDA8DDC" w14:textId="77777777" w:rsidR="00D162C6" w:rsidRDefault="00D162C6" w:rsidP="00D162C6">
      <w:pPr>
        <w:tabs>
          <w:tab w:val="center" w:pos="1701"/>
          <w:tab w:val="center" w:pos="6237"/>
        </w:tabs>
        <w:spacing w:line="240" w:lineRule="auto"/>
        <w:rPr>
          <w:rFonts w:ascii="Times New Roman" w:hAnsi="Times New Roman" w:cs="Times New Roman"/>
          <w:sz w:val="24"/>
        </w:rPr>
      </w:pPr>
      <w:r w:rsidRPr="001446AC">
        <w:rPr>
          <w:rFonts w:ascii="Times New Roman" w:hAnsi="Times New Roman" w:cs="Times New Roman"/>
          <w:sz w:val="24"/>
        </w:rPr>
        <w:tab/>
      </w:r>
      <w:r>
        <w:rPr>
          <w:rFonts w:ascii="Times New Roman" w:hAnsi="Times New Roman" w:cs="Times New Roman"/>
          <w:sz w:val="24"/>
          <w:szCs w:val="28"/>
        </w:rPr>
        <w:t>NIP 198701142019031007</w:t>
      </w:r>
      <w:r w:rsidRPr="001446AC">
        <w:rPr>
          <w:rFonts w:ascii="Times New Roman" w:hAnsi="Times New Roman" w:cs="Times New Roman"/>
          <w:sz w:val="24"/>
        </w:rPr>
        <w:tab/>
      </w:r>
      <w:r>
        <w:rPr>
          <w:rFonts w:ascii="Times New Roman" w:hAnsi="Times New Roman" w:cs="Times New Roman"/>
          <w:sz w:val="24"/>
          <w:szCs w:val="28"/>
        </w:rPr>
        <w:t xml:space="preserve">NIP </w:t>
      </w:r>
      <w:r w:rsidRPr="009C3FF8">
        <w:rPr>
          <w:rFonts w:ascii="Times New Roman" w:hAnsi="Times New Roman" w:cs="Times New Roman"/>
          <w:sz w:val="24"/>
          <w:szCs w:val="28"/>
        </w:rPr>
        <w:t>19930128 2024061001</w:t>
      </w:r>
    </w:p>
    <w:p w14:paraId="794272CE" w14:textId="650DA863" w:rsidR="00D162C6" w:rsidRDefault="00A420ED" w:rsidP="00C249A5">
      <w:pPr>
        <w:jc w:val="center"/>
        <w:rPr>
          <w:rFonts w:ascii="Times New Roman" w:hAnsi="Times New Roman" w:cs="Times New Roman"/>
          <w:b/>
          <w:bCs/>
        </w:rPr>
      </w:pPr>
      <w:bookmarkStart w:id="2" w:name="_Toc195706148"/>
      <w:bookmarkEnd w:id="1"/>
      <w:r>
        <w:br w:type="page"/>
      </w:r>
      <w:r w:rsidR="00D162C6" w:rsidRPr="00C249A5">
        <w:rPr>
          <w:rFonts w:ascii="Times New Roman" w:hAnsi="Times New Roman" w:cs="Times New Roman"/>
          <w:b/>
          <w:bCs/>
        </w:rPr>
        <w:lastRenderedPageBreak/>
        <w:t>DAFTAR RIWAYAT HIDUP</w:t>
      </w:r>
    </w:p>
    <w:p w14:paraId="7605D1FB" w14:textId="77777777" w:rsidR="00C249A5" w:rsidRPr="00C249A5" w:rsidRDefault="00C249A5" w:rsidP="00C249A5">
      <w:pPr>
        <w:jc w:val="center"/>
        <w:rPr>
          <w:rFonts w:ascii="Times New Roman" w:hAnsi="Times New Roman" w:cs="Times New Roman"/>
          <w:b/>
          <w:bCs/>
        </w:rPr>
      </w:pPr>
    </w:p>
    <w:p w14:paraId="053B320A" w14:textId="77777777" w:rsidR="00D162C6" w:rsidRDefault="00D162C6" w:rsidP="00D162C6">
      <w:pPr>
        <w:tabs>
          <w:tab w:val="center" w:pos="1701"/>
          <w:tab w:val="center" w:pos="6237"/>
        </w:tabs>
        <w:spacing w:after="0" w:line="360" w:lineRule="auto"/>
        <w:jc w:val="both"/>
        <w:rPr>
          <w:rFonts w:ascii="Times New Roman" w:hAnsi="Times New Roman" w:cs="Times New Roman"/>
          <w:sz w:val="24"/>
          <w:szCs w:val="28"/>
        </w:rPr>
      </w:pPr>
      <w:r>
        <w:rPr>
          <w:noProof/>
        </w:rPr>
        <w:drawing>
          <wp:anchor distT="0" distB="0" distL="114300" distR="114300" simplePos="0" relativeHeight="251659264" behindDoc="0" locked="0" layoutInCell="1" allowOverlap="1" wp14:anchorId="17EE77D8" wp14:editId="327845FA">
            <wp:simplePos x="0" y="0"/>
            <wp:positionH relativeFrom="margin">
              <wp:posOffset>26190</wp:posOffset>
            </wp:positionH>
            <wp:positionV relativeFrom="paragraph">
              <wp:posOffset>7620</wp:posOffset>
            </wp:positionV>
            <wp:extent cx="1181100" cy="1473835"/>
            <wp:effectExtent l="0" t="0" r="0" b="0"/>
            <wp:wrapSquare wrapText="bothSides"/>
            <wp:docPr id="1495808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1100" cy="1473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2414">
        <w:rPr>
          <w:rFonts w:ascii="Times New Roman" w:hAnsi="Times New Roman" w:cs="Times New Roman"/>
          <w:b/>
          <w:bCs/>
          <w:sz w:val="24"/>
          <w:szCs w:val="28"/>
        </w:rPr>
        <w:t>Hasmiarti</w:t>
      </w:r>
      <w:r>
        <w:rPr>
          <w:rFonts w:ascii="Times New Roman" w:hAnsi="Times New Roman" w:cs="Times New Roman"/>
          <w:sz w:val="24"/>
          <w:szCs w:val="28"/>
        </w:rPr>
        <w:t>,Lahir di Ketapang, 22 Februari 2004.Lahir dari pasangan Bapak Husni dan Ibu Tatik Jumiati dan merupakan anak pertama dari tiga bersaudara.Memiliki dua orang adik perempuan bernama Jesika Selfiana dan Trisha Refalini.Pernah bersekolah di SD Negeri 11 Muara Pawan pada tahun 2010. Kemudian melanjutkan ke jenjang SMP di MTS Negeri 1 Ketapang pada tahun 2016.Pada tahun 2019 melanjutkan jenjang SMA di MA 1 Negari Ketapang.Pada tahun 2022 melanjutkan Pendidikan di perguruan tinggi Politeknik Negari Ketapang Jurusan teknik Elektro dan Teknik Informatika, Prodi teknik Informasi.</w:t>
      </w:r>
    </w:p>
    <w:p w14:paraId="1EB29DF2" w14:textId="1E98C015" w:rsidR="00D162C6" w:rsidRPr="00F23EFB" w:rsidRDefault="00A420ED" w:rsidP="00F23EFB">
      <w:pPr>
        <w:pStyle w:val="Heading1"/>
        <w:jc w:val="center"/>
        <w:rPr>
          <w:rFonts w:ascii="Times New Roman" w:hAnsi="Times New Roman" w:cs="Times New Roman"/>
          <w:b/>
          <w:bCs/>
          <w:color w:val="auto"/>
          <w:sz w:val="24"/>
          <w:szCs w:val="24"/>
        </w:rPr>
      </w:pPr>
      <w:bookmarkStart w:id="3" w:name="_Toc142826665"/>
      <w:bookmarkStart w:id="4" w:name="_Toc172810590"/>
      <w:bookmarkStart w:id="5" w:name="_Toc195706149"/>
      <w:bookmarkEnd w:id="2"/>
      <w:r>
        <w:br w:type="page"/>
      </w:r>
      <w:r w:rsidR="00D162C6" w:rsidRPr="00F23EFB">
        <w:rPr>
          <w:rFonts w:ascii="Times New Roman" w:hAnsi="Times New Roman" w:cs="Times New Roman"/>
          <w:b/>
          <w:bCs/>
          <w:color w:val="auto"/>
          <w:sz w:val="24"/>
          <w:szCs w:val="24"/>
        </w:rPr>
        <w:lastRenderedPageBreak/>
        <w:t>UCAPAN TERIMA KASIH</w:t>
      </w:r>
      <w:bookmarkEnd w:id="3"/>
      <w:bookmarkEnd w:id="4"/>
    </w:p>
    <w:p w14:paraId="45622268" w14:textId="655DE8B0" w:rsidR="00D162C6" w:rsidRPr="003032C7" w:rsidRDefault="00D162C6" w:rsidP="00D162C6">
      <w:pPr>
        <w:pStyle w:val="ListParagraph"/>
        <w:spacing w:before="240" w:after="240" w:line="360" w:lineRule="auto"/>
        <w:ind w:left="0" w:firstLine="567"/>
        <w:jc w:val="both"/>
        <w:rPr>
          <w:szCs w:val="24"/>
        </w:rPr>
      </w:pPr>
      <w:bookmarkStart w:id="6" w:name="_Hlk198812841"/>
      <w:r>
        <w:rPr>
          <w:szCs w:val="24"/>
        </w:rPr>
        <w:t>Dalam penulisan laporan Tugas Akhir ini tidak terlepas dari berbagai pihak dan secara khusus ingin mengucapkan terimaksih kepada semua pihak yang telah membantu.</w:t>
      </w:r>
      <w:r w:rsidR="00A70643">
        <w:rPr>
          <w:szCs w:val="24"/>
        </w:rPr>
        <w:t xml:space="preserve"> </w:t>
      </w:r>
      <w:r>
        <w:rPr>
          <w:szCs w:val="24"/>
        </w:rPr>
        <w:t xml:space="preserve">Pada kesempatan ini </w:t>
      </w:r>
      <w:r w:rsidR="00A70643">
        <w:rPr>
          <w:szCs w:val="24"/>
        </w:rPr>
        <w:t>penulis</w:t>
      </w:r>
      <w:r>
        <w:rPr>
          <w:szCs w:val="24"/>
        </w:rPr>
        <w:t xml:space="preserve"> ingin mengucapkan terikasih yang sebesar-besarnya kepada</w:t>
      </w:r>
    </w:p>
    <w:p w14:paraId="60CED349" w14:textId="69EE5E34" w:rsidR="00D162C6" w:rsidRPr="003032C7" w:rsidRDefault="005B099C" w:rsidP="00400B5A">
      <w:pPr>
        <w:pStyle w:val="ListParagraph"/>
        <w:numPr>
          <w:ilvl w:val="0"/>
          <w:numId w:val="4"/>
        </w:numPr>
        <w:spacing w:before="240" w:after="240" w:line="360" w:lineRule="auto"/>
        <w:ind w:left="567" w:hanging="567"/>
        <w:jc w:val="both"/>
        <w:rPr>
          <w:szCs w:val="24"/>
        </w:rPr>
      </w:pPr>
      <w:r>
        <w:rPr>
          <w:szCs w:val="24"/>
        </w:rPr>
        <w:t>Terima kasih yang sebesar-besarnya disampaikan kepada Bapak Husni dan Ibu tatik Jumiati atas segala doa, dukungan, serta kasih sayang yang tiada henti. Restu dan semangat yang diberikan menjadi sumber kekuatan dalam memulai setiap proses sehingga mencapai titik ini. Segala bentuk perjuangan yang telah dilakukan merupakan cerminan dari harapan dan doa yang senantiasa menyertai.</w:t>
      </w:r>
    </w:p>
    <w:p w14:paraId="798C79BF" w14:textId="10C59E3E" w:rsidR="00D162C6" w:rsidRPr="003032C7" w:rsidRDefault="00D162C6" w:rsidP="00400B5A">
      <w:pPr>
        <w:pStyle w:val="ListParagraph"/>
        <w:numPr>
          <w:ilvl w:val="0"/>
          <w:numId w:val="4"/>
        </w:numPr>
        <w:spacing w:before="240" w:after="240" w:line="360" w:lineRule="auto"/>
        <w:ind w:left="567" w:hanging="567"/>
        <w:jc w:val="both"/>
        <w:rPr>
          <w:szCs w:val="24"/>
        </w:rPr>
      </w:pPr>
      <w:r>
        <w:rPr>
          <w:szCs w:val="24"/>
        </w:rPr>
        <w:t xml:space="preserve">Terima kasih </w:t>
      </w:r>
      <w:r w:rsidR="008E37F5">
        <w:rPr>
          <w:szCs w:val="24"/>
        </w:rPr>
        <w:t>yang tulus disampaikan kepada adik-adik tercinta, Jesika Selfiana dan Trisha Refalini, atas semangat dan dukungan yang selalu diberikan. Di saat kelelehan dan keinginan untuk menyerah datang, kehadiran mereka menjadi pengingat yang kuat untuk terus berjuang demi masa depan yang lebih baik.</w:t>
      </w:r>
    </w:p>
    <w:p w14:paraId="1D27999D" w14:textId="19200A05" w:rsidR="00D162C6" w:rsidRPr="003032C7" w:rsidRDefault="00D162C6" w:rsidP="00400B5A">
      <w:pPr>
        <w:pStyle w:val="ListParagraph"/>
        <w:numPr>
          <w:ilvl w:val="0"/>
          <w:numId w:val="4"/>
        </w:numPr>
        <w:spacing w:before="240" w:after="240" w:line="360" w:lineRule="auto"/>
        <w:ind w:left="567" w:hanging="567"/>
        <w:jc w:val="both"/>
        <w:rPr>
          <w:szCs w:val="24"/>
        </w:rPr>
      </w:pPr>
      <w:r>
        <w:rPr>
          <w:szCs w:val="24"/>
        </w:rPr>
        <w:t xml:space="preserve">Terima kasih </w:t>
      </w:r>
      <w:r w:rsidR="008E37F5">
        <w:rPr>
          <w:szCs w:val="24"/>
        </w:rPr>
        <w:t xml:space="preserve">disampaikan kepada diri sendiri atas </w:t>
      </w:r>
      <w:r w:rsidR="00481DCA">
        <w:rPr>
          <w:szCs w:val="24"/>
        </w:rPr>
        <w:t>segala usaha, ketekunan, dan ketahanan dalam menghadapi berbagai tantangan selama proses penyusunan Tugas Akhir ini. Semua rintangan yang tealah dilalui menjadi bukti bahwa kemampuan untuk bertahan dan menyelesaikan perjalanan akademik ini dengan baik tetap terjaga hingga akhir.</w:t>
      </w:r>
    </w:p>
    <w:p w14:paraId="133CCE04" w14:textId="42B89705" w:rsidR="00D162C6" w:rsidRPr="003406B6" w:rsidRDefault="00D162C6" w:rsidP="00400B5A">
      <w:pPr>
        <w:pStyle w:val="ListParagraph"/>
        <w:numPr>
          <w:ilvl w:val="0"/>
          <w:numId w:val="4"/>
        </w:numPr>
        <w:spacing w:before="240" w:after="240" w:line="360" w:lineRule="auto"/>
        <w:ind w:left="567" w:hanging="567"/>
        <w:jc w:val="both"/>
        <w:rPr>
          <w:szCs w:val="24"/>
        </w:rPr>
      </w:pPr>
      <w:r w:rsidRPr="003406B6">
        <w:rPr>
          <w:szCs w:val="24"/>
        </w:rPr>
        <w:t xml:space="preserve">Terima kasih </w:t>
      </w:r>
      <w:r w:rsidR="003406B6">
        <w:rPr>
          <w:szCs w:val="24"/>
        </w:rPr>
        <w:t>yang sebesar-besarnya disampaikan kepada rekan-rekan seperjuangan, yaitu Ririn Ardela, Indah Purna Sari, Dewi Kurnia, dan Abiel, atas dukungan semangat, serta kesamaan dalam berbagai ilmu dan berdiskusi selama proses penyusuna Tugas Akhir ini. Kerja sama dan kekompakan yang terjalin telah menjadi bagian penting dalam perjalanan akademik ini.</w:t>
      </w:r>
    </w:p>
    <w:p w14:paraId="0B131825" w14:textId="7BA668DF" w:rsidR="009D7E64" w:rsidRPr="003032C7" w:rsidRDefault="00D162C6" w:rsidP="002E73D6">
      <w:pPr>
        <w:spacing w:after="0" w:line="240" w:lineRule="auto"/>
        <w:ind w:left="5041"/>
        <w:jc w:val="both"/>
        <w:rPr>
          <w:rFonts w:ascii="Times New Roman" w:hAnsi="Times New Roman" w:cs="Times New Roman"/>
          <w:sz w:val="24"/>
          <w:szCs w:val="24"/>
        </w:rPr>
      </w:pPr>
      <w:r>
        <w:rPr>
          <w:rFonts w:ascii="Times New Roman" w:hAnsi="Times New Roman" w:cs="Times New Roman"/>
          <w:sz w:val="24"/>
          <w:szCs w:val="24"/>
        </w:rPr>
        <w:tab/>
      </w:r>
      <w:r w:rsidR="009D7E64" w:rsidRPr="003032C7">
        <w:rPr>
          <w:rFonts w:ascii="Times New Roman" w:hAnsi="Times New Roman" w:cs="Times New Roman"/>
          <w:sz w:val="24"/>
          <w:szCs w:val="24"/>
        </w:rPr>
        <w:t>Ketapang,</w:t>
      </w:r>
      <w:r w:rsidR="009D7E64">
        <w:rPr>
          <w:rFonts w:ascii="Times New Roman" w:hAnsi="Times New Roman" w:cs="Times New Roman"/>
          <w:sz w:val="24"/>
          <w:szCs w:val="24"/>
        </w:rPr>
        <w:t>….2025</w:t>
      </w:r>
    </w:p>
    <w:p w14:paraId="7691F5B7" w14:textId="77777777" w:rsidR="009D7E64" w:rsidRPr="003032C7" w:rsidRDefault="009D7E64" w:rsidP="002E73D6">
      <w:pPr>
        <w:spacing w:after="0" w:line="240" w:lineRule="auto"/>
        <w:ind w:left="5041"/>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032C7">
        <w:rPr>
          <w:rFonts w:ascii="Times New Roman" w:hAnsi="Times New Roman" w:cs="Times New Roman"/>
          <w:sz w:val="24"/>
          <w:szCs w:val="24"/>
        </w:rPr>
        <w:t xml:space="preserve">Penulis, </w:t>
      </w:r>
    </w:p>
    <w:p w14:paraId="588C691C" w14:textId="77777777" w:rsidR="009D7E64" w:rsidRPr="003032C7" w:rsidRDefault="009D7E64" w:rsidP="002E73D6">
      <w:pPr>
        <w:spacing w:before="240" w:after="240" w:line="240" w:lineRule="auto"/>
        <w:ind w:left="5040"/>
        <w:jc w:val="both"/>
        <w:rPr>
          <w:rFonts w:ascii="Times New Roman" w:hAnsi="Times New Roman" w:cs="Times New Roman"/>
          <w:sz w:val="24"/>
          <w:szCs w:val="24"/>
        </w:rPr>
      </w:pPr>
    </w:p>
    <w:p w14:paraId="1DA94C4A" w14:textId="77777777" w:rsidR="009D7E64" w:rsidRPr="003032C7" w:rsidRDefault="009D7E64" w:rsidP="002E73D6">
      <w:pPr>
        <w:spacing w:before="240" w:after="240" w:line="240" w:lineRule="auto"/>
        <w:ind w:left="504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3032C7">
        <w:rPr>
          <w:rFonts w:ascii="Times New Roman" w:hAnsi="Times New Roman" w:cs="Times New Roman"/>
          <w:sz w:val="24"/>
          <w:szCs w:val="24"/>
        </w:rPr>
        <w:t>Hasmiarti</w:t>
      </w:r>
    </w:p>
    <w:bookmarkEnd w:id="6"/>
    <w:p w14:paraId="1C325400" w14:textId="77777777" w:rsidR="009D7E64" w:rsidRPr="00AD1829" w:rsidRDefault="009D7E64" w:rsidP="009D7E64">
      <w:pPr>
        <w:spacing w:line="240" w:lineRule="auto"/>
        <w:jc w:val="center"/>
        <w:rPr>
          <w:rFonts w:ascii="Times New Roman" w:hAnsi="Times New Roman" w:cs="Times New Roman"/>
          <w:b/>
          <w:sz w:val="24"/>
          <w:szCs w:val="24"/>
        </w:rPr>
      </w:pPr>
      <w:r w:rsidRPr="00AD1829">
        <w:rPr>
          <w:rFonts w:ascii="Times New Roman" w:hAnsi="Times New Roman" w:cs="Times New Roman"/>
          <w:b/>
          <w:sz w:val="24"/>
          <w:szCs w:val="24"/>
        </w:rPr>
        <w:lastRenderedPageBreak/>
        <w:t>SISTEM PENGELOLAAN ASPIRASI DAN PENGADUAN MASYARAKAT KABUPATEN KETAPANG</w:t>
      </w:r>
    </w:p>
    <w:p w14:paraId="51CD3AFF" w14:textId="77777777" w:rsidR="009D7E64" w:rsidRPr="005A0E4A" w:rsidRDefault="009D7E64" w:rsidP="009D7E64">
      <w:pPr>
        <w:pStyle w:val="Heading1"/>
        <w:spacing w:line="240" w:lineRule="auto"/>
        <w:ind w:right="118"/>
        <w:jc w:val="center"/>
        <w:rPr>
          <w:rFonts w:ascii="Times New Roman" w:hAnsi="Times New Roman" w:cs="Times New Roman"/>
          <w:b/>
          <w:bCs/>
          <w:color w:val="auto"/>
          <w:sz w:val="24"/>
          <w:szCs w:val="24"/>
        </w:rPr>
      </w:pPr>
      <w:bookmarkStart w:id="7" w:name="_Toc172810591"/>
      <w:r w:rsidRPr="00AD1829">
        <w:rPr>
          <w:rFonts w:ascii="Times New Roman" w:hAnsi="Times New Roman" w:cs="Times New Roman"/>
          <w:b/>
          <w:bCs/>
          <w:color w:val="auto"/>
          <w:sz w:val="24"/>
          <w:szCs w:val="24"/>
        </w:rPr>
        <w:t>ABSTRAK</w:t>
      </w:r>
      <w:bookmarkEnd w:id="7"/>
    </w:p>
    <w:p w14:paraId="495D2EEA" w14:textId="77777777" w:rsidR="009D7E64" w:rsidRPr="00AD1829" w:rsidRDefault="009D7E64" w:rsidP="009D7E64">
      <w:pPr>
        <w:pStyle w:val="ListParagraph"/>
        <w:spacing w:before="240" w:after="240"/>
        <w:ind w:left="567" w:hanging="567"/>
        <w:jc w:val="center"/>
        <w:rPr>
          <w:szCs w:val="24"/>
        </w:rPr>
      </w:pPr>
      <w:r w:rsidRPr="00AD1829">
        <w:rPr>
          <w:szCs w:val="24"/>
        </w:rPr>
        <w:t>Hasmiarti</w:t>
      </w:r>
      <w:r w:rsidRPr="00AD1829">
        <w:rPr>
          <w:szCs w:val="24"/>
          <w:vertAlign w:val="superscript"/>
        </w:rPr>
        <w:t>(1)</w:t>
      </w:r>
      <w:r w:rsidRPr="00AD1829">
        <w:rPr>
          <w:szCs w:val="24"/>
        </w:rPr>
        <w:t>, Eka Wahyudi</w:t>
      </w:r>
      <w:r w:rsidRPr="00AD1829">
        <w:rPr>
          <w:szCs w:val="24"/>
          <w:vertAlign w:val="superscript"/>
        </w:rPr>
        <w:t>(2)</w:t>
      </w:r>
      <w:r w:rsidRPr="00AD1829">
        <w:rPr>
          <w:szCs w:val="24"/>
        </w:rPr>
        <w:t>, Ar-Razy Muhammad</w:t>
      </w:r>
      <w:r w:rsidRPr="00AD1829">
        <w:rPr>
          <w:szCs w:val="24"/>
          <w:vertAlign w:val="superscript"/>
        </w:rPr>
        <w:t>(3)</w:t>
      </w:r>
      <w:r w:rsidRPr="00AD1829">
        <w:rPr>
          <w:szCs w:val="24"/>
        </w:rPr>
        <w:t>,</w:t>
      </w:r>
    </w:p>
    <w:p w14:paraId="16DD9E87" w14:textId="77777777" w:rsidR="009D7E64" w:rsidRDefault="009D7E64" w:rsidP="009D7E64">
      <w:pPr>
        <w:pStyle w:val="ListParagraph"/>
        <w:spacing w:before="240" w:after="240"/>
        <w:ind w:left="567" w:hanging="567"/>
        <w:jc w:val="center"/>
        <w:rPr>
          <w:szCs w:val="24"/>
          <w:vertAlign w:val="superscript"/>
        </w:rPr>
      </w:pPr>
      <w:r w:rsidRPr="00AD1829">
        <w:rPr>
          <w:szCs w:val="24"/>
        </w:rPr>
        <w:t>Jurusan Teknik Elektro dan Teknik Informatika Politeknik Negeri Ketapang</w:t>
      </w:r>
      <w:r w:rsidRPr="00AD1829">
        <w:rPr>
          <w:szCs w:val="24"/>
          <w:vertAlign w:val="superscript"/>
        </w:rPr>
        <w:t>(1,2,3)</w:t>
      </w:r>
    </w:p>
    <w:p w14:paraId="4F175A83" w14:textId="77777777" w:rsidR="009D7E64" w:rsidRPr="00AD1829" w:rsidRDefault="009D7E64" w:rsidP="009D7E64">
      <w:pPr>
        <w:pStyle w:val="ListParagraph"/>
        <w:spacing w:before="240" w:after="240"/>
        <w:ind w:left="567" w:hanging="567"/>
        <w:jc w:val="center"/>
        <w:rPr>
          <w:szCs w:val="24"/>
          <w:vertAlign w:val="superscript"/>
        </w:rPr>
      </w:pPr>
    </w:p>
    <w:p w14:paraId="612AC2A5" w14:textId="26667B45" w:rsidR="009032B7" w:rsidRDefault="00E74787" w:rsidP="009D7E64">
      <w:pPr>
        <w:spacing w:before="120" w:after="0" w:line="240" w:lineRule="auto"/>
        <w:ind w:firstLine="567"/>
        <w:jc w:val="both"/>
        <w:rPr>
          <w:rFonts w:ascii="Times New Roman" w:hAnsi="Times New Roman" w:cs="Times New Roman"/>
          <w:sz w:val="24"/>
          <w:szCs w:val="24"/>
        </w:rPr>
      </w:pPr>
      <w:r w:rsidRPr="00E74787">
        <w:rPr>
          <w:rFonts w:ascii="Times New Roman" w:hAnsi="Times New Roman" w:cs="Times New Roman"/>
          <w:sz w:val="24"/>
          <w:szCs w:val="24"/>
        </w:rPr>
        <w:t>Partisipasi masyarakat merupakan elemen penting dalam mewujudkan tata kelola pemerintahan daerah yang transparan dan responsif. Tantangan terbesar yang dihadapi dalam pengelolaan aspirasi dan pengaduan masyarakat di Kabupaten Ketapang adalah kurangnya kesadaran masyarakat tentang pentingnya partisipasi aktif dalam pembangunan daerah serta ketidaktersediaan sistem yang memadai untuk menyalurkan aspirasi dan pengaduan. Ditemukan permasalahan terkait dengan kurangnya informasi yang memadai tentang cara menyampaikan aspirasi dan pengaduan, serta lambannya respon dari pemerintah terhadap laporan yang diterima. Oleh karena itu, dibutuhkan Sistem Pengelolaan Aspirasi dan Pengaduan Masyarakat Kabupaten Ketapang yang dapat mempermudah masyarakat dalam mengakses dan menyampaikan keluhan serta aspirasi mereka dengan lebih transparan dan efisien. Sistem Pengelolaan Aspirasi dan Pengaduan Masyarakat Kabupaten Ketapang merupakan inisiatif untuk meningkatkan manajemen pengaduan masyarakat melalui teknologi digital yang lebih efisien dan dapat diakses secara mudah oleh seluruh lapisan masyarakat. Dalam penelitian ini, peneliti mengadaptasi metode Agile Software Development, yang merupakan metodologi dalam pengembangan perangkat lunak yang bersifat iteratif dan adaptif. Metode ini sangat cocok untuk proyek jangka pendek karena memungkinkan perubahan yang cepat sesuai dengan kebutuhan proyek yang terus berkembang. Pengujian sistem dilakukan dengan black-box testing untuk memastikan bahwa seluruh fitur berfungsi dengan baik sesuai dengan spesifikasi yang telah ditentukan. Dengan adanya sistem ini, penulis menciptakan sebuah platform yang dapat mengatasi berbagai tantangan yang dihadapi dalam pengelolaan aspirasi dan pengaduan masyarakat di Kabupaten Ketapang, serta meningkatkan transparansi dan kecepatan dalam merespon keluhan dan aspirasi masyarakat.</w:t>
      </w:r>
    </w:p>
    <w:p w14:paraId="732AB0B1" w14:textId="77777777" w:rsidR="00E74787" w:rsidRPr="00AD1829" w:rsidRDefault="00E74787" w:rsidP="009D7E64">
      <w:pPr>
        <w:spacing w:before="120" w:after="0" w:line="240" w:lineRule="auto"/>
        <w:ind w:firstLine="567"/>
        <w:jc w:val="both"/>
        <w:rPr>
          <w:rFonts w:ascii="Times New Roman" w:hAnsi="Times New Roman" w:cs="Times New Roman"/>
          <w:sz w:val="24"/>
          <w:szCs w:val="24"/>
        </w:rPr>
      </w:pPr>
    </w:p>
    <w:p w14:paraId="0921DA6C" w14:textId="0EA0CA05" w:rsidR="009D7E64" w:rsidRPr="00AD1829" w:rsidRDefault="009D7E64" w:rsidP="009D7E64">
      <w:pPr>
        <w:spacing w:before="120" w:after="0" w:line="240" w:lineRule="auto"/>
        <w:jc w:val="both"/>
        <w:rPr>
          <w:rFonts w:ascii="Times New Roman" w:hAnsi="Times New Roman" w:cs="Times New Roman"/>
          <w:sz w:val="24"/>
          <w:szCs w:val="24"/>
        </w:rPr>
      </w:pPr>
      <w:r w:rsidRPr="00AD1829">
        <w:rPr>
          <w:rFonts w:ascii="Times New Roman" w:hAnsi="Times New Roman" w:cs="Times New Roman"/>
          <w:sz w:val="24"/>
          <w:szCs w:val="24"/>
        </w:rPr>
        <w:t>Kata Kunci: Aspirasi</w:t>
      </w:r>
      <w:r w:rsidR="009032B7">
        <w:rPr>
          <w:rFonts w:ascii="Times New Roman" w:hAnsi="Times New Roman" w:cs="Times New Roman"/>
          <w:sz w:val="24"/>
          <w:szCs w:val="24"/>
        </w:rPr>
        <w:t xml:space="preserve"> Masyrakat,</w:t>
      </w:r>
      <w:r w:rsidRPr="00AD1829">
        <w:rPr>
          <w:rFonts w:ascii="Times New Roman" w:hAnsi="Times New Roman" w:cs="Times New Roman"/>
          <w:sz w:val="24"/>
          <w:szCs w:val="24"/>
        </w:rPr>
        <w:t xml:space="preserve"> Pengaduan</w:t>
      </w:r>
      <w:r w:rsidR="009032B7">
        <w:rPr>
          <w:rFonts w:ascii="Times New Roman" w:hAnsi="Times New Roman" w:cs="Times New Roman"/>
          <w:sz w:val="24"/>
          <w:szCs w:val="24"/>
        </w:rPr>
        <w:t>, Pelayanan Publik,</w:t>
      </w:r>
      <w:r w:rsidRPr="00AD1829">
        <w:rPr>
          <w:rFonts w:ascii="Times New Roman" w:hAnsi="Times New Roman" w:cs="Times New Roman"/>
          <w:sz w:val="24"/>
          <w:szCs w:val="24"/>
        </w:rPr>
        <w:t xml:space="preserve"> Sistem Informasi, Agile, Blackbox Testing.</w:t>
      </w:r>
      <w:r w:rsidR="009032B7" w:rsidRPr="009032B7">
        <w:t xml:space="preserve"> </w:t>
      </w:r>
    </w:p>
    <w:p w14:paraId="73FCFA4E" w14:textId="4B8A9591" w:rsidR="009032B7" w:rsidRDefault="009D7E64" w:rsidP="00F23EFB">
      <w:pPr>
        <w:jc w:val="center"/>
        <w:rPr>
          <w:rFonts w:ascii="Times New Roman" w:hAnsi="Times New Roman" w:cs="Times New Roman"/>
          <w:b/>
          <w:sz w:val="28"/>
        </w:rPr>
      </w:pPr>
      <w:r w:rsidRPr="00AD1829">
        <w:rPr>
          <w:rFonts w:ascii="Times New Roman" w:hAnsi="Times New Roman" w:cs="Times New Roman"/>
          <w:sz w:val="24"/>
          <w:szCs w:val="24"/>
        </w:rPr>
        <w:br w:type="page"/>
      </w:r>
      <w:bookmarkStart w:id="8" w:name="_Toc172810592"/>
      <w:r w:rsidR="009032B7" w:rsidRPr="0043282C">
        <w:rPr>
          <w:rFonts w:ascii="Times New Roman" w:hAnsi="Times New Roman" w:cs="Times New Roman"/>
          <w:b/>
          <w:i/>
          <w:sz w:val="24"/>
          <w:lang w:val="en"/>
        </w:rPr>
        <w:lastRenderedPageBreak/>
        <w:t>COMMUNITY ASPIRATION AND COMPLAINT MANAGEMENT SYSTEM OF KETAPANG DISTRICT</w:t>
      </w:r>
    </w:p>
    <w:p w14:paraId="74E65925" w14:textId="24F0578E" w:rsidR="009D7E64" w:rsidRPr="00F23EFB" w:rsidRDefault="009D7E64" w:rsidP="00F23EFB">
      <w:pPr>
        <w:pStyle w:val="Heading1"/>
        <w:jc w:val="center"/>
        <w:rPr>
          <w:rFonts w:ascii="Times New Roman" w:hAnsi="Times New Roman" w:cs="Times New Roman"/>
          <w:b/>
          <w:bCs/>
          <w:i/>
          <w:color w:val="auto"/>
          <w:sz w:val="24"/>
          <w:szCs w:val="24"/>
        </w:rPr>
      </w:pPr>
      <w:r w:rsidRPr="00D94CF5">
        <w:rPr>
          <w:rFonts w:ascii="Times New Roman" w:hAnsi="Times New Roman" w:cs="Times New Roman"/>
          <w:b/>
          <w:bCs/>
          <w:i/>
          <w:color w:val="auto"/>
          <w:sz w:val="24"/>
          <w:szCs w:val="24"/>
        </w:rPr>
        <w:t>ABSRACT</w:t>
      </w:r>
      <w:bookmarkEnd w:id="8"/>
    </w:p>
    <w:p w14:paraId="43F6C479" w14:textId="77777777" w:rsidR="009D7E64" w:rsidRPr="00D94CF5" w:rsidRDefault="009D7E64" w:rsidP="009D7E64">
      <w:pPr>
        <w:pStyle w:val="ListParagraph"/>
        <w:spacing w:before="240" w:after="240"/>
        <w:ind w:left="142"/>
        <w:jc w:val="center"/>
        <w:rPr>
          <w:szCs w:val="24"/>
        </w:rPr>
      </w:pPr>
      <w:r w:rsidRPr="00D94CF5">
        <w:rPr>
          <w:szCs w:val="24"/>
        </w:rPr>
        <w:t>Hasmiarti</w:t>
      </w:r>
      <w:r w:rsidRPr="00D94CF5">
        <w:rPr>
          <w:szCs w:val="24"/>
          <w:vertAlign w:val="superscript"/>
        </w:rPr>
        <w:t>(1)</w:t>
      </w:r>
      <w:r w:rsidRPr="00D94CF5">
        <w:rPr>
          <w:szCs w:val="24"/>
        </w:rPr>
        <w:t>, Eka Wahyudi</w:t>
      </w:r>
      <w:r w:rsidRPr="00D94CF5">
        <w:rPr>
          <w:szCs w:val="24"/>
          <w:vertAlign w:val="superscript"/>
        </w:rPr>
        <w:t>(2)</w:t>
      </w:r>
      <w:r w:rsidRPr="00D94CF5">
        <w:rPr>
          <w:szCs w:val="24"/>
        </w:rPr>
        <w:t>, Ar-Razy Muhammad</w:t>
      </w:r>
      <w:r w:rsidRPr="00D94CF5">
        <w:rPr>
          <w:szCs w:val="24"/>
          <w:vertAlign w:val="superscript"/>
        </w:rPr>
        <w:t>(3)</w:t>
      </w:r>
      <w:r w:rsidRPr="00D94CF5">
        <w:rPr>
          <w:szCs w:val="24"/>
        </w:rPr>
        <w:t>,</w:t>
      </w:r>
    </w:p>
    <w:p w14:paraId="6CDC1C50" w14:textId="77777777" w:rsidR="009D7E64" w:rsidRPr="00D94CF5" w:rsidRDefault="009D7E64" w:rsidP="009D7E64">
      <w:pPr>
        <w:pStyle w:val="ListParagraph"/>
        <w:spacing w:before="240" w:after="240"/>
        <w:ind w:left="142"/>
        <w:jc w:val="center"/>
        <w:rPr>
          <w:szCs w:val="24"/>
          <w:vertAlign w:val="superscript"/>
        </w:rPr>
      </w:pPr>
      <w:r w:rsidRPr="00D94CF5">
        <w:rPr>
          <w:i/>
          <w:szCs w:val="24"/>
        </w:rPr>
        <w:t>Department of Electrical Engineering and Informatics Engineering, State Polytechnic of Ketapang</w:t>
      </w:r>
      <w:r w:rsidRPr="00D94CF5">
        <w:rPr>
          <w:szCs w:val="24"/>
          <w:vertAlign w:val="superscript"/>
        </w:rPr>
        <w:t>(1,2,3)</w:t>
      </w:r>
    </w:p>
    <w:p w14:paraId="3AC06A88" w14:textId="163C4841" w:rsidR="00D01301" w:rsidRDefault="00E74787" w:rsidP="00D01301">
      <w:pPr>
        <w:spacing w:after="0" w:line="240" w:lineRule="auto"/>
        <w:ind w:left="142" w:firstLine="425"/>
        <w:jc w:val="both"/>
        <w:rPr>
          <w:rFonts w:ascii="Times New Roman" w:hAnsi="Times New Roman" w:cs="Times New Roman"/>
          <w:i/>
          <w:sz w:val="24"/>
          <w:szCs w:val="24"/>
          <w:lang w:val="en"/>
        </w:rPr>
      </w:pPr>
      <w:r w:rsidRPr="00E74787">
        <w:rPr>
          <w:rFonts w:ascii="Times New Roman" w:hAnsi="Times New Roman" w:cs="Times New Roman"/>
          <w:i/>
          <w:sz w:val="24"/>
          <w:szCs w:val="24"/>
          <w:lang w:val="en"/>
        </w:rPr>
        <w:t>Community participation is an important element in realizing transparent and responsive local governance. The biggest challenge faced in managing community aspirations and complaints in Ketapang District is the lack of public awareness about the importance of active participation in regional development and the unavailability of an adequate system to channel aspirations and complaints. Problems were found related to the lack of adequate information on how to submit aspirations and complaints, as well as the slow response from the government to reports received. Therefore, a Community Aspiration and Complaint Management System for Ketapang Regency is needed that can facilitate the community in accessing and submitting their complaints and aspirations more transparently and efficiently. The Ketapang Regency Community Aspiration and Complaint Management System is an initiative to improve community complaint management through digital technology that is more efficient and can be accessed easily by all levels of society. In this study, researchers adapted the Agile Software Development method, which is a methodology in software development that is iterative and adaptive. This method is very suitable for short-term projects because it allows rapid changes according to the evolving needs of the project. System testing is done with black-box testing to ensure that all features function properly according to predetermined specifications. With this system, the author created a platform that can overcome various challenges faced in managing community aspirations and complaints in Ketapang Regency, as well as increase transparency and speed in responding to community complaints and aspirations.</w:t>
      </w:r>
    </w:p>
    <w:p w14:paraId="5BF4B158" w14:textId="77777777" w:rsidR="00F23EFB" w:rsidRPr="00D01301" w:rsidRDefault="00F23EFB" w:rsidP="00D01301">
      <w:pPr>
        <w:spacing w:after="0" w:line="240" w:lineRule="auto"/>
        <w:ind w:left="142" w:firstLine="425"/>
        <w:jc w:val="both"/>
        <w:rPr>
          <w:rFonts w:ascii="Times New Roman" w:hAnsi="Times New Roman" w:cs="Times New Roman"/>
          <w:i/>
          <w:sz w:val="24"/>
          <w:szCs w:val="24"/>
          <w:lang w:val="en"/>
        </w:rPr>
      </w:pPr>
    </w:p>
    <w:p w14:paraId="1FB2B199" w14:textId="73F7A83A" w:rsidR="009D7E64" w:rsidRDefault="008A3821" w:rsidP="009D7E64">
      <w:pPr>
        <w:ind w:left="142"/>
        <w:rPr>
          <w:rFonts w:ascii="Times New Roman" w:hAnsi="Times New Roman" w:cs="Times New Roman"/>
          <w:sz w:val="24"/>
          <w:szCs w:val="24"/>
        </w:rPr>
      </w:pPr>
      <w:r w:rsidRPr="008A3821">
        <w:rPr>
          <w:rFonts w:ascii="Times New Roman" w:hAnsi="Times New Roman" w:cs="Times New Roman"/>
          <w:i/>
          <w:sz w:val="24"/>
          <w:szCs w:val="24"/>
        </w:rPr>
        <w:t>Keywords: Community Aspirations, Complaints, Public Services, Information System, Agile, Blackbox Testing.</w:t>
      </w:r>
    </w:p>
    <w:p w14:paraId="0E2012FA" w14:textId="05952D92" w:rsidR="009D7E64" w:rsidRPr="00F23EFB" w:rsidRDefault="00F23EFB" w:rsidP="00F23EFB">
      <w:pPr>
        <w:pStyle w:val="Heading1"/>
        <w:jc w:val="center"/>
        <w:rPr>
          <w:rFonts w:ascii="Times New Roman" w:hAnsi="Times New Roman" w:cs="Times New Roman"/>
          <w:b/>
          <w:bCs/>
          <w:sz w:val="24"/>
          <w:szCs w:val="24"/>
        </w:rPr>
      </w:pPr>
      <w:bookmarkStart w:id="9" w:name="_Toc142826668"/>
      <w:bookmarkStart w:id="10" w:name="_Toc172810593"/>
      <w:r>
        <w:br w:type="page"/>
      </w:r>
      <w:r w:rsidR="009D7E64" w:rsidRPr="00F23EFB">
        <w:rPr>
          <w:rFonts w:ascii="Times New Roman" w:hAnsi="Times New Roman" w:cs="Times New Roman"/>
          <w:b/>
          <w:bCs/>
          <w:color w:val="auto"/>
          <w:sz w:val="24"/>
          <w:szCs w:val="24"/>
        </w:rPr>
        <w:lastRenderedPageBreak/>
        <w:t>KATA PENGANTAR</w:t>
      </w:r>
      <w:bookmarkEnd w:id="9"/>
      <w:bookmarkEnd w:id="10"/>
    </w:p>
    <w:p w14:paraId="7F84ADD9" w14:textId="77777777" w:rsidR="009D7E64" w:rsidRPr="00230FC3" w:rsidRDefault="009D7E64" w:rsidP="009D7E64">
      <w:pPr>
        <w:pStyle w:val="ListParagraph"/>
        <w:spacing w:before="240" w:after="240" w:line="360" w:lineRule="auto"/>
        <w:ind w:left="0" w:firstLine="567"/>
        <w:jc w:val="both"/>
        <w:rPr>
          <w:szCs w:val="24"/>
        </w:rPr>
      </w:pPr>
      <w:r w:rsidRPr="00230FC3">
        <w:rPr>
          <w:szCs w:val="24"/>
        </w:rPr>
        <w:t>Puji syukur kehadirat Allah Swt. yang telah melimpahkan rahmat dan hidayah-Nya sehingga penulis dapat menyelesaikan penelitian dan penulisan laporan Tugas Akhir yang berjudul “Sistem Pengelolaan Aspirasi dan Pengaduan Masyarakat Kabupaten Ketapang”.</w:t>
      </w:r>
    </w:p>
    <w:p w14:paraId="200E6468" w14:textId="77777777" w:rsidR="009D7E64" w:rsidRPr="00230FC3" w:rsidRDefault="009D7E64" w:rsidP="009D7E64">
      <w:pPr>
        <w:pStyle w:val="ListParagraph"/>
        <w:spacing w:before="240" w:after="240" w:line="360" w:lineRule="auto"/>
        <w:ind w:left="0" w:firstLine="567"/>
        <w:jc w:val="both"/>
        <w:rPr>
          <w:szCs w:val="24"/>
        </w:rPr>
      </w:pPr>
      <w:r w:rsidRPr="00230FC3">
        <w:rPr>
          <w:szCs w:val="24"/>
        </w:rPr>
        <w:t>Dalam melaksanakan Tugas Akhir ini, penulis mendapatkan bantuan dari berbagai pihak. Oleh karena itu pada kesempatan ini penulis mengucapkan terima kasih kepada</w:t>
      </w:r>
    </w:p>
    <w:p w14:paraId="632EA5F2" w14:textId="2F6C01B0"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Bapak Irianto</w:t>
      </w:r>
      <w:r w:rsidR="00A26A45">
        <w:rPr>
          <w:szCs w:val="24"/>
        </w:rPr>
        <w:t xml:space="preserve"> Sastro Prawiro</w:t>
      </w:r>
      <w:r w:rsidRPr="00230FC3">
        <w:rPr>
          <w:szCs w:val="24"/>
        </w:rPr>
        <w:t xml:space="preserve"> S.ST., M.MA. selaku Direktur Politeknik Negeri Ketapang, yang telah ikut serta membantu membangun Prodi Teknologi Informasi ini menjadi lebih maju;</w:t>
      </w:r>
    </w:p>
    <w:p w14:paraId="0FA12FA6" w14:textId="77777777"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Bapak Yudi Chandra, S.S.T., M.T. selaku Ketua Jurusan Teknik Elektro dan Teknik Informatika, yang telah membangun dan bertanggung jawab untuk Jurusan Teknik Elektro dan Teknik Informatika;</w:t>
      </w:r>
    </w:p>
    <w:p w14:paraId="35ADBB03" w14:textId="77777777"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Ibu Novi Indah Pradasari, M. Kom. selaku Sekretaris Jurusan Teknik Elektro dan Teknik Informatika;</w:t>
      </w:r>
    </w:p>
    <w:p w14:paraId="64EC3568" w14:textId="77777777"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Bapak Darmanto, M. Kom. selaku Koordinator Program Studi Teknologi Informasi, yang telah membantu dan memberikan motivasi untuk menyelesaikan Tugas Akhir ini;</w:t>
      </w:r>
    </w:p>
    <w:p w14:paraId="54C9D662" w14:textId="3203445A"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 xml:space="preserve">Bapak </w:t>
      </w:r>
      <w:r w:rsidR="0045782B">
        <w:rPr>
          <w:szCs w:val="24"/>
        </w:rPr>
        <w:t>Kharisma, S.Kom. M.Kom</w:t>
      </w:r>
      <w:r w:rsidRPr="00230FC3">
        <w:rPr>
          <w:szCs w:val="24"/>
        </w:rPr>
        <w:t>. Selaku Kepala Laboratorium dan Kepala Studio Program Studi Teknologi Informasi, yang telah membantu dan memberikan motivasi untuk menyelesaikan Tugas Akhir ini;</w:t>
      </w:r>
    </w:p>
    <w:p w14:paraId="5E325440" w14:textId="77777777"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Bapak Eka Wahyudi, S. Pd, M.Cs. selaku Dosen Pembimbing Pertama Tugas Akhir saya. Terima kasih telah memberikan dukungan dan motivasi untuk menyelesaikan Tugas Akhir ini dari awal hingga selesai;</w:t>
      </w:r>
    </w:p>
    <w:p w14:paraId="4BD7159C" w14:textId="77777777" w:rsidR="009D7E64" w:rsidRDefault="009D7E64" w:rsidP="00400B5A">
      <w:pPr>
        <w:pStyle w:val="ListParagraph"/>
        <w:numPr>
          <w:ilvl w:val="0"/>
          <w:numId w:val="5"/>
        </w:numPr>
        <w:spacing w:before="240" w:after="240" w:line="360" w:lineRule="auto"/>
        <w:ind w:left="567" w:hanging="567"/>
        <w:jc w:val="both"/>
        <w:rPr>
          <w:szCs w:val="24"/>
        </w:rPr>
      </w:pPr>
      <w:r w:rsidRPr="00230FC3">
        <w:rPr>
          <w:szCs w:val="24"/>
        </w:rPr>
        <w:t>Bapak Ar-Razy Muhammad, M. Eng. selaku Dosen Pembimbing Kedua saya yang telah bekerja keras dan banyak memberikan semangat motivasi sehingga saya bisa menyelesaikan Tugas Akhir ini dari awal hingga selesai;</w:t>
      </w:r>
    </w:p>
    <w:p w14:paraId="1564CCE7" w14:textId="7EC3EBFE" w:rsidR="009D7E64" w:rsidRPr="00230FC3" w:rsidRDefault="009D7E64" w:rsidP="00400B5A">
      <w:pPr>
        <w:pStyle w:val="ListParagraph"/>
        <w:numPr>
          <w:ilvl w:val="0"/>
          <w:numId w:val="5"/>
        </w:numPr>
        <w:spacing w:before="240" w:after="240" w:line="360" w:lineRule="auto"/>
        <w:ind w:left="567" w:hanging="567"/>
        <w:jc w:val="both"/>
        <w:rPr>
          <w:szCs w:val="24"/>
        </w:rPr>
      </w:pPr>
      <w:r>
        <w:rPr>
          <w:szCs w:val="24"/>
        </w:rPr>
        <w:t xml:space="preserve">Ibu Leni Suryani, A.Md.Kom selaku Pembimbing </w:t>
      </w:r>
      <w:r w:rsidR="003406B6">
        <w:rPr>
          <w:szCs w:val="24"/>
        </w:rPr>
        <w:t xml:space="preserve">Lapangan </w:t>
      </w:r>
      <w:r>
        <w:rPr>
          <w:szCs w:val="24"/>
        </w:rPr>
        <w:t>Tugas Akhir, yang telah memberikan arahan dan bimbingan selama penulis menyusun Tugas Akhir</w:t>
      </w:r>
      <w:r w:rsidR="00A26A45">
        <w:rPr>
          <w:szCs w:val="24"/>
        </w:rPr>
        <w:t>;</w:t>
      </w:r>
    </w:p>
    <w:p w14:paraId="57157B7B" w14:textId="11CBD397" w:rsidR="009D7E64" w:rsidRPr="00074084" w:rsidRDefault="009D7E64" w:rsidP="00400B5A">
      <w:pPr>
        <w:pStyle w:val="ListParagraph"/>
        <w:numPr>
          <w:ilvl w:val="0"/>
          <w:numId w:val="5"/>
        </w:numPr>
        <w:spacing w:before="240" w:after="240" w:line="360" w:lineRule="auto"/>
        <w:ind w:left="567" w:hanging="567"/>
        <w:jc w:val="both"/>
        <w:rPr>
          <w:szCs w:val="24"/>
        </w:rPr>
      </w:pPr>
      <w:r w:rsidRPr="00074084">
        <w:rPr>
          <w:szCs w:val="24"/>
        </w:rPr>
        <w:lastRenderedPageBreak/>
        <w:t>Bapak Riswanto, S.IP selaku Kepala Sub Bagian Umum di Sekretariat DPRD Kabupaten Ketapang,yang telah memberikan kesempatan kepada penulis untuk menyusun Tugas Akhir yang bekaita dengan Pengaduan Aspirasi Masyarakat dan memberikan dukungan serta saran selama penulis melakukan penelitian</w:t>
      </w:r>
      <w:r w:rsidR="00A26A45">
        <w:rPr>
          <w:szCs w:val="24"/>
        </w:rPr>
        <w:t>;</w:t>
      </w:r>
    </w:p>
    <w:p w14:paraId="6E2EF50C" w14:textId="18E5BEA5"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Bapak Ibu Dosen, teknisi dan staff administrasi yang telah membantu penulis dalam menyelesaikan Tugas Akhir in</w:t>
      </w:r>
      <w:r w:rsidR="00A26A45">
        <w:rPr>
          <w:szCs w:val="24"/>
        </w:rPr>
        <w:t>i;</w:t>
      </w:r>
    </w:p>
    <w:p w14:paraId="1A7BC59F" w14:textId="572EC847" w:rsidR="009D7E64" w:rsidRPr="00230FC3" w:rsidRDefault="009D7E64" w:rsidP="00400B5A">
      <w:pPr>
        <w:pStyle w:val="ListParagraph"/>
        <w:numPr>
          <w:ilvl w:val="0"/>
          <w:numId w:val="5"/>
        </w:numPr>
        <w:spacing w:before="240" w:after="240" w:line="360" w:lineRule="auto"/>
        <w:ind w:left="567" w:hanging="567"/>
        <w:jc w:val="both"/>
        <w:rPr>
          <w:szCs w:val="24"/>
        </w:rPr>
      </w:pPr>
      <w:r w:rsidRPr="00230FC3">
        <w:rPr>
          <w:szCs w:val="24"/>
        </w:rPr>
        <w:t>orang tua, teman-teman dan semua pihak yang telah banyak membantu dalam menyelesaikan Tugas Akhir ini</w:t>
      </w:r>
    </w:p>
    <w:p w14:paraId="19592CC5" w14:textId="77777777" w:rsidR="009D7E64" w:rsidRPr="00230FC3" w:rsidRDefault="009D7E64" w:rsidP="009D7E64">
      <w:pPr>
        <w:pStyle w:val="ListParagraph"/>
        <w:spacing w:before="240" w:after="240" w:line="360" w:lineRule="auto"/>
        <w:ind w:left="0" w:firstLine="567"/>
        <w:jc w:val="both"/>
        <w:rPr>
          <w:szCs w:val="24"/>
        </w:rPr>
      </w:pPr>
      <w:r>
        <w:rPr>
          <w:szCs w:val="24"/>
        </w:rPr>
        <w:t>Penulis berharap Tugas Akhir ini bermanfaat sebagai acuan pengembangan sistem serta referensi ilmiah untuk perancangan sistem serupa.</w:t>
      </w:r>
    </w:p>
    <w:p w14:paraId="3B5F2DE5" w14:textId="77777777" w:rsidR="00F23EFB" w:rsidRDefault="00F23EFB" w:rsidP="009D7E64">
      <w:pPr>
        <w:spacing w:before="240" w:after="240" w:line="360" w:lineRule="auto"/>
        <w:ind w:left="5040"/>
        <w:rPr>
          <w:rFonts w:ascii="Times New Roman" w:hAnsi="Times New Roman" w:cs="Times New Roman"/>
          <w:sz w:val="24"/>
          <w:szCs w:val="24"/>
        </w:rPr>
      </w:pPr>
    </w:p>
    <w:p w14:paraId="518DF3CF" w14:textId="1B62E105" w:rsidR="009D7E64" w:rsidRPr="00230FC3" w:rsidRDefault="009D7E64" w:rsidP="009D7E64">
      <w:pPr>
        <w:spacing w:before="240" w:after="240" w:line="360" w:lineRule="auto"/>
        <w:ind w:left="5040"/>
        <w:rPr>
          <w:rFonts w:ascii="Times New Roman" w:hAnsi="Times New Roman" w:cs="Times New Roman"/>
          <w:sz w:val="24"/>
          <w:szCs w:val="24"/>
        </w:rPr>
      </w:pPr>
      <w:r w:rsidRPr="00230FC3">
        <w:rPr>
          <w:rFonts w:ascii="Times New Roman" w:hAnsi="Times New Roman" w:cs="Times New Roman"/>
          <w:sz w:val="24"/>
          <w:szCs w:val="24"/>
        </w:rPr>
        <w:t>Ketapang, 2025</w:t>
      </w:r>
    </w:p>
    <w:p w14:paraId="4DCF3459" w14:textId="77777777" w:rsidR="009D7E64" w:rsidRPr="00230FC3" w:rsidRDefault="009D7E64" w:rsidP="009D7E64">
      <w:pPr>
        <w:spacing w:before="240" w:after="240" w:line="360" w:lineRule="auto"/>
        <w:ind w:left="5040"/>
        <w:rPr>
          <w:rFonts w:ascii="Times New Roman" w:hAnsi="Times New Roman" w:cs="Times New Roman"/>
          <w:sz w:val="24"/>
          <w:szCs w:val="24"/>
        </w:rPr>
      </w:pPr>
    </w:p>
    <w:p w14:paraId="2118269B" w14:textId="77777777" w:rsidR="009D7E64" w:rsidRPr="00230FC3" w:rsidRDefault="009D7E64" w:rsidP="009D7E64">
      <w:pPr>
        <w:spacing w:before="240" w:after="240" w:line="360" w:lineRule="auto"/>
        <w:ind w:left="5040"/>
        <w:rPr>
          <w:rFonts w:ascii="Times New Roman" w:hAnsi="Times New Roman" w:cs="Times New Roman"/>
          <w:sz w:val="24"/>
          <w:szCs w:val="24"/>
        </w:rPr>
      </w:pPr>
      <w:r w:rsidRPr="00230FC3">
        <w:rPr>
          <w:rFonts w:ascii="Times New Roman" w:hAnsi="Times New Roman" w:cs="Times New Roman"/>
          <w:sz w:val="24"/>
          <w:szCs w:val="24"/>
        </w:rPr>
        <w:t>Penulis</w:t>
      </w:r>
    </w:p>
    <w:p w14:paraId="4DA47862" w14:textId="60B0FED6" w:rsidR="009D7E64" w:rsidRPr="00F23EFB" w:rsidRDefault="00F23EFB" w:rsidP="00F23EFB">
      <w:pPr>
        <w:pStyle w:val="Heading1"/>
        <w:jc w:val="center"/>
        <w:rPr>
          <w:rFonts w:ascii="Times New Roman" w:hAnsi="Times New Roman" w:cs="Times New Roman"/>
          <w:b/>
          <w:bCs/>
          <w:sz w:val="24"/>
          <w:szCs w:val="24"/>
        </w:rPr>
      </w:pPr>
      <w:r>
        <w:br w:type="page"/>
      </w:r>
      <w:r w:rsidR="009D7E64" w:rsidRPr="00F23EFB">
        <w:rPr>
          <w:rFonts w:ascii="Times New Roman" w:hAnsi="Times New Roman" w:cs="Times New Roman"/>
          <w:b/>
          <w:bCs/>
          <w:color w:val="auto"/>
          <w:sz w:val="24"/>
          <w:szCs w:val="24"/>
        </w:rPr>
        <w:lastRenderedPageBreak/>
        <w:t>DAFTAR ISI</w:t>
      </w:r>
      <w:r>
        <w:rPr>
          <w:rFonts w:ascii="Times New Roman" w:hAnsi="Times New Roman" w:cs="Times New Roman"/>
          <w:b/>
          <w:bCs/>
          <w:color w:val="auto"/>
          <w:sz w:val="24"/>
          <w:szCs w:val="24"/>
        </w:rPr>
        <w:br/>
      </w:r>
    </w:p>
    <w:p w14:paraId="62FC330E" w14:textId="277222E2" w:rsidR="003B0F03" w:rsidRPr="00F23EFB" w:rsidRDefault="00D162C6" w:rsidP="00F23EFB">
      <w:pPr>
        <w:pStyle w:val="Heading1"/>
        <w:jc w:val="center"/>
        <w:rPr>
          <w:rFonts w:ascii="Times New Roman" w:hAnsi="Times New Roman" w:cs="Times New Roman"/>
          <w:b/>
          <w:bCs/>
          <w:sz w:val="24"/>
          <w:szCs w:val="24"/>
        </w:rPr>
      </w:pPr>
      <w:r w:rsidRPr="003032C7">
        <w:rPr>
          <w:sz w:val="24"/>
          <w:szCs w:val="24"/>
        </w:rPr>
        <w:br w:type="page"/>
      </w:r>
      <w:bookmarkStart w:id="11" w:name="_Toc195706150"/>
      <w:bookmarkEnd w:id="5"/>
      <w:r w:rsidR="00732D31" w:rsidRPr="00F23EFB">
        <w:rPr>
          <w:rFonts w:ascii="Times New Roman" w:hAnsi="Times New Roman" w:cs="Times New Roman"/>
          <w:b/>
          <w:bCs/>
          <w:color w:val="auto"/>
          <w:sz w:val="24"/>
          <w:szCs w:val="24"/>
        </w:rPr>
        <w:lastRenderedPageBreak/>
        <w:t>DAFTAR TABEL</w:t>
      </w:r>
      <w:bookmarkEnd w:id="11"/>
      <w:r w:rsidR="009D7E64" w:rsidRPr="00F23EFB">
        <w:rPr>
          <w:rFonts w:ascii="Times New Roman" w:hAnsi="Times New Roman" w:cs="Times New Roman"/>
          <w:b/>
          <w:bCs/>
          <w:sz w:val="24"/>
          <w:szCs w:val="24"/>
        </w:rPr>
        <w:br/>
      </w:r>
    </w:p>
    <w:p w14:paraId="28C92269" w14:textId="0591F8ED" w:rsidR="00F23EFB" w:rsidRPr="00F23EFB" w:rsidRDefault="00F23EFB" w:rsidP="00F23EFB">
      <w:pPr>
        <w:pStyle w:val="Heading1"/>
        <w:jc w:val="center"/>
        <w:rPr>
          <w:rFonts w:ascii="Times New Roman" w:hAnsi="Times New Roman" w:cs="Times New Roman"/>
          <w:b/>
          <w:bCs/>
          <w:sz w:val="24"/>
          <w:szCs w:val="24"/>
        </w:rPr>
      </w:pPr>
      <w:bookmarkStart w:id="12" w:name="_Toc195706151"/>
      <w:r>
        <w:br w:type="page"/>
      </w:r>
      <w:r w:rsidR="009D7E64" w:rsidRPr="00F23EFB">
        <w:rPr>
          <w:rFonts w:ascii="Times New Roman" w:hAnsi="Times New Roman" w:cs="Times New Roman"/>
          <w:b/>
          <w:bCs/>
          <w:color w:val="auto"/>
          <w:sz w:val="24"/>
          <w:szCs w:val="24"/>
        </w:rPr>
        <w:lastRenderedPageBreak/>
        <w:t>DAF</w:t>
      </w:r>
      <w:r w:rsidR="00732D31" w:rsidRPr="00F23EFB">
        <w:rPr>
          <w:rFonts w:ascii="Times New Roman" w:hAnsi="Times New Roman" w:cs="Times New Roman"/>
          <w:b/>
          <w:bCs/>
          <w:color w:val="auto"/>
          <w:sz w:val="24"/>
          <w:szCs w:val="24"/>
        </w:rPr>
        <w:t>TAR GAMBAR</w:t>
      </w:r>
      <w:bookmarkEnd w:id="12"/>
    </w:p>
    <w:p w14:paraId="7C9810EA" w14:textId="10C3F044" w:rsidR="0096703C" w:rsidRPr="00F23EFB" w:rsidRDefault="00F23EFB" w:rsidP="00F23EFB">
      <w:pPr>
        <w:pStyle w:val="Heading1"/>
        <w:jc w:val="center"/>
        <w:rPr>
          <w:rFonts w:ascii="Times New Roman" w:hAnsi="Times New Roman" w:cs="Times New Roman"/>
          <w:b/>
          <w:bCs/>
          <w:sz w:val="24"/>
          <w:szCs w:val="24"/>
        </w:rPr>
      </w:pPr>
      <w:r>
        <w:br w:type="page"/>
      </w:r>
      <w:bookmarkStart w:id="13" w:name="_Toc195706152"/>
      <w:r w:rsidR="00732D31" w:rsidRPr="00F23EFB">
        <w:rPr>
          <w:rFonts w:ascii="Times New Roman" w:hAnsi="Times New Roman" w:cs="Times New Roman"/>
          <w:b/>
          <w:bCs/>
          <w:color w:val="auto"/>
          <w:sz w:val="24"/>
          <w:szCs w:val="24"/>
        </w:rPr>
        <w:lastRenderedPageBreak/>
        <w:t>DAFTAR SINGKATAN</w:t>
      </w:r>
      <w:bookmarkEnd w:id="13"/>
    </w:p>
    <w:p w14:paraId="328FCCD6" w14:textId="35794DDF" w:rsidR="009D7E64" w:rsidRPr="002821B1" w:rsidRDefault="002821B1" w:rsidP="002821B1">
      <w:pPr>
        <w:pStyle w:val="Heading1"/>
        <w:jc w:val="center"/>
        <w:rPr>
          <w:rFonts w:ascii="Times New Roman" w:hAnsi="Times New Roman" w:cs="Times New Roman"/>
          <w:b/>
          <w:bCs/>
          <w:color w:val="auto"/>
          <w:sz w:val="24"/>
          <w:szCs w:val="24"/>
        </w:rPr>
      </w:pPr>
      <w:r>
        <w:br w:type="page"/>
      </w:r>
      <w:r w:rsidR="009D7E64" w:rsidRPr="002821B1">
        <w:rPr>
          <w:rFonts w:ascii="Times New Roman" w:hAnsi="Times New Roman" w:cs="Times New Roman"/>
          <w:b/>
          <w:bCs/>
          <w:color w:val="auto"/>
          <w:sz w:val="24"/>
          <w:szCs w:val="24"/>
        </w:rPr>
        <w:lastRenderedPageBreak/>
        <w:t>DAFTAR LAMPIRAN</w:t>
      </w:r>
    </w:p>
    <w:p w14:paraId="1E1AF8F5" w14:textId="77777777" w:rsidR="006A6376" w:rsidRDefault="006A6376" w:rsidP="00457CDB">
      <w:pPr>
        <w:spacing w:line="360" w:lineRule="auto"/>
      </w:pPr>
    </w:p>
    <w:p w14:paraId="627A1AF5" w14:textId="13BDD912" w:rsidR="002821B1" w:rsidRPr="00753956" w:rsidRDefault="002821B1" w:rsidP="00457CDB">
      <w:pPr>
        <w:spacing w:line="360" w:lineRule="auto"/>
        <w:rPr>
          <w:rFonts w:ascii="Times New Roman" w:hAnsi="Times New Roman" w:cs="Times New Roman"/>
          <w:sz w:val="24"/>
          <w:szCs w:val="24"/>
        </w:rPr>
        <w:sectPr w:rsidR="002821B1" w:rsidRPr="00753956" w:rsidSect="005F118D">
          <w:footerReference w:type="default" r:id="rId11"/>
          <w:headerReference w:type="first" r:id="rId12"/>
          <w:pgSz w:w="11906" w:h="16838" w:code="9"/>
          <w:pgMar w:top="1701" w:right="1701" w:bottom="1701" w:left="2268" w:header="709" w:footer="709" w:gutter="0"/>
          <w:pgNumType w:fmt="lowerRoman" w:start="3"/>
          <w:cols w:space="708"/>
          <w:docGrid w:linePitch="360"/>
        </w:sectPr>
      </w:pPr>
    </w:p>
    <w:p w14:paraId="5AC5D092" w14:textId="081EFB90" w:rsidR="00732D31" w:rsidRPr="00B222FD" w:rsidRDefault="00732D31" w:rsidP="00B222FD">
      <w:pPr>
        <w:pStyle w:val="Heading1"/>
        <w:spacing w:line="360" w:lineRule="auto"/>
        <w:jc w:val="center"/>
        <w:rPr>
          <w:rFonts w:ascii="Times New Roman" w:hAnsi="Times New Roman" w:cs="Times New Roman"/>
          <w:b/>
          <w:color w:val="auto"/>
          <w:sz w:val="24"/>
        </w:rPr>
      </w:pPr>
      <w:bookmarkStart w:id="14" w:name="_Toc195706154"/>
      <w:r w:rsidRPr="002A3BFA">
        <w:rPr>
          <w:rFonts w:ascii="Times New Roman" w:hAnsi="Times New Roman" w:cs="Times New Roman"/>
          <w:b/>
          <w:color w:val="auto"/>
          <w:sz w:val="24"/>
        </w:rPr>
        <w:lastRenderedPageBreak/>
        <w:t xml:space="preserve">BAB </w:t>
      </w:r>
      <w:r w:rsidR="007B7B0F" w:rsidRPr="002A3BFA">
        <w:rPr>
          <w:rFonts w:ascii="Times New Roman" w:hAnsi="Times New Roman" w:cs="Times New Roman"/>
          <w:b/>
          <w:color w:val="auto"/>
          <w:sz w:val="24"/>
        </w:rPr>
        <w:t>I</w:t>
      </w:r>
      <w:r w:rsidR="00A82898" w:rsidRPr="002A3BFA">
        <w:rPr>
          <w:rFonts w:ascii="Times New Roman" w:hAnsi="Times New Roman" w:cs="Times New Roman"/>
          <w:b/>
          <w:color w:val="auto"/>
          <w:sz w:val="24"/>
        </w:rPr>
        <w:br/>
        <w:t>PENDAHULUAN</w:t>
      </w:r>
      <w:bookmarkEnd w:id="14"/>
    </w:p>
    <w:p w14:paraId="6E981B81" w14:textId="7A9871B1" w:rsidR="00D057A8" w:rsidRPr="00D057A8" w:rsidRDefault="00732D31" w:rsidP="00400B5A">
      <w:pPr>
        <w:pStyle w:val="Heading2"/>
        <w:numPr>
          <w:ilvl w:val="1"/>
          <w:numId w:val="2"/>
        </w:numPr>
        <w:spacing w:line="360" w:lineRule="auto"/>
        <w:ind w:left="567" w:hanging="567"/>
        <w:rPr>
          <w:rFonts w:ascii="Times New Roman" w:hAnsi="Times New Roman" w:cs="Times New Roman"/>
          <w:b/>
          <w:sz w:val="24"/>
          <w:szCs w:val="24"/>
        </w:rPr>
      </w:pPr>
      <w:bookmarkStart w:id="15" w:name="_Toc195706155"/>
      <w:r w:rsidRPr="002A3BFA">
        <w:rPr>
          <w:rFonts w:ascii="Times New Roman" w:hAnsi="Times New Roman" w:cs="Times New Roman"/>
          <w:b/>
          <w:color w:val="auto"/>
          <w:sz w:val="24"/>
          <w:szCs w:val="24"/>
        </w:rPr>
        <w:t>Latar Belakang</w:t>
      </w:r>
      <w:bookmarkEnd w:id="15"/>
    </w:p>
    <w:p w14:paraId="0D65A15E" w14:textId="348C8441" w:rsidR="00D057A8" w:rsidRPr="00D057A8" w:rsidRDefault="00D057A8" w:rsidP="00D057A8">
      <w:pPr>
        <w:pStyle w:val="ListParagraph"/>
        <w:spacing w:line="360" w:lineRule="auto"/>
        <w:ind w:left="0" w:firstLine="567"/>
        <w:jc w:val="both"/>
        <w:rPr>
          <w:lang w:val="id-ID"/>
        </w:rPr>
      </w:pPr>
      <w:r w:rsidRPr="00D057A8">
        <w:rPr>
          <w:lang w:val="id-ID"/>
        </w:rPr>
        <w:t>Sekretariat DPRD Kabupaten Ketapang merupakan bagian integral dari pemerintahan daerah yang dibentuk untuk mendukung pelaksanaan tugas-tugas Dewan Perwakilan Rakyat Daerah (DPRD).</w:t>
      </w:r>
      <w:r w:rsidR="00B07246">
        <w:rPr>
          <w:lang w:val="id-ID"/>
        </w:rPr>
        <w:t xml:space="preserve"> </w:t>
      </w:r>
      <w:r w:rsidRPr="00D057A8">
        <w:rPr>
          <w:lang w:val="id-ID"/>
        </w:rPr>
        <w:t xml:space="preserve">Latar belakang pembentukan Sekretariat DPRD didasari oleh kebutuhan akan suatu unit kerja yang bertugas memberikan pelayanan administratif, teknis, dan operasional kepada DPRD dalam melaksanakan fungsi legislasi, anggaran, dan pengawasan. </w:t>
      </w:r>
    </w:p>
    <w:p w14:paraId="0EEC4102" w14:textId="77777777" w:rsidR="00D057A8" w:rsidRDefault="00D057A8" w:rsidP="00D057A8">
      <w:pPr>
        <w:pStyle w:val="ListParagraph"/>
        <w:spacing w:line="360" w:lineRule="auto"/>
        <w:ind w:left="0" w:firstLine="567"/>
        <w:jc w:val="both"/>
        <w:rPr>
          <w:lang w:val="id-ID"/>
        </w:rPr>
      </w:pPr>
      <w:r w:rsidRPr="00D057A8">
        <w:rPr>
          <w:lang w:val="id-ID"/>
        </w:rPr>
        <w:t xml:space="preserve">Dengan diberlakukannya Undang-Undang Nomor 22 Tahun 1999 tentang Pemerintahan Daerah (dan revisinya seperti Undang-Undang Nomor 23 Tahun 2014), otonomi daerah menjadi lebih luas, sehingga peran DPRD dalam menentukan arah pembangunan daerah semakin strategis. Untuk mendukung kinerja DPRD secara optimal, dibutuhkan sebuah organisasi pendukung yang profesional dan berorientasi pada pelayanan, yaitu Sekretariat DPRD. </w:t>
      </w:r>
    </w:p>
    <w:p w14:paraId="39322075" w14:textId="69977428" w:rsidR="0045782B" w:rsidRPr="0045782B" w:rsidRDefault="0045782B" w:rsidP="0045782B">
      <w:pPr>
        <w:pStyle w:val="ListParagraph"/>
        <w:spacing w:line="360" w:lineRule="auto"/>
        <w:ind w:left="0" w:firstLine="567"/>
        <w:jc w:val="both"/>
        <w:rPr>
          <w:lang w:val="id-ID"/>
        </w:rPr>
      </w:pPr>
      <w:r w:rsidRPr="00D057A8">
        <w:rPr>
          <w:lang w:val="id-ID"/>
        </w:rPr>
        <w:t>Berdasarkan wawancara dengan pihak terkait, ditemukan bahwa sistem pelaporan yang ada saat ini masih bersifat manual dan belum terintegrasi secara optimal. Hal ini menyebabkan keterlambatan dalam penanganan aspirasi serta kurangnya transparansi dalam proses penyelesaiannya. Oleh karena itu, diperlukan sebuah Sistem Pengelolaan Aspirasi dan Pengaduan Masyarakat Kabupaten Ketapang yang mampu mengatasi kendala tersebut dengan mengedepankan efisiensi, akurasi, dan kemudahan akses bagi seluruh lapisan masyarakat.</w:t>
      </w:r>
    </w:p>
    <w:p w14:paraId="1886A380" w14:textId="00140BD2" w:rsidR="00D057A8" w:rsidRPr="00D057A8" w:rsidRDefault="00D057A8" w:rsidP="00D057A8">
      <w:pPr>
        <w:pStyle w:val="ListParagraph"/>
        <w:spacing w:line="360" w:lineRule="auto"/>
        <w:ind w:left="0" w:firstLine="567"/>
        <w:jc w:val="both"/>
        <w:rPr>
          <w:lang w:val="id-ID"/>
        </w:rPr>
      </w:pPr>
      <w:r w:rsidRPr="00D057A8">
        <w:rPr>
          <w:lang w:val="id-ID"/>
        </w:rPr>
        <w:t xml:space="preserve">Pemerintah Kabupaten Ketapang memiliki komitmen untuk meningkatkan keterbukaan informasi dan pelayanan publik dengan memanfaatkan teknologi digital. Dengan </w:t>
      </w:r>
      <w:r w:rsidR="006545D5">
        <w:rPr>
          <w:lang w:val="id-ID"/>
        </w:rPr>
        <w:t>adanya</w:t>
      </w:r>
      <w:r w:rsidRPr="00D057A8">
        <w:rPr>
          <w:lang w:val="id-ID"/>
        </w:rPr>
        <w:t xml:space="preserve"> sistem pengelolaan aspirasi dan pengaduan masyarakat berbasis digital, masyarakat dapat lebih aktif dalam menyampaikan keluhan, saran, serta aspirasi mereka terkait berbagai aspek kehidupan, mulai dari pelayanan administrasi, infrastruktur, hingga permasalahan sosial lainnya. Sistem ini bertujuan untuk menciptakan komunikasi dua arah antara pemerintah dan masyarakat, sehingga dapat mempercepat respon terhadap pengaduan dan aspirasi yang disampaikan.</w:t>
      </w:r>
    </w:p>
    <w:p w14:paraId="1CC14B89" w14:textId="2DBFDD24" w:rsidR="00D057A8" w:rsidRPr="004678EF" w:rsidRDefault="00D057A8" w:rsidP="004678EF">
      <w:pPr>
        <w:pStyle w:val="ListParagraph"/>
        <w:spacing w:line="360" w:lineRule="auto"/>
        <w:ind w:left="0" w:firstLine="567"/>
        <w:jc w:val="both"/>
        <w:rPr>
          <w:lang w:val="id-ID"/>
        </w:rPr>
      </w:pPr>
      <w:r w:rsidRPr="00D057A8">
        <w:rPr>
          <w:lang w:val="id-ID"/>
        </w:rPr>
        <w:lastRenderedPageBreak/>
        <w:t xml:space="preserve">Dalam penelitian ini, sistem yang dikembangkan akan berbasis digital dan dapat diakses </w:t>
      </w:r>
      <w:r w:rsidR="004678EF">
        <w:rPr>
          <w:lang w:val="id-ID"/>
        </w:rPr>
        <w:t>lebih fleksibel, efesien dan efektif</w:t>
      </w:r>
      <w:r w:rsidRPr="00D057A8">
        <w:rPr>
          <w:lang w:val="id-ID"/>
        </w:rPr>
        <w:t xml:space="preserve">. </w:t>
      </w:r>
      <w:r w:rsidR="004678EF">
        <w:rPr>
          <w:lang w:val="id-ID"/>
        </w:rPr>
        <w:t xml:space="preserve"> </w:t>
      </w:r>
      <w:r w:rsidRPr="004678EF">
        <w:rPr>
          <w:lang w:val="id-ID"/>
        </w:rPr>
        <w:t xml:space="preserve">Sistem </w:t>
      </w:r>
      <w:r w:rsidR="004678EF">
        <w:rPr>
          <w:lang w:val="id-ID"/>
        </w:rPr>
        <w:t xml:space="preserve">yang akan bangun </w:t>
      </w:r>
      <w:r w:rsidRPr="00D057A8">
        <w:rPr>
          <w:lang w:val="id-ID"/>
        </w:rPr>
        <w:t>dengan mekanisme yang memungkinkan pengguna untuk mengajukan aspirasi atau pengaduan, melacak status laporan, serta mendapatkan informasi terkait tindak lanjut yang dilakukan oleh pihak berwenang. Dengan pendekatan ini, diharapkan akan terjadi peningkatan kepercayaan publik terhadap layanan pemerintah serta tercipta budaya partisipasi masyarakat yang lebih aktif dalam pembangunan daerah.</w:t>
      </w:r>
      <w:r w:rsidRPr="004678EF">
        <w:rPr>
          <w:lang w:val="id-ID"/>
        </w:rPr>
        <w:t xml:space="preserve"> </w:t>
      </w:r>
    </w:p>
    <w:p w14:paraId="6FDF0324" w14:textId="025223CA" w:rsidR="00D057A8" w:rsidRPr="00D057A8" w:rsidRDefault="00D057A8" w:rsidP="00D057A8">
      <w:pPr>
        <w:pStyle w:val="ListParagraph"/>
        <w:spacing w:line="360" w:lineRule="auto"/>
        <w:ind w:left="0" w:firstLine="567"/>
        <w:jc w:val="both"/>
        <w:rPr>
          <w:lang w:val="id-ID"/>
        </w:rPr>
      </w:pPr>
      <w:r w:rsidRPr="00D057A8">
        <w:rPr>
          <w:lang w:val="id-ID"/>
        </w:rPr>
        <w:t xml:space="preserve">Berdasarkan deskripsi latar belakang yang penulis uraikan, penulis akan melakukan penelitian dengan judul “Sistem Pengelolaan Aspirasi dan Pengaduan Masyarakat Kabupaten Ketapang”. </w:t>
      </w:r>
    </w:p>
    <w:p w14:paraId="21F8290F" w14:textId="18CD567B" w:rsidR="006813BB" w:rsidRPr="002A3BFA" w:rsidRDefault="00A8095D" w:rsidP="00400B5A">
      <w:pPr>
        <w:pStyle w:val="Heading2"/>
        <w:numPr>
          <w:ilvl w:val="1"/>
          <w:numId w:val="3"/>
        </w:numPr>
        <w:spacing w:line="360" w:lineRule="auto"/>
        <w:ind w:left="567" w:hanging="567"/>
        <w:rPr>
          <w:rFonts w:ascii="Times New Roman" w:hAnsi="Times New Roman" w:cs="Times New Roman"/>
          <w:b/>
          <w:color w:val="auto"/>
          <w:sz w:val="24"/>
          <w:szCs w:val="24"/>
        </w:rPr>
      </w:pPr>
      <w:bookmarkStart w:id="16" w:name="_Toc195706156"/>
      <w:r>
        <w:rPr>
          <w:rFonts w:ascii="Times New Roman" w:hAnsi="Times New Roman" w:cs="Times New Roman"/>
          <w:b/>
          <w:color w:val="auto"/>
          <w:sz w:val="24"/>
        </w:rPr>
        <w:t>Rumusan</w:t>
      </w:r>
      <w:r w:rsidR="004429B4" w:rsidRPr="002A3BFA">
        <w:rPr>
          <w:rFonts w:ascii="Times New Roman" w:hAnsi="Times New Roman" w:cs="Times New Roman"/>
          <w:b/>
          <w:color w:val="auto"/>
          <w:sz w:val="24"/>
          <w:szCs w:val="24"/>
        </w:rPr>
        <w:t xml:space="preserve"> Masalah</w:t>
      </w:r>
      <w:bookmarkEnd w:id="16"/>
    </w:p>
    <w:p w14:paraId="109CDBF5" w14:textId="0F535060" w:rsidR="00A33BF9" w:rsidRDefault="00A8095D" w:rsidP="00A33BF9">
      <w:pPr>
        <w:pStyle w:val="ListParagraph"/>
        <w:spacing w:line="360" w:lineRule="auto"/>
        <w:ind w:left="0" w:firstLine="567"/>
        <w:jc w:val="both"/>
        <w:rPr>
          <w:szCs w:val="24"/>
        </w:rPr>
      </w:pPr>
      <w:bookmarkStart w:id="17" w:name="_Hlk192676859"/>
      <w:r>
        <w:rPr>
          <w:szCs w:val="24"/>
        </w:rPr>
        <w:t>Dari uraian latar belakang yang telah dijelaskan dapat diambil rumusan masalah adalah “Bagaimana merancan</w:t>
      </w:r>
      <w:r w:rsidR="00D01301">
        <w:rPr>
          <w:szCs w:val="24"/>
        </w:rPr>
        <w:t>g</w:t>
      </w:r>
      <w:r w:rsidR="004678EF">
        <w:rPr>
          <w:szCs w:val="24"/>
        </w:rPr>
        <w:t xml:space="preserve"> dan membangun</w:t>
      </w:r>
      <w:r>
        <w:rPr>
          <w:szCs w:val="24"/>
        </w:rPr>
        <w:t xml:space="preserve"> Sistem Pengelolan Aspirasi dan Pengaduan Masyarakat yang lebih efektif dan efesien di Kabupaten Ketapang? </w:t>
      </w:r>
      <w:r>
        <w:rPr>
          <w:szCs w:val="28"/>
        </w:rPr>
        <w:t>”</w:t>
      </w:r>
    </w:p>
    <w:bookmarkEnd w:id="17"/>
    <w:p w14:paraId="6B732109" w14:textId="3E0C2E33" w:rsidR="006813BB" w:rsidRPr="002A3BFA" w:rsidRDefault="00A8095D" w:rsidP="00400B5A">
      <w:pPr>
        <w:pStyle w:val="Heading2"/>
        <w:numPr>
          <w:ilvl w:val="1"/>
          <w:numId w:val="3"/>
        </w:numPr>
        <w:spacing w:line="360" w:lineRule="auto"/>
        <w:ind w:left="567" w:hanging="567"/>
        <w:rPr>
          <w:rFonts w:ascii="Times New Roman" w:hAnsi="Times New Roman" w:cs="Times New Roman"/>
          <w:b/>
          <w:color w:val="auto"/>
          <w:sz w:val="24"/>
        </w:rPr>
      </w:pPr>
      <w:r>
        <w:rPr>
          <w:rFonts w:ascii="Times New Roman" w:hAnsi="Times New Roman" w:cs="Times New Roman"/>
          <w:b/>
          <w:color w:val="auto"/>
          <w:sz w:val="24"/>
        </w:rPr>
        <w:t>Batasan Masalah</w:t>
      </w:r>
    </w:p>
    <w:p w14:paraId="30D82801" w14:textId="44F3D909" w:rsidR="00A8095D" w:rsidRDefault="00A8095D" w:rsidP="00A8095D">
      <w:pPr>
        <w:pStyle w:val="ListParagraph"/>
        <w:spacing w:line="360" w:lineRule="auto"/>
        <w:ind w:left="0" w:firstLine="567"/>
        <w:jc w:val="both"/>
        <w:rPr>
          <w:szCs w:val="24"/>
        </w:rPr>
      </w:pPr>
      <w:r>
        <w:rPr>
          <w:szCs w:val="24"/>
        </w:rPr>
        <w:t>Bata</w:t>
      </w:r>
      <w:r w:rsidR="00C2106B">
        <w:rPr>
          <w:szCs w:val="24"/>
        </w:rPr>
        <w:t>s</w:t>
      </w:r>
      <w:r>
        <w:rPr>
          <w:szCs w:val="24"/>
        </w:rPr>
        <w:t>an masalah dalam penelitian ini sebagai berikut:</w:t>
      </w:r>
    </w:p>
    <w:p w14:paraId="2C8E25E7" w14:textId="302FB102" w:rsidR="00A8095D" w:rsidRPr="00A8095D" w:rsidRDefault="00A8095D" w:rsidP="00400B5A">
      <w:pPr>
        <w:pStyle w:val="ListParagraph"/>
        <w:numPr>
          <w:ilvl w:val="0"/>
          <w:numId w:val="1"/>
        </w:numPr>
        <w:spacing w:line="360" w:lineRule="auto"/>
        <w:ind w:left="851" w:hanging="284"/>
        <w:jc w:val="both"/>
        <w:rPr>
          <w:szCs w:val="24"/>
        </w:rPr>
      </w:pPr>
      <w:r w:rsidRPr="00A8095D">
        <w:rPr>
          <w:szCs w:val="24"/>
        </w:rPr>
        <w:t>Pembuatan Sistem Pengelolaan Aspirasi dan Pengaduan Masyarakat Kabupaten Ketapang yang berfokus untuk mempermudah masyarakat menyampaikan aspirasi</w:t>
      </w:r>
      <w:r w:rsidR="00C4772D">
        <w:rPr>
          <w:szCs w:val="24"/>
        </w:rPr>
        <w:t xml:space="preserve"> dan pengaduan</w:t>
      </w:r>
      <w:r w:rsidRPr="00A8095D">
        <w:rPr>
          <w:szCs w:val="24"/>
        </w:rPr>
        <w:t xml:space="preserve"> </w:t>
      </w:r>
      <w:r w:rsidR="004E5958" w:rsidRPr="00A8095D">
        <w:rPr>
          <w:lang w:val="id-ID"/>
        </w:rPr>
        <w:t>.</w:t>
      </w:r>
    </w:p>
    <w:p w14:paraId="4DE8BE1F" w14:textId="54967EDF" w:rsidR="004E5958" w:rsidRDefault="00A8095D" w:rsidP="00400B5A">
      <w:pPr>
        <w:pStyle w:val="ListParagraph"/>
        <w:numPr>
          <w:ilvl w:val="0"/>
          <w:numId w:val="1"/>
        </w:numPr>
        <w:spacing w:line="360" w:lineRule="auto"/>
        <w:ind w:left="851" w:hanging="284"/>
        <w:jc w:val="both"/>
        <w:rPr>
          <w:szCs w:val="24"/>
        </w:rPr>
      </w:pPr>
      <w:r w:rsidRPr="00A8095D">
        <w:rPr>
          <w:szCs w:val="24"/>
        </w:rPr>
        <w:t>Pembangunan sistem informasi ini hanya terbatas untuk wilayah Kabupaten Ketapang.</w:t>
      </w:r>
    </w:p>
    <w:p w14:paraId="0B4F5692" w14:textId="5D4D3D7F" w:rsidR="00A8095D" w:rsidRPr="00A8095D" w:rsidRDefault="00A8095D" w:rsidP="00400B5A">
      <w:pPr>
        <w:pStyle w:val="ListParagraph"/>
        <w:numPr>
          <w:ilvl w:val="0"/>
          <w:numId w:val="1"/>
        </w:numPr>
        <w:spacing w:line="360" w:lineRule="auto"/>
        <w:ind w:left="851" w:hanging="284"/>
        <w:jc w:val="both"/>
        <w:rPr>
          <w:szCs w:val="24"/>
        </w:rPr>
      </w:pPr>
      <w:r w:rsidRPr="00403746">
        <w:rPr>
          <w:szCs w:val="24"/>
        </w:rPr>
        <w:t xml:space="preserve">Sistem ini </w:t>
      </w:r>
      <w:r w:rsidR="00186080">
        <w:rPr>
          <w:szCs w:val="24"/>
        </w:rPr>
        <w:t xml:space="preserve">berbasis </w:t>
      </w:r>
      <w:r w:rsidR="00186080" w:rsidRPr="00186080">
        <w:rPr>
          <w:i/>
          <w:iCs/>
          <w:szCs w:val="24"/>
        </w:rPr>
        <w:t>website</w:t>
      </w:r>
      <w:r>
        <w:rPr>
          <w:i/>
          <w:szCs w:val="24"/>
        </w:rPr>
        <w:t>.</w:t>
      </w:r>
    </w:p>
    <w:p w14:paraId="1BFDD391" w14:textId="4F70818E" w:rsidR="003414F6" w:rsidRPr="002A3BFA" w:rsidRDefault="00A8095D" w:rsidP="00400B5A">
      <w:pPr>
        <w:pStyle w:val="Heading2"/>
        <w:numPr>
          <w:ilvl w:val="1"/>
          <w:numId w:val="3"/>
        </w:numPr>
        <w:spacing w:line="360" w:lineRule="auto"/>
        <w:ind w:left="567" w:hanging="567"/>
        <w:rPr>
          <w:rFonts w:ascii="Times New Roman" w:hAnsi="Times New Roman" w:cs="Times New Roman"/>
          <w:b/>
          <w:color w:val="auto"/>
          <w:sz w:val="24"/>
          <w:szCs w:val="24"/>
        </w:rPr>
      </w:pPr>
      <w:r>
        <w:rPr>
          <w:rFonts w:ascii="Times New Roman" w:hAnsi="Times New Roman" w:cs="Times New Roman"/>
          <w:b/>
          <w:color w:val="auto"/>
          <w:sz w:val="24"/>
          <w:szCs w:val="24"/>
        </w:rPr>
        <w:t>Tujuan Penelitian</w:t>
      </w:r>
    </w:p>
    <w:p w14:paraId="051A9C73" w14:textId="141B48E9" w:rsidR="00F35328" w:rsidRDefault="0057341E" w:rsidP="0057341E">
      <w:pPr>
        <w:spacing w:line="360" w:lineRule="auto"/>
        <w:ind w:firstLine="567"/>
        <w:jc w:val="both"/>
        <w:rPr>
          <w:rFonts w:ascii="Times New Roman" w:hAnsi="Times New Roman" w:cs="Times New Roman"/>
          <w:sz w:val="24"/>
        </w:rPr>
      </w:pPr>
      <w:r>
        <w:rPr>
          <w:rFonts w:ascii="Times New Roman" w:hAnsi="Times New Roman" w:cs="Times New Roman"/>
          <w:sz w:val="24"/>
        </w:rPr>
        <w:t>Adapun tujuan dari penelitian ini adalah untuk membangun Sistem Pengelolaan Aspirasi dan Pengaduan Masyarakat Kabupaten Ketapang. Sistem ini mempermudah warga menyampaikan aspirasi dan pengaduan terkait layanan publi</w:t>
      </w:r>
      <w:r w:rsidR="00F472D4">
        <w:rPr>
          <w:rFonts w:ascii="Times New Roman" w:hAnsi="Times New Roman" w:cs="Times New Roman"/>
          <w:sz w:val="24"/>
        </w:rPr>
        <w:t xml:space="preserve">k </w:t>
      </w:r>
      <w:r>
        <w:rPr>
          <w:rFonts w:ascii="Times New Roman" w:hAnsi="Times New Roman" w:cs="Times New Roman"/>
          <w:sz w:val="24"/>
        </w:rPr>
        <w:t>secara mudah dan transparan dan tersampikan ke anggota dewan.</w:t>
      </w:r>
    </w:p>
    <w:p w14:paraId="7AC29C7B" w14:textId="6895927D" w:rsidR="0057341E" w:rsidRPr="002A3BFA" w:rsidRDefault="0057341E" w:rsidP="00400B5A">
      <w:pPr>
        <w:pStyle w:val="Heading2"/>
        <w:numPr>
          <w:ilvl w:val="1"/>
          <w:numId w:val="3"/>
        </w:numPr>
        <w:spacing w:line="360" w:lineRule="auto"/>
        <w:ind w:left="567" w:hanging="567"/>
        <w:rPr>
          <w:rFonts w:ascii="Times New Roman" w:hAnsi="Times New Roman" w:cs="Times New Roman"/>
          <w:b/>
          <w:color w:val="auto"/>
          <w:sz w:val="24"/>
        </w:rPr>
      </w:pPr>
      <w:r>
        <w:rPr>
          <w:rFonts w:ascii="Times New Roman" w:hAnsi="Times New Roman" w:cs="Times New Roman"/>
          <w:b/>
          <w:color w:val="auto"/>
          <w:sz w:val="24"/>
          <w:szCs w:val="24"/>
        </w:rPr>
        <w:t>Manfaat Penelitian</w:t>
      </w:r>
    </w:p>
    <w:p w14:paraId="21322671" w14:textId="752F22D7" w:rsidR="0057341E" w:rsidRDefault="0057341E" w:rsidP="0057341E">
      <w:pPr>
        <w:spacing w:line="360" w:lineRule="auto"/>
        <w:ind w:firstLine="567"/>
        <w:jc w:val="both"/>
        <w:rPr>
          <w:rFonts w:ascii="Times New Roman" w:hAnsi="Times New Roman" w:cs="Times New Roman"/>
          <w:sz w:val="24"/>
        </w:rPr>
      </w:pPr>
      <w:r>
        <w:rPr>
          <w:rFonts w:ascii="Times New Roman" w:hAnsi="Times New Roman" w:cs="Times New Roman"/>
          <w:sz w:val="24"/>
        </w:rPr>
        <w:t>Dengan adanya penelitian ini, penulis berharap dapat memberikan manfaat seperti yang tercantum berikut ini.</w:t>
      </w:r>
    </w:p>
    <w:p w14:paraId="5AD82A8E" w14:textId="7BEB5507" w:rsidR="0057341E" w:rsidRDefault="0057341E" w:rsidP="00400B5A">
      <w:pPr>
        <w:pStyle w:val="ListParagraph"/>
        <w:numPr>
          <w:ilvl w:val="0"/>
          <w:numId w:val="6"/>
        </w:numPr>
        <w:spacing w:line="360" w:lineRule="auto"/>
        <w:ind w:left="851" w:hanging="284"/>
        <w:jc w:val="both"/>
      </w:pPr>
      <w:r>
        <w:lastRenderedPageBreak/>
        <w:t>Bagi Penulis</w:t>
      </w:r>
    </w:p>
    <w:p w14:paraId="7A3942A1" w14:textId="70E5F17D" w:rsidR="0057341E" w:rsidRDefault="0057341E" w:rsidP="0057341E">
      <w:pPr>
        <w:pStyle w:val="ListParagraph"/>
        <w:spacing w:line="360" w:lineRule="auto"/>
        <w:ind w:left="851"/>
        <w:jc w:val="both"/>
        <w:rPr>
          <w:szCs w:val="24"/>
        </w:rPr>
      </w:pPr>
      <w:r>
        <w:rPr>
          <w:szCs w:val="24"/>
        </w:rPr>
        <w:t>D</w:t>
      </w:r>
      <w:r w:rsidRPr="00412F22">
        <w:rPr>
          <w:szCs w:val="24"/>
        </w:rPr>
        <w:t xml:space="preserve">apat menerapkan ilmu yang telah diperoleh selama perkuliahan di Politeknik Negeri Ketapang ke dalam </w:t>
      </w:r>
      <w:r w:rsidR="007E3918">
        <w:rPr>
          <w:szCs w:val="24"/>
        </w:rPr>
        <w:t>pengembangan Sistem Pengelolaan Aspirasi dan Pengaduan Masyarakat Kabupaten Ketapang</w:t>
      </w:r>
      <w:r w:rsidR="00C62119">
        <w:rPr>
          <w:szCs w:val="24"/>
        </w:rPr>
        <w:t>, sehingga memberikan kontribusi nyata dalam meningkatkan kualitas layanan publik dan partisipasi masyarakat.</w:t>
      </w:r>
    </w:p>
    <w:p w14:paraId="72E077A7" w14:textId="09004FF5" w:rsidR="0057341E" w:rsidRDefault="0057341E" w:rsidP="00400B5A">
      <w:pPr>
        <w:pStyle w:val="ListParagraph"/>
        <w:numPr>
          <w:ilvl w:val="0"/>
          <w:numId w:val="6"/>
        </w:numPr>
        <w:spacing w:line="360" w:lineRule="auto"/>
        <w:ind w:left="851" w:hanging="284"/>
        <w:jc w:val="both"/>
      </w:pPr>
      <w:r>
        <w:t>Bagi Politeknik Negeri Ketapang</w:t>
      </w:r>
    </w:p>
    <w:p w14:paraId="0C9C7DAA" w14:textId="614D419D" w:rsidR="0057341E" w:rsidRDefault="00C62119" w:rsidP="0057341E">
      <w:pPr>
        <w:pStyle w:val="ListParagraph"/>
        <w:spacing w:line="360" w:lineRule="auto"/>
        <w:ind w:left="851"/>
        <w:jc w:val="both"/>
        <w:rPr>
          <w:szCs w:val="24"/>
        </w:rPr>
      </w:pPr>
      <w:r>
        <w:rPr>
          <w:szCs w:val="24"/>
        </w:rPr>
        <w:t>Dapat menunjukan kontribusi Politeknik Negeri Ketapang dalam pengembangan Sistem Pengelolaan Aspirasi dan Pengaduan Masyarakat Kabupaten Ketapang untuk mendukung peningkatan layanan publik.</w:t>
      </w:r>
    </w:p>
    <w:p w14:paraId="312E9909" w14:textId="4A9261D3" w:rsidR="007E3918" w:rsidRDefault="007E3918" w:rsidP="00400B5A">
      <w:pPr>
        <w:pStyle w:val="ListParagraph"/>
        <w:numPr>
          <w:ilvl w:val="0"/>
          <w:numId w:val="6"/>
        </w:numPr>
        <w:spacing w:line="360" w:lineRule="auto"/>
        <w:ind w:left="851" w:hanging="284"/>
        <w:jc w:val="both"/>
      </w:pPr>
      <w:r>
        <w:t>Bagi Mitra</w:t>
      </w:r>
    </w:p>
    <w:p w14:paraId="12105E54" w14:textId="229E7572" w:rsidR="00AD2279" w:rsidRDefault="00AD2279" w:rsidP="00AD2279">
      <w:pPr>
        <w:pStyle w:val="ListParagraph"/>
        <w:spacing w:line="360" w:lineRule="auto"/>
        <w:ind w:left="851"/>
        <w:jc w:val="both"/>
      </w:pPr>
      <w:r>
        <w:t>Dapat mengimplementasikan penelitian untuk meningkatkan efesiensi dan transparansi dalam pengelolaan aspirasi serta pengaduan masyarakat, serta hasil tugas akhir ini dapat memberikan layanan baru dalam manajemen informasi di lingkungan Pemerintahan Kabupaten Ketapang.</w:t>
      </w:r>
    </w:p>
    <w:p w14:paraId="612670D5" w14:textId="0434DE04" w:rsidR="00AD2279" w:rsidRDefault="00AD2279" w:rsidP="00400B5A">
      <w:pPr>
        <w:pStyle w:val="ListParagraph"/>
        <w:numPr>
          <w:ilvl w:val="0"/>
          <w:numId w:val="6"/>
        </w:numPr>
        <w:spacing w:line="360" w:lineRule="auto"/>
        <w:ind w:left="851" w:hanging="284"/>
        <w:jc w:val="both"/>
      </w:pPr>
      <w:r>
        <w:t>Bagi Masyarakat</w:t>
      </w:r>
    </w:p>
    <w:p w14:paraId="146594A2" w14:textId="61BD713E" w:rsidR="007E3918" w:rsidRPr="0057341E" w:rsidRDefault="00AD2279" w:rsidP="00AD2279">
      <w:pPr>
        <w:pStyle w:val="ListParagraph"/>
        <w:spacing w:line="360" w:lineRule="auto"/>
        <w:ind w:left="851"/>
        <w:jc w:val="both"/>
      </w:pPr>
      <w:r>
        <w:t>Dapat mempermudah masyarakat dalam menyampaikan aspirasi dan pengaduan, serta memantau penyelesaian laporan secara transparan.</w:t>
      </w:r>
    </w:p>
    <w:p w14:paraId="6A9E34B6" w14:textId="1B620014" w:rsidR="007E3BBD" w:rsidRPr="002A3BFA" w:rsidRDefault="007E3BBD" w:rsidP="00400B5A">
      <w:pPr>
        <w:pStyle w:val="Heading2"/>
        <w:numPr>
          <w:ilvl w:val="1"/>
          <w:numId w:val="3"/>
        </w:numPr>
        <w:spacing w:line="360" w:lineRule="auto"/>
        <w:ind w:left="567" w:hanging="567"/>
        <w:rPr>
          <w:rFonts w:ascii="Times New Roman" w:hAnsi="Times New Roman" w:cs="Times New Roman"/>
          <w:b/>
          <w:color w:val="auto"/>
          <w:sz w:val="24"/>
        </w:rPr>
      </w:pPr>
      <w:bookmarkStart w:id="18" w:name="_Toc195706159"/>
      <w:r w:rsidRPr="00440E3D">
        <w:rPr>
          <w:rFonts w:ascii="Times New Roman" w:hAnsi="Times New Roman" w:cs="Times New Roman"/>
          <w:b/>
          <w:color w:val="auto"/>
          <w:sz w:val="24"/>
          <w:szCs w:val="24"/>
        </w:rPr>
        <w:t>Sistematika</w:t>
      </w:r>
      <w:r w:rsidRPr="002A3BFA">
        <w:rPr>
          <w:rFonts w:ascii="Times New Roman" w:hAnsi="Times New Roman" w:cs="Times New Roman"/>
          <w:b/>
          <w:color w:val="auto"/>
          <w:sz w:val="24"/>
        </w:rPr>
        <w:t xml:space="preserve"> Penulisan</w:t>
      </w:r>
      <w:bookmarkEnd w:id="18"/>
    </w:p>
    <w:p w14:paraId="19779EA7" w14:textId="578D50C3" w:rsidR="00A01E73" w:rsidRPr="00496A7E" w:rsidRDefault="00496A7E" w:rsidP="00496A7E">
      <w:pPr>
        <w:pStyle w:val="ListParagraph"/>
        <w:spacing w:line="360" w:lineRule="auto"/>
        <w:ind w:left="0" w:firstLine="567"/>
        <w:jc w:val="both"/>
        <w:rPr>
          <w:szCs w:val="24"/>
        </w:rPr>
      </w:pPr>
      <w:r w:rsidRPr="00403746">
        <w:rPr>
          <w:szCs w:val="24"/>
        </w:rPr>
        <w:t>Untuk mengetahui lebih jelas penulisan pada Laporan Tugas Akhir ini maka dibuatlah sistematika penulisan sebagai berikut.</w:t>
      </w:r>
    </w:p>
    <w:p w14:paraId="636E9F12" w14:textId="77777777" w:rsidR="00496A7E" w:rsidRDefault="00496A7E" w:rsidP="00496A7E">
      <w:pPr>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BAB I PENDAHULUAN</w:t>
      </w:r>
    </w:p>
    <w:p w14:paraId="25D97179" w14:textId="77777777" w:rsidR="00496A7E" w:rsidRPr="00F72B24" w:rsidRDefault="00496A7E" w:rsidP="00496A7E">
      <w:pPr>
        <w:spacing w:line="360" w:lineRule="auto"/>
        <w:jc w:val="both"/>
        <w:rPr>
          <w:rFonts w:ascii="Times New Roman" w:hAnsi="Times New Roman" w:cs="Times New Roman"/>
          <w:sz w:val="24"/>
          <w:szCs w:val="24"/>
        </w:rPr>
      </w:pPr>
      <w:r>
        <w:rPr>
          <w:rFonts w:ascii="Times New Roman" w:hAnsi="Times New Roman" w:cs="Times New Roman"/>
          <w:sz w:val="24"/>
          <w:szCs w:val="24"/>
        </w:rPr>
        <w:t>Bab ini berisikan tentang uraian latar belakang secara umum, rumusan masalah, batasan masalah, tujuan, manfaat, dan sistematika penulisan.</w:t>
      </w:r>
    </w:p>
    <w:p w14:paraId="21E2F312" w14:textId="77777777" w:rsidR="00496A7E" w:rsidRDefault="00496A7E" w:rsidP="00496A7E">
      <w:pPr>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BAB II TINJAUAN PUSTAKA</w:t>
      </w:r>
    </w:p>
    <w:p w14:paraId="1A93B14A" w14:textId="77777777" w:rsidR="00496A7E" w:rsidRDefault="00496A7E" w:rsidP="00496A7E">
      <w:pPr>
        <w:spacing w:after="0" w:line="360" w:lineRule="auto"/>
        <w:jc w:val="both"/>
        <w:rPr>
          <w:rFonts w:ascii="Times New Roman" w:hAnsi="Times New Roman" w:cs="Times New Roman"/>
          <w:sz w:val="24"/>
          <w:szCs w:val="28"/>
        </w:rPr>
      </w:pPr>
      <w:r>
        <w:rPr>
          <w:rFonts w:ascii="Times New Roman" w:hAnsi="Times New Roman" w:cs="Times New Roman"/>
          <w:sz w:val="24"/>
          <w:szCs w:val="28"/>
        </w:rPr>
        <w:t xml:space="preserve">Bab ini berisi bahasan mengenai sistem informasi, pengertian </w:t>
      </w:r>
      <w:r>
        <w:rPr>
          <w:rFonts w:ascii="Times New Roman" w:hAnsi="Times New Roman" w:cs="Times New Roman"/>
          <w:i/>
          <w:sz w:val="24"/>
          <w:szCs w:val="28"/>
        </w:rPr>
        <w:t>website</w:t>
      </w:r>
      <w:r>
        <w:rPr>
          <w:rFonts w:ascii="Times New Roman" w:hAnsi="Times New Roman" w:cs="Times New Roman"/>
          <w:sz w:val="24"/>
          <w:szCs w:val="28"/>
        </w:rPr>
        <w:t xml:space="preserve">, basis data, metode penelitian yang digunakan yaitu </w:t>
      </w:r>
      <w:r w:rsidRPr="00D27371">
        <w:rPr>
          <w:rFonts w:ascii="Times New Roman" w:hAnsi="Times New Roman" w:cs="Times New Roman"/>
          <w:i/>
          <w:sz w:val="24"/>
          <w:szCs w:val="28"/>
        </w:rPr>
        <w:t>Agile</w:t>
      </w:r>
      <w:r>
        <w:rPr>
          <w:rFonts w:ascii="Times New Roman" w:hAnsi="Times New Roman" w:cs="Times New Roman"/>
          <w:sz w:val="24"/>
          <w:szCs w:val="28"/>
        </w:rPr>
        <w:t xml:space="preserve">, bahasa pemrograman PHP, MySQL, XAMPP, HTML, CSS, </w:t>
      </w:r>
      <w:r>
        <w:rPr>
          <w:rFonts w:ascii="Times New Roman" w:hAnsi="Times New Roman" w:cs="Times New Roman"/>
          <w:i/>
          <w:sz w:val="24"/>
          <w:szCs w:val="28"/>
        </w:rPr>
        <w:t>flowchart</w:t>
      </w:r>
      <w:r>
        <w:rPr>
          <w:rFonts w:ascii="Times New Roman" w:hAnsi="Times New Roman" w:cs="Times New Roman"/>
          <w:sz w:val="24"/>
          <w:szCs w:val="28"/>
        </w:rPr>
        <w:t>, diagram konteks serta DFD.</w:t>
      </w:r>
    </w:p>
    <w:p w14:paraId="2F051CC1" w14:textId="77777777" w:rsidR="00496A7E" w:rsidRDefault="00496A7E" w:rsidP="00496A7E">
      <w:pPr>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BAB III METODOLOGI PENELITIAN DAN PERANCANGAN SISTEM</w:t>
      </w:r>
    </w:p>
    <w:p w14:paraId="722CECC8" w14:textId="77777777" w:rsidR="00496A7E" w:rsidRDefault="00496A7E" w:rsidP="00496A7E">
      <w:pPr>
        <w:spacing w:after="0" w:line="360" w:lineRule="auto"/>
        <w:jc w:val="both"/>
        <w:rPr>
          <w:rFonts w:ascii="Times New Roman" w:hAnsi="Times New Roman" w:cs="Times New Roman"/>
          <w:sz w:val="24"/>
          <w:szCs w:val="28"/>
        </w:rPr>
      </w:pPr>
      <w:r>
        <w:rPr>
          <w:rFonts w:ascii="Times New Roman" w:hAnsi="Times New Roman" w:cs="Times New Roman"/>
          <w:sz w:val="24"/>
          <w:szCs w:val="28"/>
        </w:rPr>
        <w:t xml:space="preserve">Bab ini berisi uraian tentang metodologi penelitian yang memuat keterangan tentang metode, populasi dan sampel, prosedur penelitian, metode pengumpulan </w:t>
      </w:r>
      <w:r>
        <w:rPr>
          <w:rFonts w:ascii="Times New Roman" w:hAnsi="Times New Roman" w:cs="Times New Roman"/>
          <w:sz w:val="24"/>
          <w:szCs w:val="28"/>
        </w:rPr>
        <w:lastRenderedPageBreak/>
        <w:t>data, serta perancangan sistem, perancangan arus data, perancangan basis data, perancangan antarmuka dan perancangan pengujian sistem.</w:t>
      </w:r>
    </w:p>
    <w:p w14:paraId="4084983C" w14:textId="77777777" w:rsidR="00496A7E" w:rsidRDefault="00496A7E" w:rsidP="00496A7E">
      <w:pPr>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BAB IV HASIL PENELITIAN</w:t>
      </w:r>
    </w:p>
    <w:p w14:paraId="39D11F12" w14:textId="77777777" w:rsidR="00496A7E" w:rsidRDefault="00496A7E" w:rsidP="00496A7E">
      <w:pPr>
        <w:spacing w:after="0" w:line="360" w:lineRule="auto"/>
        <w:jc w:val="both"/>
        <w:rPr>
          <w:rFonts w:ascii="Times New Roman" w:hAnsi="Times New Roman" w:cs="Times New Roman"/>
          <w:sz w:val="24"/>
          <w:szCs w:val="28"/>
        </w:rPr>
      </w:pPr>
      <w:r>
        <w:rPr>
          <w:rFonts w:ascii="Times New Roman" w:hAnsi="Times New Roman" w:cs="Times New Roman"/>
          <w:sz w:val="24"/>
          <w:szCs w:val="28"/>
        </w:rPr>
        <w:t>Bab ini berisi tentang hasil penelitian yang dilakukan dan sistem yang telah berhasil dibuat. Bab ini juga berisi hasil pengujian sistem yang telah dibangun.</w:t>
      </w:r>
    </w:p>
    <w:p w14:paraId="26A1D73F" w14:textId="77777777" w:rsidR="00496A7E" w:rsidRDefault="00496A7E" w:rsidP="00496A7E">
      <w:pPr>
        <w:spacing w:after="0" w:line="360" w:lineRule="auto"/>
        <w:jc w:val="both"/>
        <w:rPr>
          <w:rFonts w:ascii="Times New Roman" w:hAnsi="Times New Roman" w:cs="Times New Roman"/>
          <w:b/>
          <w:sz w:val="24"/>
          <w:szCs w:val="28"/>
        </w:rPr>
      </w:pPr>
      <w:r>
        <w:rPr>
          <w:rFonts w:ascii="Times New Roman" w:hAnsi="Times New Roman" w:cs="Times New Roman"/>
          <w:b/>
          <w:sz w:val="24"/>
          <w:szCs w:val="28"/>
        </w:rPr>
        <w:t>BAB V PENUTUP</w:t>
      </w:r>
    </w:p>
    <w:p w14:paraId="29CB6055" w14:textId="77777777" w:rsidR="00496A7E" w:rsidRDefault="00496A7E" w:rsidP="00496A7E">
      <w:pPr>
        <w:spacing w:after="0" w:line="360" w:lineRule="auto"/>
        <w:jc w:val="both"/>
        <w:rPr>
          <w:rFonts w:ascii="Times New Roman" w:hAnsi="Times New Roman" w:cs="Times New Roman"/>
          <w:sz w:val="24"/>
          <w:szCs w:val="28"/>
        </w:rPr>
      </w:pPr>
      <w:r>
        <w:rPr>
          <w:rFonts w:ascii="Times New Roman" w:hAnsi="Times New Roman" w:cs="Times New Roman"/>
          <w:sz w:val="24"/>
          <w:szCs w:val="28"/>
        </w:rPr>
        <w:t>Bab ini berisi kesimpulan dari analisis yang telah dilakukan dan saran-saran yang dapat digunakan untuk pengembangan sistem lebih lanjut pada masa yang akan mendatang.</w:t>
      </w:r>
    </w:p>
    <w:p w14:paraId="5C289102" w14:textId="3A43F781" w:rsidR="00843DCD" w:rsidRDefault="00843DCD" w:rsidP="0082082A">
      <w:pPr>
        <w:pStyle w:val="ListParagraph"/>
        <w:spacing w:line="360" w:lineRule="auto"/>
        <w:ind w:left="0"/>
        <w:jc w:val="both"/>
        <w:sectPr w:rsidR="00843DCD" w:rsidSect="00BF7287">
          <w:headerReference w:type="default" r:id="rId13"/>
          <w:footerReference w:type="default" r:id="rId14"/>
          <w:headerReference w:type="first" r:id="rId15"/>
          <w:footerReference w:type="first" r:id="rId16"/>
          <w:pgSz w:w="11906" w:h="16838" w:code="9"/>
          <w:pgMar w:top="1701" w:right="1701" w:bottom="1701" w:left="2268" w:header="709" w:footer="709" w:gutter="0"/>
          <w:pgNumType w:start="1"/>
          <w:cols w:space="708"/>
          <w:titlePg/>
          <w:docGrid w:linePitch="360"/>
        </w:sectPr>
      </w:pPr>
    </w:p>
    <w:p w14:paraId="3AF2D45E" w14:textId="157C3258" w:rsidR="004C0D06" w:rsidRPr="00503A52" w:rsidRDefault="00296338" w:rsidP="00503A52">
      <w:pPr>
        <w:pStyle w:val="Heading1"/>
        <w:spacing w:line="360" w:lineRule="auto"/>
        <w:jc w:val="center"/>
        <w:rPr>
          <w:rFonts w:ascii="Times New Roman" w:hAnsi="Times New Roman" w:cs="Times New Roman"/>
          <w:b/>
          <w:color w:val="auto"/>
          <w:sz w:val="24"/>
        </w:rPr>
      </w:pPr>
      <w:bookmarkStart w:id="19" w:name="_Toc195706160"/>
      <w:r w:rsidRPr="002A3BFA">
        <w:rPr>
          <w:rFonts w:ascii="Times New Roman" w:hAnsi="Times New Roman" w:cs="Times New Roman"/>
          <w:b/>
          <w:color w:val="auto"/>
          <w:sz w:val="24"/>
        </w:rPr>
        <w:lastRenderedPageBreak/>
        <w:t>BAB II</w:t>
      </w:r>
      <w:r w:rsidR="00734EBB" w:rsidRPr="002A3BFA">
        <w:rPr>
          <w:rFonts w:ascii="Times New Roman" w:hAnsi="Times New Roman" w:cs="Times New Roman"/>
          <w:b/>
          <w:color w:val="auto"/>
          <w:sz w:val="24"/>
        </w:rPr>
        <w:br/>
        <w:t xml:space="preserve">TINJAUAN </w:t>
      </w:r>
      <w:bookmarkEnd w:id="19"/>
      <w:r w:rsidR="00496A7E">
        <w:rPr>
          <w:rFonts w:ascii="Times New Roman" w:hAnsi="Times New Roman" w:cs="Times New Roman"/>
          <w:b/>
          <w:color w:val="auto"/>
          <w:sz w:val="24"/>
        </w:rPr>
        <w:t>PUSTAKA</w:t>
      </w:r>
    </w:p>
    <w:p w14:paraId="2F3B3C32" w14:textId="44D2A2FF" w:rsidR="00496A7E" w:rsidRPr="00496A7E" w:rsidRDefault="00496A7E" w:rsidP="00496A7E">
      <w:pPr>
        <w:pStyle w:val="Bab2"/>
        <w:spacing w:before="240"/>
        <w:ind w:left="567" w:hanging="567"/>
      </w:pPr>
      <w:r>
        <w:t>Penelitian Terdahulu</w:t>
      </w:r>
    </w:p>
    <w:p w14:paraId="6343DEC4" w14:textId="712730D6" w:rsidR="00496A7E" w:rsidRDefault="00496A7E" w:rsidP="00496A7E">
      <w:pPr>
        <w:pStyle w:val="ListParagraph"/>
        <w:tabs>
          <w:tab w:val="left" w:pos="567"/>
        </w:tabs>
        <w:spacing w:line="360" w:lineRule="auto"/>
        <w:ind w:left="0" w:firstLine="567"/>
        <w:jc w:val="both"/>
      </w:pPr>
      <w:r w:rsidRPr="00496A7E">
        <w:rPr>
          <w:szCs w:val="24"/>
        </w:rPr>
        <w:t>Penelitian mengenai implementasi sistem pengelolaan aspirasi dan pengaduan masyarakat berbasis digital telah banyak dilakukan di berbagai daerah di Indonesia.</w:t>
      </w:r>
      <w:r w:rsidR="004428C3">
        <w:rPr>
          <w:szCs w:val="24"/>
        </w:rPr>
        <w:t xml:space="preserve"> Studi oleh Sahirah, Rudiana, &amp; Sagita (2021), menyoroti penerapan aplikasi LAPOR! Di Kota Bandung yang bertujuan untuk meningkatkan patisipasi masyarakat dalam pengawasan pelayanan publik</w:t>
      </w:r>
      <w:r w:rsidRPr="00496A7E">
        <w:rPr>
          <w:szCs w:val="24"/>
        </w:rPr>
        <w:t>. Hasil penelitian ini menunjukkan bahwa meskipun aplikasi tersebut telah berjalan, masih terdapat kendala seperti sosialisasi yang belum merata dan partisipasi masyarakat yang rendah</w:t>
      </w:r>
      <w:r w:rsidR="003D761F">
        <w:rPr>
          <w:szCs w:val="24"/>
        </w:rPr>
        <w:t>.</w:t>
      </w:r>
    </w:p>
    <w:p w14:paraId="0DF47222" w14:textId="31995AF9" w:rsidR="00A83840" w:rsidRDefault="00496A7E" w:rsidP="00496A7E">
      <w:pPr>
        <w:pStyle w:val="ListParagraph"/>
        <w:tabs>
          <w:tab w:val="left" w:pos="567"/>
        </w:tabs>
        <w:spacing w:line="360" w:lineRule="auto"/>
        <w:ind w:left="0" w:firstLine="567"/>
        <w:jc w:val="both"/>
        <w:rPr>
          <w:szCs w:val="24"/>
        </w:rPr>
      </w:pPr>
      <w:r w:rsidRPr="000E39C2">
        <w:rPr>
          <w:szCs w:val="24"/>
        </w:rPr>
        <w:t>Penelitian ini menggunakan metode deskriptif dengan pendekatan kualitatif. Metode deskriptif bertujuan untuk memeriksa keadaan terkini dari suatu fenomena dan mendeskripsikan secara akurat, sistematis, dan faktual mengenai fakta, karakteristik, dan hubungan dari fenomena yang diteliti. Teknik pengumpulan data yang dilakukan meliputi wawancara, observasi, dan dokumentasi</w:t>
      </w:r>
      <w:r w:rsidR="00A83840" w:rsidRPr="00D95589">
        <w:rPr>
          <w:szCs w:val="24"/>
        </w:rPr>
        <w:t>.</w:t>
      </w:r>
    </w:p>
    <w:p w14:paraId="4353962E" w14:textId="111C1EB0" w:rsidR="00496A7E" w:rsidRDefault="00496A7E" w:rsidP="003D761F">
      <w:pPr>
        <w:pStyle w:val="ListParagraph"/>
        <w:tabs>
          <w:tab w:val="left" w:pos="567"/>
        </w:tabs>
        <w:spacing w:line="360" w:lineRule="auto"/>
        <w:ind w:left="0" w:firstLine="567"/>
        <w:jc w:val="both"/>
        <w:rPr>
          <w:szCs w:val="24"/>
        </w:rPr>
      </w:pPr>
      <w:r w:rsidRPr="000E39C2">
        <w:rPr>
          <w:szCs w:val="24"/>
        </w:rPr>
        <w:t>Penelitian ini bertujuan untuk mendeskripsikan dan menganalisis bagaimana pelayanan publik melalui aplikasi Layanan Aspirasi dan Pengaduan Online Rakyat (LAPOR) oleh Dinas Komunikasi dan Informatika Kota Bandung Tahun 2020. Tujuan tersebut dilihat dari empat prinsip pelayanan publik yaitu transparansi, partisipasi, responsif, dan akuntabel .Sedangkan penelitian yang dilakukan oleh penulis bertujuan untuk mempermudah warga menyampaikan aspirasi dan pengaduan terkait layanan public secara mudah dan transparan dan tersampaikan ke anggota dewan</w:t>
      </w:r>
      <w:r w:rsidR="003D761F">
        <w:rPr>
          <w:szCs w:val="24"/>
        </w:rPr>
        <w:t xml:space="preserve"> </w:t>
      </w:r>
      <w:r w:rsidR="00B41B81">
        <w:rPr>
          <w:szCs w:val="24"/>
        </w:rPr>
        <w:fldChar w:fldCharType="begin"/>
      </w:r>
      <w:r w:rsidR="000F3ADA">
        <w:rPr>
          <w:szCs w:val="24"/>
        </w:rPr>
        <w:instrText xml:space="preserve"> ADDIN ZOTERO_ITEM CSL_CITATION {"citationID":"HqMxyatY","properties":{"formattedCitation":"(Sahirah dkk., 2022)","plainCitation":"(Sahirah dkk., 2022)","noteIndex":0},"citationItems":[{"id":62,"uris":["http://zotero.org/users/local/8npMbMCH/items/NYWSX5JM"],"itemData":{"id":62,"type":"article-journal","abstract":"This research is motivated by the existence of innovations in public complaints services managed by the Bandung City Communication and Information Office, namely by utilizing egovemnment through the application of the People's Aspiration and Online Complaints Service (LAPOR). However, the public complaint service through the LAPOR application is still faced with several obstacles. Therefore, the public services through the LAPOR application in public complaints services in the city of Bandung haven’t been optimally carried out. This study aims to describe and analyze how the public services are provided through the LAPOR (People's Online Aspiration and Complaints Service) application by the Bandung City Communications and Infornation Office in 2020, using four principles of public service which are transparency, participation, responsiveness, and accountability. The method used in this study is a descriptive research method with a qualitative approach. The data collection techniques used are library research and field studies consisting of observation, interviews and documentation. The results of this study show that public services through the LAPOR application by the Bandung City Communication and Information Office in 2020 are still not optimal because there are still the shortcomings and obstacles in the application of the principles of public service including socialization activities that haven’t been evenly distributed and consistent. Further, only a few people know and participate in public services through the LAPOR application and also there are people who are still unsatisfied with the response given by government.","container-title":"Jurnal Administrasi Pemerintahan (Janitra)","DOI":"10.24198/janitra.v1i2.38248","ISSN":"2776-4028, 2776-401X","issue":"2","journalAbbreviation":"janitra","language":"id","page":"144","source":"DOI.org (Crossref)","title":"PELAYANAN PUBLIK MELALUI APLIKASI LAYANAN ASPIRASI DAN PENGADUAN ONLINE RAKYAT (LAPOR) OLEH DINAS KOMUNIKASI DAN INFORMATIKA KOTA BANDUNG TAHUN 2020","volume":"1","author":[{"family":"Sahirah","given":"Zahra"},{"family":"Rudiana","given":"Rudiana"},{"family":"Sagita","given":"Novie Indrawati"}],"issued":{"date-parts":[["2022",2,9]]}}}],"schema":"https://github.com/citation-style-language/schema/raw/master/csl-citation.json"} </w:instrText>
      </w:r>
      <w:r w:rsidR="00B41B81">
        <w:rPr>
          <w:szCs w:val="24"/>
        </w:rPr>
        <w:fldChar w:fldCharType="separate"/>
      </w:r>
      <w:r w:rsidR="000F3ADA" w:rsidRPr="000F3ADA">
        <w:t>(Sahirah dkk., 2022)</w:t>
      </w:r>
      <w:r w:rsidR="00B41B81">
        <w:rPr>
          <w:szCs w:val="24"/>
        </w:rPr>
        <w:fldChar w:fldCharType="end"/>
      </w:r>
      <w:r w:rsidR="00B41B81">
        <w:rPr>
          <w:szCs w:val="24"/>
        </w:rPr>
        <w:t>.</w:t>
      </w:r>
    </w:p>
    <w:p w14:paraId="615B4CB7" w14:textId="32C98791" w:rsidR="00017670" w:rsidRDefault="00080FD1" w:rsidP="00247FC3">
      <w:pPr>
        <w:pStyle w:val="Bab2"/>
        <w:spacing w:before="240"/>
        <w:ind w:left="567" w:hanging="567"/>
      </w:pPr>
      <w:r>
        <w:t xml:space="preserve">Sistem </w:t>
      </w:r>
    </w:p>
    <w:p w14:paraId="79270CCA" w14:textId="4B8CE547" w:rsidR="00080FD1" w:rsidRPr="00080FD1" w:rsidRDefault="00080FD1" w:rsidP="00080FD1">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al kata sistem berasal dari bahasa Latin Systema dan bahasa Yunani Sustema. Pengertian sistem adalah suatu kesatuan yang terdiri komponen atau elemen yang dihubungkan bersama untuk memudahkan aliran informasi, materi atau energi untuk mencapai suatu tujuan. Atau dapat juga dikatakan bahwa pengertian sistem adalah sekumpulan unsur elemen yang saling berkaitan dan saling mempengaruhi dalam melakukan kegiatan bersama untuk mencapai suatu </w:t>
      </w:r>
      <w:r>
        <w:rPr>
          <w:rFonts w:ascii="Times New Roman" w:hAnsi="Times New Roman" w:cs="Times New Roman"/>
          <w:sz w:val="24"/>
          <w:szCs w:val="24"/>
          <w:lang w:val="en-US"/>
        </w:rPr>
        <w:lastRenderedPageBreak/>
        <w:t>tujuan. Jadi, secara umum pengertian sistem adalah perangkat unsur yang teratur saling berkaitan sehingga membentuk suatu totalitas. Pengertian lain dari sistem adalah susunan dari pandangan, teori, asas dan sebagainya</w:t>
      </w:r>
      <w:r w:rsidR="00850427">
        <w:rPr>
          <w:rFonts w:ascii="Times New Roman" w:hAnsi="Times New Roman" w:cs="Times New Roman"/>
          <w:sz w:val="24"/>
          <w:szCs w:val="24"/>
          <w:lang w:val="en-US"/>
        </w:rPr>
        <w:t xml:space="preserve"> </w:t>
      </w:r>
      <w:r w:rsidR="00850427">
        <w:rPr>
          <w:rFonts w:ascii="Times New Roman" w:hAnsi="Times New Roman" w:cs="Times New Roman"/>
          <w:sz w:val="24"/>
          <w:szCs w:val="24"/>
          <w:lang w:val="en-US"/>
        </w:rPr>
        <w:fldChar w:fldCharType="begin"/>
      </w:r>
      <w:r w:rsidR="00D26070">
        <w:rPr>
          <w:rFonts w:ascii="Times New Roman" w:hAnsi="Times New Roman" w:cs="Times New Roman"/>
          <w:sz w:val="24"/>
          <w:szCs w:val="24"/>
          <w:lang w:val="en-US"/>
        </w:rPr>
        <w:instrText xml:space="preserve"> ADDIN ZOTERO_ITEM CSL_CITATION {"citationID":"TBt1l5XJ","properties":{"formattedCitation":"(Firdaus, 2023)","plainCitation":"(Firdaus, 2023)","noteIndex":0},"citationItems":[{"id":80,"uris":["http://zotero.org/users/local/8npMbMCH/items/5UIUQ8FP"],"itemData":{"id":80,"type":"article-journal","abstract":"You need to know that all human activities will remain related to information systems, where not only an individual needs information that can help him in completing a job because humans are social creatures, but a company also needs an information system. Basically, information systems do not always have to be complex, some are simple. However, the quality of information depends on 4 things, namely accurate, timely, relevant and economical. Therefore, the need for information implementation that implements information systems is very much needed and very important for the survival of a company that houses many employees. If a company implements or carries out actions that are carried out based on a plan that has been prepared or made carefully and in detail, I think the need for information that implements an information system will run well and meet its needs, so that the survival of the company can be controlled as optimally as possible. Companies are not only required to carry out the company's business just like that, but companies are also required to be able to make their companies superior to competitors of the same kind, similar or different. System informasi yang didapatkan oleh suatu perusahaan tentunya dapat menjadikan sebagai salah satu bentuk penerapan yang baik dalam perusahaan agar mereka lebih terarah dalam menjalankan kegiatan perusahaan, system informasi juga membantu dalam mengembangkan dan memperbaiki segal hal yang kurang baik dan kurang tepat agar perusahaan bisa tetap eksis di dunia persaingan global dunia . Keywoerds : Information Systems, Companies, Competition for Strategic Advantage.","container-title":"Jurnal Pendidikan dan Konseling","ISSN":"2685-936X dan 2685-9351","issue":"4","language":"id","page":"4343–4349","source":"Zotero","title":"Penerapan Dan Fungsi Sistem Informasi Pada Perusahaan Untuk Mencapai Persaingan Keunggulan Strategis Antar Perusahaan","volume":"5","author":[{"family":"Firdaus","given":"Rayyan"}],"issued":{"date-parts":[["2023"]]}}}],"schema":"https://github.com/citation-style-language/schema/raw/master/csl-citation.json"} </w:instrText>
      </w:r>
      <w:r w:rsidR="00850427">
        <w:rPr>
          <w:rFonts w:ascii="Times New Roman" w:hAnsi="Times New Roman" w:cs="Times New Roman"/>
          <w:sz w:val="24"/>
          <w:szCs w:val="24"/>
          <w:lang w:val="en-US"/>
        </w:rPr>
        <w:fldChar w:fldCharType="separate"/>
      </w:r>
      <w:r w:rsidR="00850427" w:rsidRPr="00850427">
        <w:rPr>
          <w:rFonts w:ascii="Times New Roman" w:hAnsi="Times New Roman" w:cs="Times New Roman"/>
          <w:sz w:val="24"/>
        </w:rPr>
        <w:t>(Firdaus, 2023)</w:t>
      </w:r>
      <w:r w:rsidR="00850427">
        <w:rPr>
          <w:rFonts w:ascii="Times New Roman" w:hAnsi="Times New Roman" w:cs="Times New Roman"/>
          <w:sz w:val="24"/>
          <w:szCs w:val="24"/>
          <w:lang w:val="en-US"/>
        </w:rPr>
        <w:fldChar w:fldCharType="end"/>
      </w:r>
      <w:r w:rsidR="00850427">
        <w:rPr>
          <w:rFonts w:ascii="Times New Roman" w:hAnsi="Times New Roman" w:cs="Times New Roman"/>
          <w:sz w:val="24"/>
          <w:szCs w:val="24"/>
          <w:lang w:val="en-US"/>
        </w:rPr>
        <w:t>.</w:t>
      </w:r>
    </w:p>
    <w:p w14:paraId="42E5A1BC" w14:textId="5C53C65C" w:rsidR="00496A7E" w:rsidRDefault="00850427" w:rsidP="00496A7E">
      <w:pPr>
        <w:pStyle w:val="Bab2"/>
        <w:spacing w:before="240"/>
        <w:ind w:left="567" w:hanging="567"/>
      </w:pPr>
      <w:r>
        <w:t>Definisi Sistem Informasi</w:t>
      </w:r>
    </w:p>
    <w:p w14:paraId="7CBBDD0A" w14:textId="7F223662" w:rsidR="00850427" w:rsidRPr="00850427" w:rsidRDefault="00850427" w:rsidP="00B47C67">
      <w:pPr>
        <w:pStyle w:val="Heading3"/>
        <w:numPr>
          <w:ilvl w:val="0"/>
          <w:numId w:val="20"/>
        </w:numPr>
        <w:spacing w:line="360" w:lineRule="auto"/>
        <w:ind w:left="567" w:hanging="567"/>
        <w:rPr>
          <w:rFonts w:ascii="Times New Roman" w:hAnsi="Times New Roman" w:cs="Times New Roman"/>
          <w:b/>
          <w:bCs/>
          <w:color w:val="auto"/>
          <w:lang w:val="en-US"/>
        </w:rPr>
      </w:pPr>
      <w:r w:rsidRPr="00850427">
        <w:rPr>
          <w:rFonts w:ascii="Times New Roman" w:hAnsi="Times New Roman" w:cs="Times New Roman"/>
          <w:b/>
          <w:bCs/>
          <w:color w:val="auto"/>
          <w:lang w:val="en-US"/>
        </w:rPr>
        <w:t>Pengertian Sistem Informasi</w:t>
      </w:r>
    </w:p>
    <w:p w14:paraId="5E334180" w14:textId="57F9C654" w:rsidR="004C0C63" w:rsidRDefault="00ED5271" w:rsidP="00B47C67">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istem informasi adalah gabungan yang terorganisir antara manusia, perangkat keras (hardware), Perangkat lunak (software), jaringan komunikasi, dan sumber daya data yang digunakan untuk mengelola, mengintegrasikan, serta menyebarkan informasi dalam suatu organisasi atau perusahaan. Sistem ini mencakup proses transaksi harian, mendukung kegiatan operasional, pengambilan keputusan manajerial, strategi organisasi, dan pembuatan laporan untuk pihak eksternal. Dalam prosesnya, sistem informasi memanfaatkan manusia, perangkat keras, perangkat lunak, data, dan jaringan untuk melakukan proses input, pengelolaan (processing), penyimpanan (storage), dan output informasi. Data yang masuk akan diubah menjadi bentuk yang sesuai, diproses menjadi informasi, disimpan untuk kebutuhan masa depan, atau langsung disampaikan kepada pengguna akhir</w:t>
      </w:r>
      <w:r w:rsidR="00E32C5E">
        <w:rPr>
          <w:rFonts w:ascii="Times New Roman" w:hAnsi="Times New Roman" w:cs="Times New Roman"/>
          <w:sz w:val="24"/>
          <w:szCs w:val="24"/>
        </w:rPr>
        <w:t xml:space="preserve"> </w:t>
      </w:r>
      <w:r w:rsidR="00E32C5E">
        <w:rPr>
          <w:rFonts w:ascii="Times New Roman" w:hAnsi="Times New Roman" w:cs="Times New Roman"/>
          <w:sz w:val="24"/>
          <w:szCs w:val="24"/>
        </w:rPr>
        <w:fldChar w:fldCharType="begin"/>
      </w:r>
      <w:r w:rsidR="00E32C5E">
        <w:rPr>
          <w:rFonts w:ascii="Times New Roman" w:hAnsi="Times New Roman" w:cs="Times New Roman"/>
          <w:sz w:val="24"/>
          <w:szCs w:val="24"/>
        </w:rPr>
        <w:instrText xml:space="preserve"> ADDIN ZOTERO_ITEM CSL_CITATION {"citationID":"tlglkCz5","properties":{"formattedCitation":"(Arief &amp; Sugiarti, 2022)","plainCitation":"(Arief &amp; Sugiarti, 2022)","noteIndex":0},"citationItems":[{"id":134,"uris":["http://zotero.org/users/local/8npMbMCH/items/ZL6CATI2"],"itemData":{"id":134,"type":"article-journal","abstract":"The development of technology is currently growing rapidly. Information technology is needed in everyday life for the community which functions to help work to be more effective and efficient. Information Systems development has different platform methods which are mobile, web and desktop based. The purpose of this research is to find out the information systems method that is generally used web-based and the data obtained from the relevant literature from 2017 to 2022. The method in this study uses the System Literature Review (SLR). The results of this study indicate what methods are used in the development of web-based information systems in 2017 to 2022 and implementation in academics using the system design method.","container-title":"JURNAL ILMIAH ILMU KOMPUTER","DOI":"10.35329/jiik.v8i2.229","ISSN":"2503-3832, 2442-451X","issue":"2","journalAbbreviation":"JIKOM","language":"id","license":"https://creativecommons.org/licenses/by/4.0","page":"87-93","source":"DOI.org (Crossref)","title":"Literature Review: Analisis Metode Perancangan Sistem Informasi Akademik Berbasis Web","title-short":"Literature Review","volume":"8","author":[{"family":"Arief","given":"Syifa Fauziyah"},{"family":"Sugiarti","given":"Yuni"}],"issued":{"date-parts":[["2022",9,30]]}}}],"schema":"https://github.com/citation-style-language/schema/raw/master/csl-citation.json"} </w:instrText>
      </w:r>
      <w:r w:rsidR="00E32C5E">
        <w:rPr>
          <w:rFonts w:ascii="Times New Roman" w:hAnsi="Times New Roman" w:cs="Times New Roman"/>
          <w:sz w:val="24"/>
          <w:szCs w:val="24"/>
        </w:rPr>
        <w:fldChar w:fldCharType="separate"/>
      </w:r>
      <w:r w:rsidR="00E32C5E" w:rsidRPr="00E32C5E">
        <w:rPr>
          <w:rFonts w:ascii="Times New Roman" w:hAnsi="Times New Roman" w:cs="Times New Roman"/>
          <w:sz w:val="24"/>
        </w:rPr>
        <w:t>(Arief &amp; Sugiarti, 2022)</w:t>
      </w:r>
      <w:r w:rsidR="00E32C5E">
        <w:rPr>
          <w:rFonts w:ascii="Times New Roman" w:hAnsi="Times New Roman" w:cs="Times New Roman"/>
          <w:sz w:val="24"/>
          <w:szCs w:val="24"/>
        </w:rPr>
        <w:fldChar w:fldCharType="end"/>
      </w:r>
      <w:r w:rsidR="00E32C5E">
        <w:rPr>
          <w:rFonts w:ascii="Times New Roman" w:hAnsi="Times New Roman" w:cs="Times New Roman"/>
          <w:sz w:val="24"/>
          <w:szCs w:val="24"/>
        </w:rPr>
        <w:t>.</w:t>
      </w:r>
    </w:p>
    <w:p w14:paraId="2B3F2313" w14:textId="3AB26584" w:rsidR="00A354E9" w:rsidRDefault="00A354E9" w:rsidP="007F4385">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istem informasi adalah suatu sisyem yang terdiri dari perangkat keras, perangkat lunak, data prosedur, dan orang-orang yang bekerja sama untuk mengumpulkan, menyimpan, mengelola, dan menyebarkan informasi di dalalm suatu organisasi. Tujuan utamanya adalah untuk membantu proses pengambilan keputusan, meningkatkan efesiensi kerja, dan menyediakan, informasi yang akurat serta relevan bagi pengguna. Selain itu, sistem informasi membantu merancang strategi bisnis, memantau kinerja, dan mengenali peluang serta tantangan pasar.</w:t>
      </w:r>
      <w:r w:rsidR="00A9198A">
        <w:rPr>
          <w:rFonts w:ascii="Times New Roman" w:hAnsi="Times New Roman" w:cs="Times New Roman"/>
          <w:sz w:val="24"/>
          <w:szCs w:val="24"/>
        </w:rPr>
        <w:t xml:space="preserve"> Kunci keberhasilannya terletak pada integrasi data, analisis yang tepat, dan laporan yang jelas, sehingga para pemimpin organisasi dapat mengambil keputusan berdasarkan wawasan yang mendalam</w:t>
      </w:r>
      <w:r w:rsidR="00C80DF9">
        <w:rPr>
          <w:rFonts w:ascii="Times New Roman" w:hAnsi="Times New Roman" w:cs="Times New Roman"/>
          <w:sz w:val="24"/>
          <w:szCs w:val="24"/>
        </w:rPr>
        <w:t xml:space="preserve"> </w:t>
      </w:r>
      <w:r w:rsidR="00C80DF9">
        <w:rPr>
          <w:rFonts w:ascii="Times New Roman" w:hAnsi="Times New Roman" w:cs="Times New Roman"/>
          <w:sz w:val="24"/>
          <w:szCs w:val="24"/>
        </w:rPr>
        <w:fldChar w:fldCharType="begin"/>
      </w:r>
      <w:r w:rsidR="00C80DF9">
        <w:rPr>
          <w:rFonts w:ascii="Times New Roman" w:hAnsi="Times New Roman" w:cs="Times New Roman"/>
          <w:sz w:val="24"/>
          <w:szCs w:val="24"/>
        </w:rPr>
        <w:instrText xml:space="preserve"> ADDIN ZOTERO_ITEM CSL_CITATION {"citationID":"FUAclp0A","properties":{"formattedCitation":"(Mustika, 2024)","plainCitation":"(Mustika, 2024)","noteIndex":0},"citationItems":[{"id":142,"uris":["http://zotero.org/users/local/8npMbMCH/items/RKPBQLZS"],"itemData":{"id":142,"type":"article-journal","abstract":"A sales information system is an infrastructure specifically designed to manage and support the sales process of a company. This research aims to design a sales information system by applying the Scrum method so as to accelerate the sales information system design process. The Scrum method in modeling goods sales information systems also promotes close collaboration between development teams, stakeholders, and end users. Through regular meetings such as Sprint Planning, Daily Standup, and Sprint Review, teams can openly communicate about project progress, obstacles faced, and changing needs that may arise. The results of black-box testing show results of 100% in accordance with the goods sales information system, providing an overview of the readiness of the system to meet the functional and performance requirements that have been set.","container-title":"Journal of Data Science and Information Systems","DOI":"https://doi.org/10.58602/dimis.v2i1.97","issue":"1","language":"id","page":"1-8","source":"Zotero","title":"Permodelan Sistem Informasi Penjualan Barang Menggunakan Metode Scrum","volume":"2","author":[{"family":"Mustika","given":"Ana"}],"issued":{"date-parts":[["2024"]]}}}],"schema":"https://github.com/citation-style-language/schema/raw/master/csl-citation.json"} </w:instrText>
      </w:r>
      <w:r w:rsidR="00C80DF9">
        <w:rPr>
          <w:rFonts w:ascii="Times New Roman" w:hAnsi="Times New Roman" w:cs="Times New Roman"/>
          <w:sz w:val="24"/>
          <w:szCs w:val="24"/>
        </w:rPr>
        <w:fldChar w:fldCharType="separate"/>
      </w:r>
      <w:r w:rsidR="00C80DF9" w:rsidRPr="00C80DF9">
        <w:rPr>
          <w:rFonts w:ascii="Times New Roman" w:hAnsi="Times New Roman" w:cs="Times New Roman"/>
          <w:sz w:val="24"/>
        </w:rPr>
        <w:t>(Mustika, 2024)</w:t>
      </w:r>
      <w:r w:rsidR="00C80DF9">
        <w:rPr>
          <w:rFonts w:ascii="Times New Roman" w:hAnsi="Times New Roman" w:cs="Times New Roman"/>
          <w:sz w:val="24"/>
          <w:szCs w:val="24"/>
        </w:rPr>
        <w:fldChar w:fldCharType="end"/>
      </w:r>
      <w:r w:rsidR="00C80DF9">
        <w:rPr>
          <w:rFonts w:ascii="Times New Roman" w:hAnsi="Times New Roman" w:cs="Times New Roman"/>
          <w:sz w:val="24"/>
          <w:szCs w:val="24"/>
        </w:rPr>
        <w:t>.</w:t>
      </w:r>
    </w:p>
    <w:p w14:paraId="2BCF0A5C" w14:textId="77777777" w:rsidR="007F4385" w:rsidRPr="00017670" w:rsidRDefault="007F4385" w:rsidP="00400B5A">
      <w:pPr>
        <w:pStyle w:val="Heading3"/>
        <w:numPr>
          <w:ilvl w:val="0"/>
          <w:numId w:val="20"/>
        </w:numPr>
        <w:ind w:left="567" w:hanging="567"/>
        <w:rPr>
          <w:rFonts w:ascii="Times New Roman" w:hAnsi="Times New Roman" w:cs="Times New Roman"/>
          <w:b/>
          <w:bCs/>
          <w:color w:val="auto"/>
        </w:rPr>
      </w:pPr>
      <w:bookmarkStart w:id="20" w:name="_Toc173836327"/>
      <w:r w:rsidRPr="00017670">
        <w:rPr>
          <w:rFonts w:ascii="Times New Roman" w:hAnsi="Times New Roman" w:cs="Times New Roman"/>
          <w:b/>
          <w:bCs/>
          <w:color w:val="auto"/>
        </w:rPr>
        <w:t>Fungsi Sistem Informasi</w:t>
      </w:r>
      <w:bookmarkEnd w:id="20"/>
    </w:p>
    <w:p w14:paraId="2AB8144E" w14:textId="726715A4" w:rsidR="007F4385" w:rsidRDefault="007F4385" w:rsidP="00D01301">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Menurut</w:t>
      </w:r>
      <w:r w:rsidR="00823CB4">
        <w:rPr>
          <w:rFonts w:ascii="Times New Roman" w:hAnsi="Times New Roman" w:cs="Times New Roman"/>
          <w:sz w:val="24"/>
          <w:szCs w:val="24"/>
          <w:lang w:val="id-ID"/>
        </w:rPr>
        <w:t xml:space="preserve"> </w:t>
      </w:r>
      <w:r w:rsidR="00823CB4">
        <w:rPr>
          <w:rFonts w:ascii="Times New Roman" w:hAnsi="Times New Roman" w:cs="Times New Roman"/>
          <w:sz w:val="24"/>
          <w:szCs w:val="24"/>
          <w:lang w:val="id-ID"/>
        </w:rPr>
        <w:fldChar w:fldCharType="begin"/>
      </w:r>
      <w:r w:rsidR="00BF38BE">
        <w:rPr>
          <w:rFonts w:ascii="Times New Roman" w:hAnsi="Times New Roman" w:cs="Times New Roman"/>
          <w:sz w:val="24"/>
          <w:szCs w:val="24"/>
          <w:lang w:val="id-ID"/>
        </w:rPr>
        <w:instrText xml:space="preserve"> ADDIN ZOTERO_ITEM CSL_CITATION {"citationID":"KcDfUzhH","properties":{"formattedCitation":"(Fitriani dkk., 2022a)","plainCitation":"(Fitriani dkk., 2022a)","noteIndex":0},"citationItems":[{"id":154,"uris":["http://zotero.org/users/local/8npMbMCH/items/MLYUMCVS"],"itemData":{"id":154,"type":"article-journal","abstract":"The management of employee data in an organization or company requires a system that is strong and integrated with other parts, and is supported by information technology, which makes the system run smoothly and is interrelated. To support the function of human resources, a Human Capital Management information system is needed for effective and efficient data recording and is easily accessible to employees or management. Where the human capital management information system created is focused on recording employee administration such as employee profile, online attendance and time management. The system development method used in this study is the Waterfall method. The Waterfall method is a sequential or sequential software development process starting at the level and progress of the system at the stage of analysis, design or design of coding, testing and maintenance With the development of the Human Capital Management information system, it is expected to improve employee performance and facilitate operational activities in the human resources department, especially in employee data processing, employee attendance and employee time management.","container-title":"Journal of Information System, Applied, Management, Accounting and Research,","DOI":"https://doi.org/10.52362/jisamar.v6i4.919","issue":"4","language":"id","page":"792–803","source":"Zotero","title":"Perancangan Sistem Informasi Human Capital Management Berbasis Website","volume":"6","author":[{"family":"Fitriani","given":"Yuni"},{"family":"Utami","given":"Sri"},{"family":"Junadi","given":"Bambang"}],"issued":{"date-parts":[["2022"]]}}}],"schema":"https://github.com/citation-style-language/schema/raw/master/csl-citation.json"} </w:instrText>
      </w:r>
      <w:r w:rsidR="00823CB4">
        <w:rPr>
          <w:rFonts w:ascii="Times New Roman" w:hAnsi="Times New Roman" w:cs="Times New Roman"/>
          <w:sz w:val="24"/>
          <w:szCs w:val="24"/>
          <w:lang w:val="id-ID"/>
        </w:rPr>
        <w:fldChar w:fldCharType="separate"/>
      </w:r>
      <w:r w:rsidR="00BF38BE" w:rsidRPr="00BF38BE">
        <w:rPr>
          <w:rFonts w:ascii="Times New Roman" w:hAnsi="Times New Roman" w:cs="Times New Roman"/>
          <w:sz w:val="24"/>
        </w:rPr>
        <w:t>(Fitriani dkk., 2022a)</w:t>
      </w:r>
      <w:r w:rsidR="00823CB4">
        <w:rPr>
          <w:rFonts w:ascii="Times New Roman" w:hAnsi="Times New Roman" w:cs="Times New Roman"/>
          <w:sz w:val="24"/>
          <w:szCs w:val="24"/>
          <w:lang w:val="id-ID"/>
        </w:rPr>
        <w:fldChar w:fldCharType="end"/>
      </w:r>
      <w:r w:rsidR="0013460B">
        <w:rPr>
          <w:rFonts w:ascii="Times New Roman" w:hAnsi="Times New Roman" w:cs="Times New Roman"/>
          <w:sz w:val="24"/>
          <w:szCs w:val="24"/>
          <w:lang w:val="id-ID"/>
        </w:rPr>
        <w:t>,</w:t>
      </w:r>
      <w:r>
        <w:rPr>
          <w:rFonts w:ascii="Times New Roman" w:hAnsi="Times New Roman" w:cs="Times New Roman"/>
          <w:sz w:val="24"/>
          <w:szCs w:val="24"/>
          <w:lang w:val="id-ID"/>
        </w:rPr>
        <w:t xml:space="preserve"> ada beberapa fungsi sistem</w:t>
      </w:r>
      <w:r w:rsidR="00D01301">
        <w:rPr>
          <w:rFonts w:ascii="Times New Roman" w:hAnsi="Times New Roman" w:cs="Times New Roman"/>
          <w:sz w:val="24"/>
          <w:szCs w:val="24"/>
          <w:lang w:val="id-ID"/>
        </w:rPr>
        <w:t xml:space="preserve"> </w:t>
      </w:r>
      <w:r>
        <w:rPr>
          <w:rFonts w:ascii="Times New Roman" w:hAnsi="Times New Roman" w:cs="Times New Roman"/>
          <w:sz w:val="24"/>
          <w:szCs w:val="24"/>
          <w:lang w:val="id-ID"/>
        </w:rPr>
        <w:t>informasi sebagai berikut:</w:t>
      </w:r>
    </w:p>
    <w:p w14:paraId="72EFBE4A" w14:textId="72098F25" w:rsidR="007F4385" w:rsidRDefault="00D600E5" w:rsidP="00400B5A">
      <w:pPr>
        <w:pStyle w:val="ListParagraph"/>
        <w:numPr>
          <w:ilvl w:val="0"/>
          <w:numId w:val="9"/>
        </w:numPr>
        <w:tabs>
          <w:tab w:val="left" w:pos="567"/>
        </w:tabs>
        <w:spacing w:after="160" w:line="360" w:lineRule="auto"/>
        <w:ind w:left="851" w:hanging="284"/>
        <w:jc w:val="both"/>
        <w:rPr>
          <w:szCs w:val="24"/>
          <w:lang w:val="id-ID"/>
        </w:rPr>
      </w:pPr>
      <w:r>
        <w:rPr>
          <w:szCs w:val="24"/>
          <w:lang w:val="id-ID"/>
        </w:rPr>
        <w:lastRenderedPageBreak/>
        <w:t>Mampu menjadi ketersediaan kualitas dan pengalaman dalam mengelola sebuah sistem informasi secara kritis</w:t>
      </w:r>
      <w:r w:rsidR="0013460B">
        <w:rPr>
          <w:szCs w:val="24"/>
          <w:lang w:val="id-ID"/>
        </w:rPr>
        <w:t>.</w:t>
      </w:r>
    </w:p>
    <w:p w14:paraId="7264016F" w14:textId="11717810" w:rsidR="007F4385" w:rsidRDefault="00D600E5" w:rsidP="00400B5A">
      <w:pPr>
        <w:pStyle w:val="ListParagraph"/>
        <w:numPr>
          <w:ilvl w:val="0"/>
          <w:numId w:val="9"/>
        </w:numPr>
        <w:tabs>
          <w:tab w:val="left" w:pos="567"/>
        </w:tabs>
        <w:spacing w:after="160" w:line="360" w:lineRule="auto"/>
        <w:ind w:left="851" w:hanging="284"/>
        <w:jc w:val="both"/>
        <w:rPr>
          <w:szCs w:val="24"/>
          <w:lang w:val="id-ID"/>
        </w:rPr>
      </w:pPr>
      <w:r>
        <w:rPr>
          <w:szCs w:val="24"/>
          <w:lang w:val="id-ID"/>
        </w:rPr>
        <w:t>Mampu meningkatkan produktivitas kerja</w:t>
      </w:r>
      <w:r w:rsidR="007F4385" w:rsidRPr="00CE3C66">
        <w:rPr>
          <w:szCs w:val="24"/>
          <w:lang w:val="id-ID"/>
        </w:rPr>
        <w:t>.</w:t>
      </w:r>
    </w:p>
    <w:p w14:paraId="0197F68A" w14:textId="3A88E668" w:rsidR="007F4385" w:rsidRDefault="00D600E5" w:rsidP="00400B5A">
      <w:pPr>
        <w:pStyle w:val="ListParagraph"/>
        <w:numPr>
          <w:ilvl w:val="0"/>
          <w:numId w:val="9"/>
        </w:numPr>
        <w:tabs>
          <w:tab w:val="left" w:pos="567"/>
        </w:tabs>
        <w:spacing w:after="160" w:line="360" w:lineRule="auto"/>
        <w:ind w:left="851" w:hanging="284"/>
        <w:jc w:val="both"/>
        <w:rPr>
          <w:szCs w:val="24"/>
          <w:lang w:val="id-ID"/>
        </w:rPr>
      </w:pPr>
      <w:r>
        <w:rPr>
          <w:szCs w:val="24"/>
          <w:lang w:val="id-ID"/>
        </w:rPr>
        <w:t>Mampu menganalisis dan meminimalisir adanya kerugian dari sisi ekonomi</w:t>
      </w:r>
      <w:r w:rsidR="007F4385" w:rsidRPr="00CE3C66">
        <w:rPr>
          <w:szCs w:val="24"/>
          <w:lang w:val="id-ID"/>
        </w:rPr>
        <w:t>.</w:t>
      </w:r>
    </w:p>
    <w:p w14:paraId="3203022F" w14:textId="5CBFC638" w:rsidR="007F4385" w:rsidRDefault="007F4385" w:rsidP="00400B5A">
      <w:pPr>
        <w:pStyle w:val="ListParagraph"/>
        <w:numPr>
          <w:ilvl w:val="0"/>
          <w:numId w:val="9"/>
        </w:numPr>
        <w:tabs>
          <w:tab w:val="left" w:pos="567"/>
        </w:tabs>
        <w:spacing w:after="160" w:line="360" w:lineRule="auto"/>
        <w:ind w:left="851" w:hanging="284"/>
        <w:jc w:val="both"/>
        <w:rPr>
          <w:szCs w:val="24"/>
          <w:lang w:val="id-ID"/>
        </w:rPr>
      </w:pPr>
      <w:r w:rsidRPr="00CE3C66">
        <w:rPr>
          <w:szCs w:val="24"/>
          <w:lang w:val="id-ID"/>
        </w:rPr>
        <w:t xml:space="preserve">Memberikan aksesibilitas yang baik kepada pengguna </w:t>
      </w:r>
      <w:r>
        <w:rPr>
          <w:szCs w:val="24"/>
          <w:lang w:val="id-ID"/>
        </w:rPr>
        <w:t>.</w:t>
      </w:r>
    </w:p>
    <w:p w14:paraId="1ABA1A55" w14:textId="38778896" w:rsidR="007F4385" w:rsidRDefault="007F4385" w:rsidP="00400B5A">
      <w:pPr>
        <w:pStyle w:val="ListParagraph"/>
        <w:numPr>
          <w:ilvl w:val="0"/>
          <w:numId w:val="9"/>
        </w:numPr>
        <w:tabs>
          <w:tab w:val="left" w:pos="567"/>
        </w:tabs>
        <w:spacing w:after="160" w:line="360" w:lineRule="auto"/>
        <w:ind w:left="851" w:hanging="284"/>
        <w:jc w:val="both"/>
        <w:rPr>
          <w:szCs w:val="24"/>
          <w:lang w:val="id-ID"/>
        </w:rPr>
      </w:pPr>
      <w:r w:rsidRPr="007F4385">
        <w:rPr>
          <w:szCs w:val="24"/>
          <w:lang w:val="id-ID"/>
        </w:rPr>
        <w:t>Dapat mencapai tujuan perusahaan secara cepat berdasarkan dukungan data yang dapat dipertanggung jawabkan</w:t>
      </w:r>
      <w:r>
        <w:rPr>
          <w:szCs w:val="24"/>
          <w:lang w:val="id-ID"/>
        </w:rPr>
        <w:t>.</w:t>
      </w:r>
    </w:p>
    <w:p w14:paraId="04BD65A0" w14:textId="2534B299" w:rsidR="007F4385" w:rsidRPr="00017670" w:rsidRDefault="007F4385" w:rsidP="00400B5A">
      <w:pPr>
        <w:pStyle w:val="Heading3"/>
        <w:numPr>
          <w:ilvl w:val="0"/>
          <w:numId w:val="20"/>
        </w:numPr>
        <w:ind w:left="567" w:hanging="567"/>
        <w:rPr>
          <w:rFonts w:ascii="Times New Roman" w:hAnsi="Times New Roman" w:cs="Times New Roman"/>
          <w:b/>
          <w:bCs/>
          <w:color w:val="auto"/>
        </w:rPr>
      </w:pPr>
      <w:bookmarkStart w:id="21" w:name="_Hlk196808468"/>
      <w:r w:rsidRPr="00017670">
        <w:rPr>
          <w:rFonts w:ascii="Times New Roman" w:hAnsi="Times New Roman" w:cs="Times New Roman"/>
          <w:b/>
          <w:bCs/>
          <w:color w:val="auto"/>
        </w:rPr>
        <w:t>Komponen Sistem Informasi</w:t>
      </w:r>
      <w:bookmarkEnd w:id="21"/>
    </w:p>
    <w:p w14:paraId="78A332E0" w14:textId="0EFF6275" w:rsidR="007F4385" w:rsidRDefault="007F4385" w:rsidP="00D01301">
      <w:pPr>
        <w:spacing w:line="360" w:lineRule="auto"/>
        <w:ind w:firstLine="567"/>
        <w:rPr>
          <w:rFonts w:ascii="Times New Roman" w:hAnsi="Times New Roman" w:cs="Times New Roman"/>
          <w:sz w:val="24"/>
          <w:szCs w:val="24"/>
        </w:rPr>
      </w:pPr>
      <w:bookmarkStart w:id="22" w:name="_Hlk196808652"/>
      <w:r>
        <w:rPr>
          <w:rFonts w:ascii="Times New Roman" w:hAnsi="Times New Roman" w:cs="Times New Roman"/>
          <w:sz w:val="24"/>
          <w:szCs w:val="24"/>
        </w:rPr>
        <w:t>Adapun komponen sistem informasi (Zakaria,2019) sebagai berikut:</w:t>
      </w:r>
    </w:p>
    <w:bookmarkEnd w:id="22"/>
    <w:p w14:paraId="27E3ADA4" w14:textId="77777777" w:rsidR="007F4385" w:rsidRDefault="007F4385" w:rsidP="00400B5A">
      <w:pPr>
        <w:pStyle w:val="ListParagraph"/>
        <w:numPr>
          <w:ilvl w:val="0"/>
          <w:numId w:val="10"/>
        </w:numPr>
        <w:spacing w:after="160" w:line="360" w:lineRule="auto"/>
        <w:ind w:left="851" w:hanging="284"/>
        <w:rPr>
          <w:szCs w:val="24"/>
        </w:rPr>
      </w:pPr>
      <w:r w:rsidRPr="00BE2992">
        <w:rPr>
          <w:szCs w:val="24"/>
        </w:rPr>
        <w:t>Perangkat Keras (Hardware):Merupakan perangkat fisik yang digunakan untuk memasukan, memproses, dan mengeluarkan data.</w:t>
      </w:r>
    </w:p>
    <w:p w14:paraId="64894691" w14:textId="77777777" w:rsidR="007F4385" w:rsidRDefault="007F4385" w:rsidP="00400B5A">
      <w:pPr>
        <w:pStyle w:val="ListParagraph"/>
        <w:numPr>
          <w:ilvl w:val="0"/>
          <w:numId w:val="10"/>
        </w:numPr>
        <w:spacing w:after="160" w:line="360" w:lineRule="auto"/>
        <w:ind w:left="851" w:hanging="284"/>
        <w:rPr>
          <w:szCs w:val="24"/>
        </w:rPr>
      </w:pPr>
      <w:r w:rsidRPr="00BE2992">
        <w:rPr>
          <w:szCs w:val="24"/>
        </w:rPr>
        <w:t>Perangkat Lunak (Software): Merunjuk pada program yang berjalan di dalam perangkat keras yang memungkinkan sistem ini berjalan dan digunakan oleh manusia.</w:t>
      </w:r>
    </w:p>
    <w:p w14:paraId="0165084A" w14:textId="77777777" w:rsidR="007F4385" w:rsidRDefault="007F4385" w:rsidP="00400B5A">
      <w:pPr>
        <w:pStyle w:val="ListParagraph"/>
        <w:numPr>
          <w:ilvl w:val="0"/>
          <w:numId w:val="10"/>
        </w:numPr>
        <w:spacing w:after="160" w:line="360" w:lineRule="auto"/>
        <w:ind w:left="851" w:hanging="284"/>
        <w:rPr>
          <w:szCs w:val="24"/>
        </w:rPr>
      </w:pPr>
      <w:r w:rsidRPr="00BE2992">
        <w:rPr>
          <w:szCs w:val="24"/>
        </w:rPr>
        <w:t>Jaringan Telekomunikasi: Merupakan infrastruktur sistem penghubung yang digunakan untuk mengkoneksikan sumber atau resources yang digunakan dan akses secara bersama-sama serta diakses oleh beberapa pengguna.</w:t>
      </w:r>
    </w:p>
    <w:p w14:paraId="1BFBA9AB" w14:textId="77777777" w:rsidR="007F4385" w:rsidRDefault="007F4385" w:rsidP="00400B5A">
      <w:pPr>
        <w:pStyle w:val="ListParagraph"/>
        <w:numPr>
          <w:ilvl w:val="0"/>
          <w:numId w:val="10"/>
        </w:numPr>
        <w:spacing w:after="160" w:line="360" w:lineRule="auto"/>
        <w:ind w:left="851" w:hanging="284"/>
        <w:rPr>
          <w:szCs w:val="24"/>
        </w:rPr>
      </w:pPr>
      <w:r w:rsidRPr="00BE2992">
        <w:rPr>
          <w:szCs w:val="24"/>
        </w:rPr>
        <w:t>Basis Data (Database):Merupakan kumpulan data yang terorganisir yang dapat diakses, kelola dan diperbaharui.</w:t>
      </w:r>
    </w:p>
    <w:p w14:paraId="20A8D419" w14:textId="77777777" w:rsidR="007F4385" w:rsidRDefault="007F4385" w:rsidP="00400B5A">
      <w:pPr>
        <w:pStyle w:val="ListParagraph"/>
        <w:numPr>
          <w:ilvl w:val="0"/>
          <w:numId w:val="10"/>
        </w:numPr>
        <w:spacing w:after="160" w:line="360" w:lineRule="auto"/>
        <w:ind w:left="851" w:hanging="284"/>
        <w:rPr>
          <w:szCs w:val="24"/>
        </w:rPr>
      </w:pPr>
      <w:r w:rsidRPr="00BE2992">
        <w:rPr>
          <w:szCs w:val="24"/>
        </w:rPr>
        <w:t>Sumber Daya Manusia:Manusia atau orang turut menjadi komponen dalam sistem informasi sebagai pengguna yang memasukan data, menjalankan program, dan menginterprestasikan output.</w:t>
      </w:r>
    </w:p>
    <w:p w14:paraId="07DD934C" w14:textId="77777777" w:rsidR="007F4385" w:rsidRPr="00BE2992" w:rsidRDefault="007F4385" w:rsidP="00400B5A">
      <w:pPr>
        <w:pStyle w:val="ListParagraph"/>
        <w:numPr>
          <w:ilvl w:val="0"/>
          <w:numId w:val="10"/>
        </w:numPr>
        <w:spacing w:after="160" w:line="360" w:lineRule="auto"/>
        <w:ind w:left="851" w:hanging="284"/>
        <w:rPr>
          <w:szCs w:val="24"/>
        </w:rPr>
      </w:pPr>
      <w:r w:rsidRPr="00BE2992">
        <w:rPr>
          <w:szCs w:val="24"/>
        </w:rPr>
        <w:t>Prosedur:Sekumpulan aturan yang dipakai untuk menjalankan sebuah proses data dan juga untuk menghasilkan output sesuai dengan yang dikehendaki.</w:t>
      </w:r>
    </w:p>
    <w:p w14:paraId="7FCE526C" w14:textId="083D9A6D" w:rsidR="007F4385" w:rsidRDefault="007F4385" w:rsidP="002A3095">
      <w:pPr>
        <w:tabs>
          <w:tab w:val="left" w:pos="1320"/>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omponen-komponen sistem informasi saling terhubung untuk mengumpulkan, menyimpan, memproses data, serta menyediakan informasi, pengetahuan, dan produk digital. Sistem informasi memiliki peran penting dalam </w:t>
      </w:r>
      <w:r>
        <w:rPr>
          <w:rFonts w:ascii="Times New Roman" w:hAnsi="Times New Roman" w:cs="Times New Roman"/>
          <w:sz w:val="24"/>
          <w:szCs w:val="24"/>
        </w:rPr>
        <w:lastRenderedPageBreak/>
        <w:t>mendukung berbagai kegiatan manusia, baik dalam konteks bisnis, pendidikan, maupun kehidupan sehari-hari.</w:t>
      </w:r>
    </w:p>
    <w:p w14:paraId="7F1DFED0" w14:textId="42E8187A" w:rsidR="00B4350B" w:rsidRPr="007F4385" w:rsidRDefault="00B4350B" w:rsidP="00B4350B">
      <w:pPr>
        <w:pStyle w:val="Bab2"/>
        <w:spacing w:before="240"/>
        <w:ind w:left="567" w:hanging="567"/>
      </w:pPr>
      <w:r>
        <w:t>Pengelolaan</w:t>
      </w:r>
    </w:p>
    <w:p w14:paraId="05D608D8" w14:textId="3C6985A4" w:rsidR="00B4350B" w:rsidRDefault="00AB630B" w:rsidP="002A3095">
      <w:pPr>
        <w:tabs>
          <w:tab w:val="left" w:pos="1320"/>
        </w:tabs>
        <w:spacing w:line="360" w:lineRule="auto"/>
        <w:ind w:firstLine="567"/>
        <w:jc w:val="both"/>
        <w:rPr>
          <w:rFonts w:ascii="Times New Roman" w:hAnsi="Times New Roman" w:cs="Times New Roman"/>
          <w:sz w:val="24"/>
          <w:szCs w:val="24"/>
        </w:rPr>
      </w:pPr>
      <w:r w:rsidRPr="00AB630B">
        <w:rPr>
          <w:rFonts w:ascii="Times New Roman" w:hAnsi="Times New Roman" w:cs="Times New Roman"/>
          <w:sz w:val="24"/>
          <w:szCs w:val="24"/>
        </w:rPr>
        <w:t>Pengertian Pengelolaan Pengelolaan adalah proses yang memberikan pengawasan pada semua hal yang terlibat dalam pelaksanaan kebijaksanaan dan pencapaian tujuan. Secara umum pengelolaan merupakan kegiatan merubah sesuatu hingga menjadi baik berat memiliki nilai-nilai yang tinggi dari semula. Pengelolaan dapat juga diartikan sebagai untuk melakukan sesuatu agar lebih sesuai serta cocok dengan kebutuhan sehingga lebih bermanfaat.</w:t>
      </w:r>
    </w:p>
    <w:p w14:paraId="6875681A" w14:textId="5BAAC164" w:rsidR="007F4385" w:rsidRPr="007F4385" w:rsidRDefault="007F4385" w:rsidP="007F4385">
      <w:pPr>
        <w:pStyle w:val="Bab2"/>
        <w:spacing w:before="240"/>
        <w:ind w:left="567" w:hanging="567"/>
      </w:pPr>
      <w:r>
        <w:t>Aspirasi</w:t>
      </w:r>
    </w:p>
    <w:p w14:paraId="72004179" w14:textId="453E0C4D" w:rsidR="00BC7A86" w:rsidRDefault="00BC7A86" w:rsidP="007F4385">
      <w:pPr>
        <w:tabs>
          <w:tab w:val="left" w:pos="1320"/>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spirasi adalah harapan, keinginan, atau keinginan masyarakat yang disampaikan kepada pemerintah atau lembaga terkait sebagai bentuk aspirasi taua tuntutan terhadap sesuatu yang dianggap penting dan perlu diperhatikan untuk meningkatkan pelayanan publik atau kesejahteraan masyarakat.</w:t>
      </w:r>
      <w:r w:rsidR="00711707">
        <w:rPr>
          <w:rFonts w:ascii="Times New Roman" w:hAnsi="Times New Roman" w:cs="Times New Roman"/>
          <w:sz w:val="24"/>
          <w:szCs w:val="24"/>
        </w:rPr>
        <w:t xml:space="preserve"> Aspirasi ini biasanya berupa gagasan, masukan, atau harapan yang menjadi dasar bagi pemerintah dalam merencanakan dan mengambil kebijakan yang sesuai dengan kebutuhan masyarakat</w:t>
      </w:r>
      <w:r w:rsidR="00711707">
        <w:rPr>
          <w:rFonts w:ascii="Times New Roman" w:hAnsi="Times New Roman" w:cs="Times New Roman"/>
          <w:sz w:val="24"/>
          <w:szCs w:val="24"/>
        </w:rPr>
        <w:fldChar w:fldCharType="begin"/>
      </w:r>
      <w:r w:rsidR="00711707">
        <w:rPr>
          <w:rFonts w:ascii="Times New Roman" w:hAnsi="Times New Roman" w:cs="Times New Roman"/>
          <w:sz w:val="24"/>
          <w:szCs w:val="24"/>
        </w:rPr>
        <w:instrText xml:space="preserve"> ADDIN ZOTERO_ITEM CSL_CITATION {"citationID":"cBZDm3tk","properties":{"formattedCitation":"(Aisyah dkk., 2025)","plainCitation":"(Aisyah dkk., 2025)","noteIndex":0},"citationItems":[{"id":150,"uris":["http://zotero.org/users/local/8npMbMCH/items/PYURFYKZ"],"itemData":{"id":150,"type":"article-journal","abstract":"The People's Online Complaint Aspiration Service System (LAPOR) has emerged as a significant innovation in Indonesia, contributing to increased responsibility, accountability and openness in public services. One of the big cities in Indonesia, Malang City, has implemented this method as an effort to increase the efficiency of services provided to the community. This essay uses a combination of qualitative and quantitative research approaches. The number of complaints, response times, and resolution rates are all measured. It seeks to understand users' experiences and perceptions of the system through a qualitative research approach. Collect information regarding the number, nature and location of complaints as well as the time and place of response from the Malang city LAPOR database. Data shows that several regional apparatuses in Malang City have a high response rate to public complaints, an average of 93.67% for SAMBAT WEB and 84.85% for SAMBAT SMS. This shows that the online complaint system has succeeded in meeting the public's expectations and needs for fast and effective responses to their complaints. In the period January to December 2020, the Malang City Communications and Information Service received a total of 869 complaints via the SAMBAT WEB and SAMBAT SMS applications. The five regional agencies with the most complaints are the Transportation Service (Dishub), Population and Civil Registration Service (Disdukcapil), Civil Service Police Unit.","container-title":"Public Inspiration : Jurnal Administrasi Publik","DOI":"10.22225/pi.9.2.2024.87-92","ISSN":"2580-5975, 2581-2378","issue":"2","journalAbbreviation":"PI","language":"id","license":"http://creativecommons.org/licenses/by-sa/4.0","page":"87-92","source":"DOI.org (Crossref)","title":"Efektivitas Peningkatan Pelayanan Oleh Partisipasi Publik Dengan Pengaduan Sistem Layanan Aspirasi Pengaduan Online Rakyat (LAPOR) di Kota Malang","volume":"9","author":[{"family":"Aisyah","given":"Eka Nur Aning"},{"family":"Nabila","given":"Dinda Salwa"},{"family":"Sabrina","given":"Michelle Alicia"},{"family":"Hayat","given":"H"}],"issued":{"date-parts":[["2025",1,22]]}}}],"schema":"https://github.com/citation-style-language/schema/raw/master/csl-citation.json"} </w:instrText>
      </w:r>
      <w:r w:rsidR="00711707">
        <w:rPr>
          <w:rFonts w:ascii="Times New Roman" w:hAnsi="Times New Roman" w:cs="Times New Roman"/>
          <w:sz w:val="24"/>
          <w:szCs w:val="24"/>
        </w:rPr>
        <w:fldChar w:fldCharType="separate"/>
      </w:r>
      <w:r w:rsidR="00711707" w:rsidRPr="00711707">
        <w:rPr>
          <w:rFonts w:ascii="Times New Roman" w:hAnsi="Times New Roman" w:cs="Times New Roman"/>
          <w:sz w:val="24"/>
        </w:rPr>
        <w:t>(Aisyah dkk., 2025)</w:t>
      </w:r>
      <w:r w:rsidR="00711707">
        <w:rPr>
          <w:rFonts w:ascii="Times New Roman" w:hAnsi="Times New Roman" w:cs="Times New Roman"/>
          <w:sz w:val="24"/>
          <w:szCs w:val="24"/>
        </w:rPr>
        <w:fldChar w:fldCharType="end"/>
      </w:r>
      <w:r w:rsidR="00711707">
        <w:rPr>
          <w:rFonts w:ascii="Times New Roman" w:hAnsi="Times New Roman" w:cs="Times New Roman"/>
          <w:sz w:val="24"/>
          <w:szCs w:val="24"/>
        </w:rPr>
        <w:t>.</w:t>
      </w:r>
    </w:p>
    <w:p w14:paraId="280161DA" w14:textId="73D9EF22" w:rsidR="00711707" w:rsidRDefault="00F94FCF" w:rsidP="007F4385">
      <w:pPr>
        <w:tabs>
          <w:tab w:val="left" w:pos="1320"/>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Aspirasi juga dapat dibedakan dalam dua bentuk. Pertama, aspirasi pada tingkat ide, yaitu berbagai gagasan, pendapat, atau harapan yang muncul dari masyarakat apa pun latar belakangnya. Umumnya, ide-ide ini disampaikan dalam forum resmi seperti musyawarah desa atau rapat pembangunan, lalu dituangkan dalam bentuk usulan kegiatan. Kedua, aspirasi di tingkat peran struktural, yang menunjukan adanya keterlibatan nyata masyarakat dalam pelaksanaa kegiatan pembangunan atau program yang dusulkan</w:t>
      </w:r>
      <w:r w:rsidR="00D600E5">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600E5">
        <w:rPr>
          <w:rFonts w:ascii="Times New Roman" w:hAnsi="Times New Roman" w:cs="Times New Roman"/>
          <w:sz w:val="24"/>
          <w:szCs w:val="24"/>
        </w:rPr>
        <w:instrText xml:space="preserve"> ADDIN ZOTERO_ITEM CSL_CITATION {"citationID":"2EOxwJYE","properties":{"formattedCitation":"(Widiyanto, 2022)","plainCitation":"(Widiyanto, 2022)","noteIndex":0},"citationItems":[{"id":152,"uris":["http://zotero.org/users/local/8npMbMCH/items/UXWQ6Q28"],"itemData":{"id":152,"type":"article-journal","container-title":"JURNAL JENDELA HUKUM","DOI":"https://doi.org/10.24929/fh.v9i1.1956","issue":"1","language":"id","page":"24-33","source":"Zotero","title":"URGENSI DEWAN PERWAKILAN RAKYAT DAERAH DALAM PENYAMPAIAN ASPIRASI MASYARAKAT TERHADAP PEMBENTUKAN UNDANG-UNDANG DI INDONESIA","volume":"9","author":[{"family":"Widiyanto","given":"Yoga Pratama"}],"issued":{"date-parts":[["2022",4,26]]}}}],"schema":"https://github.com/citation-style-language/schema/raw/master/csl-citation.json"} </w:instrText>
      </w:r>
      <w:r>
        <w:rPr>
          <w:rFonts w:ascii="Times New Roman" w:hAnsi="Times New Roman" w:cs="Times New Roman"/>
          <w:sz w:val="24"/>
          <w:szCs w:val="24"/>
        </w:rPr>
        <w:fldChar w:fldCharType="separate"/>
      </w:r>
      <w:r w:rsidR="00D600E5" w:rsidRPr="00D600E5">
        <w:rPr>
          <w:rFonts w:ascii="Times New Roman" w:hAnsi="Times New Roman" w:cs="Times New Roman"/>
          <w:sz w:val="24"/>
        </w:rPr>
        <w:t>(Widiyanto, 2022)</w:t>
      </w:r>
      <w:r>
        <w:rPr>
          <w:rFonts w:ascii="Times New Roman" w:hAnsi="Times New Roman" w:cs="Times New Roman"/>
          <w:sz w:val="24"/>
          <w:szCs w:val="24"/>
        </w:rPr>
        <w:fldChar w:fldCharType="end"/>
      </w:r>
      <w:r w:rsidR="00D600E5">
        <w:rPr>
          <w:rFonts w:ascii="Times New Roman" w:hAnsi="Times New Roman" w:cs="Times New Roman"/>
          <w:sz w:val="24"/>
          <w:szCs w:val="24"/>
        </w:rPr>
        <w:t>.</w:t>
      </w:r>
    </w:p>
    <w:p w14:paraId="2CD689F3" w14:textId="5E7ED7DD" w:rsidR="00602DE3" w:rsidRDefault="00602DE3" w:rsidP="00602DE3">
      <w:pPr>
        <w:pStyle w:val="Bab2"/>
        <w:tabs>
          <w:tab w:val="left" w:pos="1320"/>
        </w:tabs>
        <w:spacing w:before="240"/>
        <w:ind w:left="567" w:hanging="567"/>
        <w:jc w:val="both"/>
      </w:pPr>
      <w:r>
        <w:t>Pengaduan Masyarakat</w:t>
      </w:r>
    </w:p>
    <w:p w14:paraId="5A2AE4CA" w14:textId="51FF4D3F" w:rsidR="00602DE3" w:rsidRDefault="00B674E0" w:rsidP="00602DE3">
      <w:pPr>
        <w:pStyle w:val="ListParagraph"/>
        <w:spacing w:line="360" w:lineRule="auto"/>
        <w:ind w:left="0" w:firstLine="567"/>
        <w:jc w:val="both"/>
        <w:rPr>
          <w:szCs w:val="24"/>
        </w:rPr>
      </w:pPr>
      <w:r>
        <w:rPr>
          <w:szCs w:val="24"/>
        </w:rPr>
        <w:t>Pengaduan adalah pernyataan ketidakpuasan individu terhadap pelayanan</w:t>
      </w:r>
      <w:r w:rsidR="00B4771C">
        <w:rPr>
          <w:szCs w:val="24"/>
        </w:rPr>
        <w:t xml:space="preserve"> yang diberikan oleh suatu sistem pelayanan. Pengaduan masyarakat adalah informasi atau notifikasi yang disediakan komunitas individu atau kelompok yang memuat pengaduan ketidakpuasan dengan perilaku atau kinerja dari pelaksana tugas pemerintah terhadap sesuatu yang terjadi di dalam masyarakat. Pengaduan di </w:t>
      </w:r>
      <w:r w:rsidR="00B4771C">
        <w:rPr>
          <w:szCs w:val="24"/>
        </w:rPr>
        <w:lastRenderedPageBreak/>
        <w:t xml:space="preserve">dalam sistem informasi berbasis website ini bertujuan untuk mengatasi suatu permasalahan umum yang terjadi di lingkungan masyarakat </w:t>
      </w:r>
      <w:r w:rsidR="00B4771C">
        <w:rPr>
          <w:szCs w:val="24"/>
        </w:rPr>
        <w:fldChar w:fldCharType="begin"/>
      </w:r>
      <w:r w:rsidR="00B4771C">
        <w:rPr>
          <w:szCs w:val="24"/>
        </w:rPr>
        <w:instrText xml:space="preserve"> ADDIN ZOTERO_ITEM CSL_CITATION {"citationID":"lqUUHWfm","properties":{"formattedCitation":"(Atmaja dkk., 2023)","plainCitation":"(Atmaja dkk., 2023)","noteIndex":0},"citationItems":[{"id":148,"uris":["http://zotero.org/users/local/8npMbMCH/items/XSSP3CXZ"],"itemData":{"id":148,"type":"article-journal","abstract":"This study discusses the application of the prototype method in the design of a websitebased public complaint information system. The case study used is the government of Buleleng Regency, which is a government that serves the community with all kinds of complaints, which are then followed up by the government. The complaint system currently used by the Buleleng government still uses a manual system in which all complaint processes are recorded on paper, which allows for errors and inefficiencies in reports that can result in delays in the process being followed up by the government. The author uses a descriptive method in the current research. The development method chosen by the author is the prototype method. The public makes complaints with the features on the website, namely photo and video features, descriptions, and locations. Data from these features is stored in a database, which will be processed by the admin and reported to the central government. The government then followed up on the complaint. Thus, this public complaint information system will be effective and efficient. Based on the results of the research conducted, this system has been designed very well and according to plan so that this prototype can be used as a reference for continuing the development of the system that was created.","container-title":"RESI : Jurnal Riset Sistem Informasi","DOI":"10.32795/resi.v1i2.3553","ISSN":"2963-6663","issue":"2","journalAbbreviation":"resi","language":"id","license":"http://creativecommons.org/licenses/by/4.0","page":"56-65","source":"DOI.org (Crossref)","title":"Penerapan Metode Prototype pada Perancangan Sistem Informasi Pengaduan Masyarakat Buleleng Berbasis Website","volume":"1","author":[{"family":"Atmaja","given":"I Gede Bagastia Widi"},{"family":"Kusuma","given":"Kadek Ngurah Adi"},{"family":"Wirayuda","given":"Anak Agung Eka"},{"family":"Widiantara","given":"I Komang"},{"family":"Premadhipa","given":"Ngurah"},{"family":"Mahendra","given":"Gede Surya"}],"issued":{"date-parts":[["2023",1,20]]}}}],"schema":"https://github.com/citation-style-language/schema/raw/master/csl-citation.json"} </w:instrText>
      </w:r>
      <w:r w:rsidR="00B4771C">
        <w:rPr>
          <w:szCs w:val="24"/>
        </w:rPr>
        <w:fldChar w:fldCharType="separate"/>
      </w:r>
      <w:r w:rsidR="00B4771C" w:rsidRPr="00B4771C">
        <w:t>(Atmaja dkk., 2023)</w:t>
      </w:r>
      <w:r w:rsidR="00B4771C">
        <w:rPr>
          <w:szCs w:val="24"/>
        </w:rPr>
        <w:fldChar w:fldCharType="end"/>
      </w:r>
      <w:r w:rsidR="00B4771C">
        <w:rPr>
          <w:szCs w:val="24"/>
        </w:rPr>
        <w:t>.</w:t>
      </w:r>
    </w:p>
    <w:p w14:paraId="0E33A908" w14:textId="5A910FE8" w:rsidR="00BC7A86" w:rsidRDefault="00BC7A86" w:rsidP="00602DE3">
      <w:pPr>
        <w:pStyle w:val="ListParagraph"/>
        <w:spacing w:line="360" w:lineRule="auto"/>
        <w:ind w:left="0" w:firstLine="567"/>
        <w:jc w:val="both"/>
        <w:rPr>
          <w:rFonts w:eastAsiaTheme="majorEastAsia" w:cstheme="majorBidi"/>
          <w:color w:val="000000" w:themeColor="text1"/>
        </w:rPr>
      </w:pPr>
      <w:r>
        <w:rPr>
          <w:szCs w:val="24"/>
        </w:rPr>
        <w:t xml:space="preserve">Pengaduan masyarakat adalah laporan atau keluhan yang di sampaikan oleh masyarakat kepada pemerintah atau lembaga terkait mengenai sesuatu hal yang berkaitan dengan  permasalahan yang mereka alami. Pengaduan ini dimaksudkan sebagai bentuk partisipasi masyarakat dalam mengawasi, dan memperbaiki kualitas pelayanan serta mengungkapkan kebutuhan dan harapan meraka agar mendapat perhatian dan penanganan yang tepat dari pihak berwenang </w:t>
      </w:r>
      <w:r>
        <w:rPr>
          <w:szCs w:val="24"/>
        </w:rPr>
        <w:fldChar w:fldCharType="begin"/>
      </w:r>
      <w:r>
        <w:rPr>
          <w:szCs w:val="24"/>
        </w:rPr>
        <w:instrText xml:space="preserve"> ADDIN ZOTERO_ITEM CSL_CITATION {"citationID":"RO5J4CpS","properties":{"formattedCitation":"(Aisyah dkk., 2025)","plainCitation":"(Aisyah dkk., 2025)","noteIndex":0},"citationItems":[{"id":150,"uris":["http://zotero.org/users/local/8npMbMCH/items/PYURFYKZ"],"itemData":{"id":150,"type":"article-journal","abstract":"The People's Online Complaint Aspiration Service System (LAPOR) has emerged as a significant innovation in Indonesia, contributing to increased responsibility, accountability and openness in public services. One of the big cities in Indonesia, Malang City, has implemented this method as an effort to increase the efficiency of services provided to the community. This essay uses a combination of qualitative and quantitative research approaches. The number of complaints, response times, and resolution rates are all measured. It seeks to understand users' experiences and perceptions of the system through a qualitative research approach. Collect information regarding the number, nature and location of complaints as well as the time and place of response from the Malang city LAPOR database. Data shows that several regional apparatuses in Malang City have a high response rate to public complaints, an average of 93.67% for SAMBAT WEB and 84.85% for SAMBAT SMS. This shows that the online complaint system has succeeded in meeting the public's expectations and needs for fast and effective responses to their complaints. In the period January to December 2020, the Malang City Communications and Information Service received a total of 869 complaints via the SAMBAT WEB and SAMBAT SMS applications. The five regional agencies with the most complaints are the Transportation Service (Dishub), Population and Civil Registration Service (Disdukcapil), Civil Service Police Unit.","container-title":"Public Inspiration : Jurnal Administrasi Publik","DOI":"10.22225/pi.9.2.2024.87-92","ISSN":"2580-5975, 2581-2378","issue":"2","journalAbbreviation":"PI","language":"id","license":"http://creativecommons.org/licenses/by-sa/4.0","page":"87-92","source":"DOI.org (Crossref)","title":"Efektivitas Peningkatan Pelayanan Oleh Partisipasi Publik Dengan Pengaduan Sistem Layanan Aspirasi Pengaduan Online Rakyat (LAPOR) di Kota Malang","volume":"9","author":[{"family":"Aisyah","given":"Eka Nur Aning"},{"family":"Nabila","given":"Dinda Salwa"},{"family":"Sabrina","given":"Michelle Alicia"},{"family":"Hayat","given":"H"}],"issued":{"date-parts":[["2025",1,22]]}}}],"schema":"https://github.com/citation-style-language/schema/raw/master/csl-citation.json"} </w:instrText>
      </w:r>
      <w:r>
        <w:rPr>
          <w:szCs w:val="24"/>
        </w:rPr>
        <w:fldChar w:fldCharType="separate"/>
      </w:r>
      <w:r w:rsidRPr="00BC7A86">
        <w:t>(Aisyah dkk., 2025)</w:t>
      </w:r>
      <w:r>
        <w:rPr>
          <w:szCs w:val="24"/>
        </w:rPr>
        <w:fldChar w:fldCharType="end"/>
      </w:r>
      <w:r>
        <w:rPr>
          <w:szCs w:val="24"/>
        </w:rPr>
        <w:t>.</w:t>
      </w:r>
    </w:p>
    <w:p w14:paraId="1C52D820" w14:textId="268C1930" w:rsidR="00602DE3" w:rsidRPr="00751168" w:rsidRDefault="00602DE3" w:rsidP="00602DE3">
      <w:pPr>
        <w:pStyle w:val="Bab2"/>
        <w:tabs>
          <w:tab w:val="left" w:pos="1320"/>
          <w:tab w:val="left" w:pos="1620"/>
        </w:tabs>
        <w:spacing w:before="240"/>
        <w:ind w:left="567" w:hanging="567"/>
        <w:jc w:val="both"/>
        <w:rPr>
          <w:i/>
          <w:iCs/>
        </w:rPr>
      </w:pPr>
      <w:r w:rsidRPr="00751168">
        <w:rPr>
          <w:i/>
          <w:iCs/>
        </w:rPr>
        <w:t>Website</w:t>
      </w:r>
    </w:p>
    <w:p w14:paraId="0A9CE0CB" w14:textId="2EDD8AB3" w:rsidR="00F03333" w:rsidRDefault="00602DE3" w:rsidP="00F03333">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ubbab</w:t>
      </w:r>
      <w:r w:rsidRPr="00B00712">
        <w:rPr>
          <w:rFonts w:ascii="Times New Roman" w:hAnsi="Times New Roman" w:cs="Times New Roman"/>
          <w:sz w:val="24"/>
          <w:szCs w:val="24"/>
        </w:rPr>
        <w:t xml:space="preserve"> ini berisi beberapa teori mengenai </w:t>
      </w:r>
      <w:r w:rsidRPr="00B00712">
        <w:rPr>
          <w:rFonts w:ascii="Times New Roman" w:hAnsi="Times New Roman" w:cs="Times New Roman"/>
          <w:i/>
          <w:sz w:val="24"/>
          <w:szCs w:val="24"/>
        </w:rPr>
        <w:t xml:space="preserve">website </w:t>
      </w:r>
      <w:r w:rsidRPr="00B00712">
        <w:rPr>
          <w:rFonts w:ascii="Times New Roman" w:hAnsi="Times New Roman" w:cs="Times New Roman"/>
          <w:sz w:val="24"/>
          <w:szCs w:val="24"/>
        </w:rPr>
        <w:t xml:space="preserve">yang meliputi definisi, unsur-unsur, jenis, fungsi, komponen serta kelebihan dan kekurangan </w:t>
      </w:r>
      <w:r w:rsidRPr="00B00712">
        <w:rPr>
          <w:rFonts w:ascii="Times New Roman" w:hAnsi="Times New Roman" w:cs="Times New Roman"/>
          <w:i/>
          <w:sz w:val="24"/>
          <w:szCs w:val="24"/>
        </w:rPr>
        <w:t xml:space="preserve">website. </w:t>
      </w:r>
      <w:r w:rsidRPr="00B00712">
        <w:rPr>
          <w:rFonts w:ascii="Times New Roman" w:hAnsi="Times New Roman" w:cs="Times New Roman"/>
          <w:sz w:val="24"/>
          <w:szCs w:val="24"/>
        </w:rPr>
        <w:t>Penjelasan lebih lengkap dapat dilihat pada subbab-subbab berikut ini.</w:t>
      </w:r>
    </w:p>
    <w:p w14:paraId="5AF828B8" w14:textId="577CC0A5" w:rsidR="00CA0A27" w:rsidRPr="00850427" w:rsidRDefault="00751168" w:rsidP="00850427">
      <w:pPr>
        <w:pStyle w:val="Bab24"/>
        <w:ind w:left="567" w:hanging="567"/>
        <w:rPr>
          <w:color w:val="auto"/>
        </w:rPr>
      </w:pPr>
      <w:r w:rsidRPr="00850427">
        <w:rPr>
          <w:color w:val="auto"/>
        </w:rPr>
        <w:t xml:space="preserve">Definisi </w:t>
      </w:r>
      <w:r w:rsidRPr="00850427">
        <w:rPr>
          <w:i/>
          <w:iCs/>
          <w:color w:val="auto"/>
        </w:rPr>
        <w:t>Website</w:t>
      </w:r>
    </w:p>
    <w:p w14:paraId="7F8922B3" w14:textId="4B95579A" w:rsidR="00FF5B28" w:rsidRDefault="00176032" w:rsidP="00FF5B28">
      <w:pPr>
        <w:tabs>
          <w:tab w:val="left" w:pos="1005"/>
        </w:tabs>
        <w:spacing w:line="360" w:lineRule="auto"/>
        <w:ind w:firstLine="567"/>
        <w:jc w:val="both"/>
        <w:rPr>
          <w:rFonts w:ascii="Times New Roman" w:hAnsi="Times New Roman" w:cs="Times New Roman"/>
          <w:sz w:val="24"/>
          <w:szCs w:val="24"/>
        </w:rPr>
      </w:pPr>
      <w:r w:rsidRPr="00EE0226">
        <w:rPr>
          <w:rFonts w:ascii="Times New Roman" w:hAnsi="Times New Roman" w:cs="Times New Roman"/>
          <w:i/>
          <w:iCs/>
          <w:sz w:val="24"/>
          <w:szCs w:val="24"/>
        </w:rPr>
        <w:t>Website</w:t>
      </w:r>
      <w:r>
        <w:rPr>
          <w:rFonts w:ascii="Times New Roman" w:hAnsi="Times New Roman" w:cs="Times New Roman"/>
          <w:sz w:val="24"/>
          <w:szCs w:val="24"/>
        </w:rPr>
        <w:t xml:space="preserve"> merupakan kumpulan halaman yang saling terhubung satu sama lain dan berisi berbagai informasi yang</w:t>
      </w:r>
      <w:r w:rsidR="00FF5B28">
        <w:rPr>
          <w:rFonts w:ascii="Times New Roman" w:hAnsi="Times New Roman" w:cs="Times New Roman"/>
          <w:sz w:val="24"/>
          <w:szCs w:val="24"/>
        </w:rPr>
        <w:t xml:space="preserve"> di tampilkan dalam bentuk dokumen. Dokumen ini dibuat menggunakan bahasa pemograman HTML </w:t>
      </w:r>
      <w:r w:rsidR="00FF5B28" w:rsidRPr="00EE0226">
        <w:rPr>
          <w:rFonts w:ascii="Times New Roman" w:hAnsi="Times New Roman" w:cs="Times New Roman"/>
          <w:i/>
          <w:iCs/>
          <w:sz w:val="24"/>
          <w:szCs w:val="24"/>
        </w:rPr>
        <w:t>(Hyper Text Markup Language)</w:t>
      </w:r>
      <w:r w:rsidR="00FF5B28">
        <w:rPr>
          <w:rFonts w:ascii="Times New Roman" w:hAnsi="Times New Roman" w:cs="Times New Roman"/>
          <w:sz w:val="24"/>
          <w:szCs w:val="24"/>
        </w:rPr>
        <w:t xml:space="preserve"> dan disimpan di server khusus yang berfungsi untuk menampung dan menyajikan konten tersebut. Server  ini memungkinkan pengguna untuk mengakses informasi melalui jaringan internet dengan menggunakan alamat yang dikenal sebagai URL (</w:t>
      </w:r>
      <w:r w:rsidR="00FF5B28" w:rsidRPr="00EE0226">
        <w:rPr>
          <w:rFonts w:ascii="Times New Roman" w:hAnsi="Times New Roman" w:cs="Times New Roman"/>
          <w:i/>
          <w:iCs/>
          <w:sz w:val="24"/>
          <w:szCs w:val="24"/>
        </w:rPr>
        <w:t>Uniform Resource Locator</w:t>
      </w:r>
      <w:r w:rsidR="00FF5B28">
        <w:rPr>
          <w:rFonts w:ascii="Times New Roman" w:hAnsi="Times New Roman" w:cs="Times New Roman"/>
          <w:sz w:val="24"/>
          <w:szCs w:val="24"/>
        </w:rPr>
        <w:t>) melalui aplikasi peramban (</w:t>
      </w:r>
      <w:r w:rsidR="00FF5B28" w:rsidRPr="00EE0226">
        <w:rPr>
          <w:rFonts w:ascii="Times New Roman" w:hAnsi="Times New Roman" w:cs="Times New Roman"/>
          <w:i/>
          <w:iCs/>
          <w:sz w:val="24"/>
          <w:szCs w:val="24"/>
        </w:rPr>
        <w:t>browser</w:t>
      </w:r>
      <w:r w:rsidR="00FF5B28">
        <w:rPr>
          <w:rFonts w:ascii="Times New Roman" w:hAnsi="Times New Roman" w:cs="Times New Roman"/>
          <w:sz w:val="24"/>
          <w:szCs w:val="24"/>
        </w:rPr>
        <w:t>). Di era digital seperti sekarang, keberadaan website sangat penting karena memberikan kemudahan bagi masyarakat dalam memperoleh informasi secara cepat dan praktis</w:t>
      </w:r>
      <w:r w:rsidR="00E834CC">
        <w:rPr>
          <w:rFonts w:ascii="Times New Roman" w:hAnsi="Times New Roman" w:cs="Times New Roman"/>
          <w:sz w:val="24"/>
          <w:szCs w:val="24"/>
        </w:rPr>
        <w:t xml:space="preserve"> </w:t>
      </w:r>
      <w:r w:rsidR="00E834CC">
        <w:rPr>
          <w:rFonts w:ascii="Times New Roman" w:hAnsi="Times New Roman" w:cs="Times New Roman"/>
          <w:sz w:val="24"/>
          <w:szCs w:val="24"/>
        </w:rPr>
        <w:fldChar w:fldCharType="begin"/>
      </w:r>
      <w:r w:rsidR="00E834CC">
        <w:rPr>
          <w:rFonts w:ascii="Times New Roman" w:hAnsi="Times New Roman" w:cs="Times New Roman"/>
          <w:sz w:val="24"/>
          <w:szCs w:val="24"/>
        </w:rPr>
        <w:instrText xml:space="preserve"> ADDIN ZOTERO_ITEM CSL_CITATION {"citationID":"nBPEGG9K","properties":{"formattedCitation":"(Aizah, 2025)","plainCitation":"(Aizah, 2025)","noteIndex":0},"citationItems":[{"id":156,"uris":["http://zotero.org/users/local/8npMbMCH/items/NXYTHCMH"],"itemData":{"id":156,"type":"article-journal","abstract":"The Village Fund Cash Assistance Program (BLTDD) is a government effort to provide support to rural communities affected by the economic crisis, especially due to the COVID-19 pandemic. In Sidomukti Village, the implementation of BLT-DD has been running well, but there are still obstacles in terms of efficiency, accuracy, and transparency in the beneficiary selection process. This research aims to design and build a website-based Decision Support System (SPK) using the Simple Additive Weighting (SAW) method that can improve the effectiveness and accuracy of determining prospective BLT-DD recipients. Data collection methods include interviews and document studies, and use a quantitative descriptive approach to analyze data. The results showed that the implementation of a web-based system can speed up the selection process, reduce the potential for errors, and increase the transparency of information to the community, so that it can help village officials in managing social assistance more effectively, ensuring that assistance is right on target, and increasing community satisfaction with the BLTDD program.","container-title":"JURNAL TEKNOLOGI INFORMASI DAN KOMUNIKASI,","DOI":"https://doi.org/10.51903/jtikp.v16i1.920","issue":"1","language":"id","page":"14-23","source":"Zotero","title":"SISTEM PENDUKUNG KEPUTUSAN PENERIMA BANTUAN LANGSUNG TUNAI DANA DESA BERBASIS WEBSITE","volume":"16","author":[{"family":"Aizah","given":"Nur"}],"issued":{"date-parts":[["2025"]]}}}],"schema":"https://github.com/citation-style-language/schema/raw/master/csl-citation.json"} </w:instrText>
      </w:r>
      <w:r w:rsidR="00E834CC">
        <w:rPr>
          <w:rFonts w:ascii="Times New Roman" w:hAnsi="Times New Roman" w:cs="Times New Roman"/>
          <w:sz w:val="24"/>
          <w:szCs w:val="24"/>
        </w:rPr>
        <w:fldChar w:fldCharType="separate"/>
      </w:r>
      <w:r w:rsidR="00E834CC" w:rsidRPr="00E834CC">
        <w:rPr>
          <w:rFonts w:ascii="Times New Roman" w:hAnsi="Times New Roman" w:cs="Times New Roman"/>
          <w:sz w:val="24"/>
        </w:rPr>
        <w:t>(Aizah, 2025)</w:t>
      </w:r>
      <w:r w:rsidR="00E834CC">
        <w:rPr>
          <w:rFonts w:ascii="Times New Roman" w:hAnsi="Times New Roman" w:cs="Times New Roman"/>
          <w:sz w:val="24"/>
          <w:szCs w:val="24"/>
        </w:rPr>
        <w:fldChar w:fldCharType="end"/>
      </w:r>
      <w:r w:rsidR="00E834CC">
        <w:rPr>
          <w:rFonts w:ascii="Times New Roman" w:hAnsi="Times New Roman" w:cs="Times New Roman"/>
          <w:sz w:val="24"/>
          <w:szCs w:val="24"/>
        </w:rPr>
        <w:t>.</w:t>
      </w:r>
    </w:p>
    <w:p w14:paraId="4050379E" w14:textId="50BEC731" w:rsidR="00E834CC" w:rsidRPr="00EE0226" w:rsidRDefault="00EE0226" w:rsidP="00FF5B28">
      <w:pPr>
        <w:tabs>
          <w:tab w:val="left" w:pos="1005"/>
        </w:tabs>
        <w:spacing w:line="360" w:lineRule="auto"/>
        <w:ind w:firstLine="567"/>
        <w:jc w:val="both"/>
        <w:rPr>
          <w:rFonts w:ascii="Times New Roman" w:hAnsi="Times New Roman" w:cs="Times New Roman"/>
          <w:sz w:val="24"/>
          <w:szCs w:val="24"/>
        </w:rPr>
      </w:pPr>
      <w:r w:rsidRPr="00EE0226">
        <w:rPr>
          <w:rFonts w:ascii="Times New Roman" w:hAnsi="Times New Roman" w:cs="Times New Roman"/>
          <w:i/>
          <w:iCs/>
          <w:sz w:val="24"/>
          <w:szCs w:val="24"/>
        </w:rPr>
        <w:t>Website</w:t>
      </w:r>
      <w:r>
        <w:rPr>
          <w:rFonts w:ascii="Times New Roman" w:hAnsi="Times New Roman" w:cs="Times New Roman"/>
          <w:sz w:val="24"/>
          <w:szCs w:val="24"/>
        </w:rPr>
        <w:t xml:space="preserve"> adalah sekumpulan yang berada dalam satu domain dan berisi berbagai informasi yang dapat diakses dan dibaca oleh pengguna melalui internet. Akses ini biasanya dilakukan menggunakan mesin pencarian </w:t>
      </w:r>
      <w:r w:rsidRPr="00EE0226">
        <w:rPr>
          <w:rFonts w:ascii="Times New Roman" w:hAnsi="Times New Roman" w:cs="Times New Roman"/>
          <w:i/>
          <w:iCs/>
          <w:sz w:val="24"/>
          <w:szCs w:val="24"/>
        </w:rPr>
        <w:t>(search engine)</w:t>
      </w:r>
      <w:r>
        <w:rPr>
          <w:rFonts w:ascii="Times New Roman" w:hAnsi="Times New Roman" w:cs="Times New Roman"/>
          <w:sz w:val="24"/>
          <w:szCs w:val="24"/>
        </w:rPr>
        <w:t xml:space="preserve"> seperti Google. Informasi yang ditampilkan di dalam website dapat berupa teks, gambar, ilustrasi, maupun video, tergantung pada tujuan dan fungsi dari </w:t>
      </w:r>
      <w:r w:rsidRPr="00EE0226">
        <w:rPr>
          <w:rFonts w:ascii="Times New Roman" w:hAnsi="Times New Roman" w:cs="Times New Roman"/>
          <w:i/>
          <w:iCs/>
          <w:sz w:val="24"/>
          <w:szCs w:val="24"/>
        </w:rPr>
        <w:t xml:space="preserve">website </w:t>
      </w:r>
      <w:r>
        <w:rPr>
          <w:rFonts w:ascii="Times New Roman" w:hAnsi="Times New Roman" w:cs="Times New Roman"/>
          <w:sz w:val="24"/>
          <w:szCs w:val="24"/>
        </w:rPr>
        <w:t xml:space="preserve">tersebut. Umumnya, ketika seseorang mengakses </w:t>
      </w:r>
      <w:r w:rsidRPr="00EE0226">
        <w:rPr>
          <w:rFonts w:ascii="Times New Roman" w:hAnsi="Times New Roman" w:cs="Times New Roman"/>
          <w:i/>
          <w:iCs/>
          <w:sz w:val="24"/>
          <w:szCs w:val="24"/>
        </w:rPr>
        <w:t>website</w:t>
      </w:r>
      <w:r>
        <w:rPr>
          <w:rFonts w:ascii="Times New Roman" w:hAnsi="Times New Roman" w:cs="Times New Roman"/>
          <w:sz w:val="24"/>
          <w:szCs w:val="24"/>
        </w:rPr>
        <w:t>, halaman pertama muncul disebut dengan</w:t>
      </w:r>
      <w:r w:rsidRPr="00EE0226">
        <w:rPr>
          <w:rFonts w:ascii="Times New Roman" w:hAnsi="Times New Roman" w:cs="Times New Roman"/>
          <w:i/>
          <w:iCs/>
          <w:sz w:val="24"/>
          <w:szCs w:val="24"/>
        </w:rPr>
        <w:t xml:space="preserve"> homepage</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halaman utama. Melalui  </w:t>
      </w:r>
      <w:r w:rsidRPr="00EE0226">
        <w:rPr>
          <w:rFonts w:ascii="Times New Roman" w:hAnsi="Times New Roman" w:cs="Times New Roman"/>
          <w:i/>
          <w:iCs/>
          <w:sz w:val="24"/>
          <w:szCs w:val="24"/>
        </w:rPr>
        <w:t>homepage</w:t>
      </w:r>
      <w:r>
        <w:rPr>
          <w:rFonts w:ascii="Times New Roman" w:hAnsi="Times New Roman" w:cs="Times New Roman"/>
          <w:sz w:val="24"/>
          <w:szCs w:val="24"/>
        </w:rPr>
        <w:t xml:space="preserve"> ini, pengguna dapat menavigasi ke halaman-halaman lain yang salin terhubung di dalam </w:t>
      </w:r>
      <w:r w:rsidRPr="00EE0226">
        <w:rPr>
          <w:rFonts w:ascii="Times New Roman" w:hAnsi="Times New Roman" w:cs="Times New Roman"/>
          <w:i/>
          <w:iCs/>
          <w:sz w:val="24"/>
          <w:szCs w:val="24"/>
        </w:rPr>
        <w:t>websit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ntuk membuka </w:t>
      </w:r>
      <w:r w:rsidRPr="00EE0226">
        <w:rPr>
          <w:rFonts w:ascii="Times New Roman" w:hAnsi="Times New Roman" w:cs="Times New Roman"/>
          <w:i/>
          <w:iCs/>
          <w:sz w:val="24"/>
          <w:szCs w:val="24"/>
        </w:rPr>
        <w:t>website</w:t>
      </w:r>
      <w:r>
        <w:rPr>
          <w:rFonts w:ascii="Times New Roman" w:hAnsi="Times New Roman" w:cs="Times New Roman"/>
          <w:sz w:val="24"/>
          <w:szCs w:val="24"/>
        </w:rPr>
        <w:t xml:space="preserve">, pengguna cukup mengetikkan URL secara lengkap dan benar di </w:t>
      </w:r>
      <w:r w:rsidRPr="00EE0226">
        <w:rPr>
          <w:rFonts w:ascii="Times New Roman" w:hAnsi="Times New Roman" w:cs="Times New Roman"/>
          <w:i/>
          <w:iCs/>
          <w:sz w:val="24"/>
          <w:szCs w:val="24"/>
        </w:rPr>
        <w:t>browser.</w:t>
      </w:r>
      <w:r>
        <w:rPr>
          <w:rFonts w:ascii="Times New Roman" w:hAnsi="Times New Roman" w:cs="Times New Roman"/>
          <w:sz w:val="24"/>
          <w:szCs w:val="24"/>
        </w:rPr>
        <w:t xml:space="preserve"> Dengan demikian, seluruh konten dalam </w:t>
      </w:r>
      <w:r w:rsidRPr="00EE0226">
        <w:rPr>
          <w:rFonts w:ascii="Times New Roman" w:hAnsi="Times New Roman" w:cs="Times New Roman"/>
          <w:i/>
          <w:iCs/>
          <w:sz w:val="24"/>
          <w:szCs w:val="24"/>
        </w:rPr>
        <w:t>website</w:t>
      </w:r>
      <w:r>
        <w:rPr>
          <w:rFonts w:ascii="Times New Roman" w:hAnsi="Times New Roman" w:cs="Times New Roman"/>
          <w:sz w:val="24"/>
          <w:szCs w:val="24"/>
        </w:rPr>
        <w:t xml:space="preserve"> bisa diakses sesuai kebutuhan pengguna </w:t>
      </w:r>
      <w:r w:rsidR="00BF38BE">
        <w:rPr>
          <w:rFonts w:ascii="Times New Roman" w:hAnsi="Times New Roman" w:cs="Times New Roman"/>
          <w:sz w:val="24"/>
          <w:szCs w:val="24"/>
        </w:rPr>
        <w:fldChar w:fldCharType="begin"/>
      </w:r>
      <w:r w:rsidR="00BF38BE">
        <w:rPr>
          <w:rFonts w:ascii="Times New Roman" w:hAnsi="Times New Roman" w:cs="Times New Roman"/>
          <w:sz w:val="24"/>
          <w:szCs w:val="24"/>
        </w:rPr>
        <w:instrText xml:space="preserve"> ADDIN ZOTERO_ITEM CSL_CITATION {"citationID":"PUPiNaKy","properties":{"formattedCitation":"(Fitriani dkk., 2022b)","plainCitation":"(Fitriani dkk., 2022b)","noteIndex":0},"citationItems":[{"id":158,"uris":["http://zotero.org/users/local/8npMbMCH/items/W5HCCKN6"],"itemData":{"id":158,"type":"article-journal","abstract":"The management of employee data in an organization or company requires a system that is strong and integrated with other parts, and is supported by information technology, which makes the system run smoothly and is interrelated. To support the function of human resources, a Human Capital Management information system is needed for effective and efficient data recording and is easily accessible to employees or management. Where the human capital management information system created is focused on recording employee administration such as employee profile, online attendance and time management. The system development method used in this study is the Waterfall method. The Waterfall method is a sequential or sequential software development process starting at the level and progress of the system at the stage of analysis, design or design of coding, testing and maintenance With the development of the Human Capital Management information system, it is expected to improve employee performance and facilitate operational activities in the human resources department, especially in employee data processing, employee attendance and employee time management.","container-title":"Journal of Information System, Applied, Management, Accounting and Research","DOI":"https://doi.org/10.52362/jisamar.v6i4.919","ISSN":"2598-8719","issue":"4","language":"id","page":"792–803","source":"Zotero","title":"Perancangan Sistem Informasi Human Capital Management Berbasis Website","volume":"6","author":[{"family":"Fitriani","given":"Yuni"},{"family":"Utami","given":"Sri"},{"family":"Junadi","given":"Bambang"}],"issued":{"date-parts":[["2022"]]}}}],"schema":"https://github.com/citation-style-language/schema/raw/master/csl-citation.json"} </w:instrText>
      </w:r>
      <w:r w:rsidR="00BF38BE">
        <w:rPr>
          <w:rFonts w:ascii="Times New Roman" w:hAnsi="Times New Roman" w:cs="Times New Roman"/>
          <w:sz w:val="24"/>
          <w:szCs w:val="24"/>
        </w:rPr>
        <w:fldChar w:fldCharType="separate"/>
      </w:r>
      <w:r w:rsidR="00BF38BE" w:rsidRPr="00BF38BE">
        <w:rPr>
          <w:rFonts w:ascii="Times New Roman" w:hAnsi="Times New Roman" w:cs="Times New Roman"/>
          <w:sz w:val="24"/>
        </w:rPr>
        <w:t>(Fitriani dkk., 2022b)</w:t>
      </w:r>
      <w:r w:rsidR="00BF38BE">
        <w:rPr>
          <w:rFonts w:ascii="Times New Roman" w:hAnsi="Times New Roman" w:cs="Times New Roman"/>
          <w:sz w:val="24"/>
          <w:szCs w:val="24"/>
        </w:rPr>
        <w:fldChar w:fldCharType="end"/>
      </w:r>
      <w:r w:rsidR="00BF38BE">
        <w:rPr>
          <w:rFonts w:ascii="Times New Roman" w:hAnsi="Times New Roman" w:cs="Times New Roman"/>
          <w:sz w:val="24"/>
          <w:szCs w:val="24"/>
        </w:rPr>
        <w:t>.</w:t>
      </w:r>
    </w:p>
    <w:p w14:paraId="39942EDA" w14:textId="43CAE8E0" w:rsidR="00751168" w:rsidRDefault="00751168" w:rsidP="00751168">
      <w:pPr>
        <w:pStyle w:val="Bab24"/>
        <w:ind w:left="567" w:hanging="567"/>
        <w:rPr>
          <w:color w:val="000000" w:themeColor="text1"/>
        </w:rPr>
      </w:pPr>
      <w:r>
        <w:rPr>
          <w:color w:val="000000" w:themeColor="text1"/>
        </w:rPr>
        <w:t xml:space="preserve">Unsur-unsur </w:t>
      </w:r>
      <w:r w:rsidRPr="00751168">
        <w:rPr>
          <w:i/>
          <w:iCs/>
          <w:color w:val="000000" w:themeColor="text1"/>
        </w:rPr>
        <w:t>Website</w:t>
      </w:r>
    </w:p>
    <w:p w14:paraId="23F38868" w14:textId="4612D829" w:rsidR="00751168" w:rsidRDefault="00751168" w:rsidP="00751168">
      <w:pPr>
        <w:spacing w:line="360" w:lineRule="auto"/>
        <w:ind w:firstLine="567"/>
        <w:jc w:val="both"/>
        <w:rPr>
          <w:rFonts w:ascii="Times New Roman" w:hAnsi="Times New Roman" w:cs="Times New Roman"/>
          <w:sz w:val="24"/>
          <w:szCs w:val="24"/>
        </w:rPr>
      </w:pPr>
      <w:r w:rsidRPr="00A044F9">
        <w:rPr>
          <w:rFonts w:ascii="Times New Roman" w:hAnsi="Times New Roman" w:cs="Times New Roman"/>
          <w:i/>
          <w:iCs/>
          <w:sz w:val="24"/>
          <w:szCs w:val="24"/>
        </w:rPr>
        <w:t xml:space="preserve">Website </w:t>
      </w:r>
      <w:r>
        <w:rPr>
          <w:rFonts w:ascii="Times New Roman" w:hAnsi="Times New Roman" w:cs="Times New Roman"/>
          <w:sz w:val="24"/>
          <w:szCs w:val="24"/>
        </w:rPr>
        <w:t>terdiri dari berbagai unsur yang bekerja besama-sam untuk mrnciptakan pengelaman yang komprehensif</w:t>
      </w:r>
      <w:r w:rsidR="00C82D7D">
        <w:rPr>
          <w:rFonts w:ascii="Times New Roman" w:hAnsi="Times New Roman" w:cs="Times New Roman"/>
          <w:sz w:val="24"/>
          <w:szCs w:val="24"/>
        </w:rPr>
        <w:t xml:space="preserve"> </w:t>
      </w:r>
      <w:r>
        <w:rPr>
          <w:rFonts w:ascii="Times New Roman" w:hAnsi="Times New Roman" w:cs="Times New Roman"/>
          <w:sz w:val="24"/>
          <w:szCs w:val="24"/>
        </w:rPr>
        <w:t xml:space="preserve">bagi audiens.Berikut adalah beberapa unsur utama yang membentuk sebuah </w:t>
      </w:r>
      <w:r w:rsidRPr="00A044F9">
        <w:rPr>
          <w:rFonts w:ascii="Times New Roman" w:hAnsi="Times New Roman" w:cs="Times New Roman"/>
          <w:i/>
          <w:iCs/>
          <w:sz w:val="24"/>
          <w:szCs w:val="24"/>
        </w:rPr>
        <w:t>website</w:t>
      </w:r>
      <w:r>
        <w:rPr>
          <w:rFonts w:ascii="Times New Roman" w:hAnsi="Times New Roman" w:cs="Times New Roman"/>
          <w:sz w:val="24"/>
          <w:szCs w:val="24"/>
        </w:rPr>
        <w:t>:</w:t>
      </w:r>
    </w:p>
    <w:p w14:paraId="50C4D167" w14:textId="77777777" w:rsidR="00751168" w:rsidRDefault="00751168" w:rsidP="00400B5A">
      <w:pPr>
        <w:pStyle w:val="ListParagraph"/>
        <w:numPr>
          <w:ilvl w:val="0"/>
          <w:numId w:val="13"/>
        </w:numPr>
        <w:tabs>
          <w:tab w:val="left" w:pos="1134"/>
        </w:tabs>
        <w:spacing w:after="160" w:line="360" w:lineRule="auto"/>
        <w:ind w:left="851" w:hanging="284"/>
        <w:jc w:val="both"/>
        <w:rPr>
          <w:szCs w:val="24"/>
        </w:rPr>
      </w:pPr>
      <w:r>
        <w:rPr>
          <w:szCs w:val="24"/>
        </w:rPr>
        <w:t>Domain</w:t>
      </w:r>
    </w:p>
    <w:p w14:paraId="29A22B2B" w14:textId="77777777" w:rsidR="00751168" w:rsidRDefault="00751168" w:rsidP="00751168">
      <w:pPr>
        <w:pStyle w:val="ListParagraph"/>
        <w:tabs>
          <w:tab w:val="left" w:pos="709"/>
        </w:tabs>
        <w:spacing w:line="360" w:lineRule="auto"/>
        <w:ind w:left="851" w:hanging="284"/>
        <w:jc w:val="both"/>
        <w:rPr>
          <w:szCs w:val="24"/>
        </w:rPr>
      </w:pPr>
      <w:r>
        <w:rPr>
          <w:szCs w:val="24"/>
        </w:rPr>
        <w:tab/>
      </w:r>
      <w:r>
        <w:rPr>
          <w:szCs w:val="24"/>
        </w:rPr>
        <w:tab/>
        <w:t xml:space="preserve">Domain adalah alamay website yang digunakan untuk mengidentifikasi dan mengakses </w:t>
      </w:r>
      <w:r w:rsidRPr="00A044F9">
        <w:rPr>
          <w:i/>
          <w:iCs/>
          <w:szCs w:val="24"/>
        </w:rPr>
        <w:t>website</w:t>
      </w:r>
      <w:r>
        <w:rPr>
          <w:szCs w:val="24"/>
        </w:rPr>
        <w:t xml:space="preserve"> di internet.</w:t>
      </w:r>
    </w:p>
    <w:p w14:paraId="4D5EE6CA" w14:textId="77777777" w:rsidR="00751168" w:rsidRDefault="00751168" w:rsidP="00400B5A">
      <w:pPr>
        <w:pStyle w:val="ListParagraph"/>
        <w:numPr>
          <w:ilvl w:val="0"/>
          <w:numId w:val="13"/>
        </w:numPr>
        <w:tabs>
          <w:tab w:val="left" w:pos="709"/>
        </w:tabs>
        <w:spacing w:after="160" w:line="360" w:lineRule="auto"/>
        <w:ind w:left="851" w:hanging="284"/>
        <w:jc w:val="both"/>
        <w:rPr>
          <w:szCs w:val="24"/>
        </w:rPr>
      </w:pPr>
      <w:r>
        <w:rPr>
          <w:szCs w:val="24"/>
        </w:rPr>
        <w:t>Hosting</w:t>
      </w:r>
    </w:p>
    <w:p w14:paraId="4CC8A8E0" w14:textId="77777777" w:rsidR="00751168" w:rsidRDefault="00751168" w:rsidP="00751168">
      <w:pPr>
        <w:pStyle w:val="ListParagraph"/>
        <w:tabs>
          <w:tab w:val="left" w:pos="709"/>
        </w:tabs>
        <w:spacing w:line="360" w:lineRule="auto"/>
        <w:ind w:left="851" w:hanging="284"/>
        <w:jc w:val="both"/>
        <w:rPr>
          <w:szCs w:val="24"/>
        </w:rPr>
      </w:pPr>
      <w:r>
        <w:rPr>
          <w:szCs w:val="24"/>
        </w:rPr>
        <w:tab/>
      </w:r>
      <w:r>
        <w:rPr>
          <w:szCs w:val="24"/>
        </w:rPr>
        <w:tab/>
        <w:t xml:space="preserve">Hosting merunjuk pada tempat di internet di semua file, data, gambar dan konten website anda disimpan dan akses oleh audiens, ini mirip dengan sewa ruang di server yang membuat </w:t>
      </w:r>
      <w:r w:rsidRPr="00A130F4">
        <w:rPr>
          <w:i/>
          <w:iCs/>
          <w:szCs w:val="24"/>
        </w:rPr>
        <w:t>website</w:t>
      </w:r>
      <w:r>
        <w:rPr>
          <w:szCs w:val="24"/>
        </w:rPr>
        <w:t xml:space="preserve"> anda dapat diakses secara online.</w:t>
      </w:r>
    </w:p>
    <w:p w14:paraId="49037CE1" w14:textId="77777777" w:rsidR="00751168" w:rsidRDefault="00751168" w:rsidP="00400B5A">
      <w:pPr>
        <w:pStyle w:val="ListParagraph"/>
        <w:numPr>
          <w:ilvl w:val="0"/>
          <w:numId w:val="13"/>
        </w:numPr>
        <w:tabs>
          <w:tab w:val="left" w:pos="709"/>
        </w:tabs>
        <w:spacing w:after="160" w:line="360" w:lineRule="auto"/>
        <w:ind w:left="851" w:hanging="284"/>
        <w:jc w:val="both"/>
        <w:rPr>
          <w:szCs w:val="24"/>
        </w:rPr>
      </w:pPr>
      <w:r>
        <w:rPr>
          <w:szCs w:val="24"/>
        </w:rPr>
        <w:t>Konten</w:t>
      </w:r>
    </w:p>
    <w:p w14:paraId="25DAA5F9" w14:textId="77777777" w:rsidR="00751168" w:rsidRDefault="00751168" w:rsidP="00751168">
      <w:pPr>
        <w:pStyle w:val="ListParagraph"/>
        <w:tabs>
          <w:tab w:val="left" w:pos="709"/>
        </w:tabs>
        <w:spacing w:line="360" w:lineRule="auto"/>
        <w:ind w:left="851" w:hanging="284"/>
        <w:jc w:val="both"/>
        <w:rPr>
          <w:szCs w:val="24"/>
        </w:rPr>
      </w:pPr>
      <w:r>
        <w:rPr>
          <w:szCs w:val="24"/>
        </w:rPr>
        <w:tab/>
      </w:r>
      <w:r>
        <w:rPr>
          <w:szCs w:val="24"/>
        </w:rPr>
        <w:tab/>
        <w:t xml:space="preserve">Konten merujuk pada semua informasi, teks, gambar, video, audio, dan elemen lainya yang ada di dalam </w:t>
      </w:r>
      <w:r w:rsidRPr="00A130F4">
        <w:rPr>
          <w:i/>
          <w:iCs/>
          <w:szCs w:val="24"/>
        </w:rPr>
        <w:t xml:space="preserve">website </w:t>
      </w:r>
      <w:r>
        <w:rPr>
          <w:szCs w:val="24"/>
        </w:rPr>
        <w:t xml:space="preserve">anda.Konten adalah alasan utama mengapa audiens data ke </w:t>
      </w:r>
      <w:r w:rsidRPr="00A130F4">
        <w:rPr>
          <w:i/>
          <w:iCs/>
          <w:szCs w:val="24"/>
        </w:rPr>
        <w:t>website</w:t>
      </w:r>
      <w:r>
        <w:rPr>
          <w:szCs w:val="24"/>
        </w:rPr>
        <w:t xml:space="preserve"> anda,karena meraka ingin mencari informasi, hiburan, atau solusi atas pertanyaan atau masalah mereka.</w:t>
      </w:r>
    </w:p>
    <w:p w14:paraId="501DF9F4" w14:textId="77777777" w:rsidR="00751168" w:rsidRDefault="00751168" w:rsidP="00400B5A">
      <w:pPr>
        <w:pStyle w:val="ListParagraph"/>
        <w:numPr>
          <w:ilvl w:val="0"/>
          <w:numId w:val="13"/>
        </w:numPr>
        <w:tabs>
          <w:tab w:val="left" w:pos="709"/>
        </w:tabs>
        <w:spacing w:after="160" w:line="360" w:lineRule="auto"/>
        <w:ind w:left="851" w:hanging="284"/>
        <w:jc w:val="both"/>
        <w:rPr>
          <w:szCs w:val="24"/>
        </w:rPr>
      </w:pPr>
      <w:r>
        <w:rPr>
          <w:szCs w:val="24"/>
        </w:rPr>
        <w:t>Platform</w:t>
      </w:r>
    </w:p>
    <w:p w14:paraId="290ADDD5" w14:textId="77777777" w:rsidR="00751168" w:rsidRDefault="00751168" w:rsidP="00751168">
      <w:pPr>
        <w:pStyle w:val="ListParagraph"/>
        <w:tabs>
          <w:tab w:val="left" w:pos="709"/>
        </w:tabs>
        <w:spacing w:line="360" w:lineRule="auto"/>
        <w:ind w:left="851" w:hanging="284"/>
        <w:jc w:val="both"/>
        <w:rPr>
          <w:szCs w:val="24"/>
        </w:rPr>
      </w:pPr>
      <w:r>
        <w:rPr>
          <w:szCs w:val="24"/>
        </w:rPr>
        <w:tab/>
      </w:r>
      <w:r>
        <w:rPr>
          <w:szCs w:val="24"/>
        </w:rPr>
        <w:tab/>
        <w:t xml:space="preserve">Platform adalah salah satu unsur penting dalam pembuatan dan pengelolaan sebuah </w:t>
      </w:r>
      <w:r w:rsidRPr="00A130F4">
        <w:rPr>
          <w:i/>
          <w:iCs/>
          <w:szCs w:val="24"/>
        </w:rPr>
        <w:t>website</w:t>
      </w:r>
      <w:r>
        <w:rPr>
          <w:szCs w:val="24"/>
        </w:rPr>
        <w:t xml:space="preserve">.Platform merujuk pada teknologi atau sistem yang digunakan untuk membangun, mengelola, dan menjalankan </w:t>
      </w:r>
      <w:r w:rsidRPr="00A130F4">
        <w:rPr>
          <w:i/>
          <w:iCs/>
          <w:szCs w:val="24"/>
        </w:rPr>
        <w:t>website</w:t>
      </w:r>
      <w:r>
        <w:rPr>
          <w:szCs w:val="24"/>
        </w:rPr>
        <w:t>.</w:t>
      </w:r>
    </w:p>
    <w:p w14:paraId="20ED0634" w14:textId="77777777" w:rsidR="00751168" w:rsidRDefault="00751168" w:rsidP="00400B5A">
      <w:pPr>
        <w:pStyle w:val="ListParagraph"/>
        <w:numPr>
          <w:ilvl w:val="0"/>
          <w:numId w:val="13"/>
        </w:numPr>
        <w:tabs>
          <w:tab w:val="left" w:pos="709"/>
        </w:tabs>
        <w:spacing w:after="160" w:line="360" w:lineRule="auto"/>
        <w:ind w:left="851" w:hanging="284"/>
        <w:jc w:val="both"/>
        <w:rPr>
          <w:szCs w:val="24"/>
        </w:rPr>
      </w:pPr>
      <w:r>
        <w:rPr>
          <w:szCs w:val="24"/>
        </w:rPr>
        <w:t xml:space="preserve">Desain </w:t>
      </w:r>
      <w:r w:rsidRPr="00A130F4">
        <w:rPr>
          <w:i/>
          <w:iCs/>
          <w:szCs w:val="24"/>
        </w:rPr>
        <w:t>Website</w:t>
      </w:r>
    </w:p>
    <w:p w14:paraId="4FF9B4A6" w14:textId="164A7601" w:rsidR="00751168" w:rsidRDefault="00751168" w:rsidP="00751168">
      <w:pPr>
        <w:tabs>
          <w:tab w:val="left" w:pos="1005"/>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ain </w:t>
      </w:r>
      <w:r w:rsidRPr="006551C6">
        <w:rPr>
          <w:rFonts w:ascii="Times New Roman" w:hAnsi="Times New Roman" w:cs="Times New Roman"/>
          <w:i/>
          <w:iCs/>
          <w:sz w:val="24"/>
          <w:szCs w:val="24"/>
        </w:rPr>
        <w:t xml:space="preserve">website </w:t>
      </w:r>
      <w:r>
        <w:rPr>
          <w:rFonts w:ascii="Times New Roman" w:hAnsi="Times New Roman" w:cs="Times New Roman"/>
          <w:sz w:val="24"/>
          <w:szCs w:val="24"/>
        </w:rPr>
        <w:t xml:space="preserve">merujuk pada tata letak, tampilan visual, pengaturan elemen, dan estetika keseluruhan dari sebuah halaman atau seluruh </w:t>
      </w:r>
      <w:r w:rsidRPr="006551C6">
        <w:rPr>
          <w:rFonts w:ascii="Times New Roman" w:hAnsi="Times New Roman" w:cs="Times New Roman"/>
          <w:i/>
          <w:iCs/>
          <w:sz w:val="24"/>
          <w:szCs w:val="24"/>
        </w:rPr>
        <w:t>website</w:t>
      </w:r>
      <w:r>
        <w:rPr>
          <w:rFonts w:ascii="Times New Roman" w:hAnsi="Times New Roman" w:cs="Times New Roman"/>
          <w:sz w:val="24"/>
          <w:szCs w:val="24"/>
        </w:rPr>
        <w:t>.Desain yang baik tidak hanya mencakup aspek estetika,tetapi juga mempertimbangkan kegunaan, navigasi yang mudah, dan pengalaman pengguna yang baik.</w:t>
      </w:r>
    </w:p>
    <w:p w14:paraId="10341ABB" w14:textId="0C9F5D97" w:rsidR="00813332" w:rsidRPr="00813332" w:rsidRDefault="00813332" w:rsidP="00813332">
      <w:pPr>
        <w:pStyle w:val="Bab24"/>
        <w:ind w:left="567" w:hanging="567"/>
        <w:rPr>
          <w:color w:val="000000" w:themeColor="text1"/>
        </w:rPr>
      </w:pPr>
      <w:r w:rsidRPr="00813332">
        <w:rPr>
          <w:color w:val="000000" w:themeColor="text1"/>
        </w:rPr>
        <w:lastRenderedPageBreak/>
        <w:t xml:space="preserve">Jenis </w:t>
      </w:r>
      <w:r w:rsidRPr="00813332">
        <w:rPr>
          <w:i/>
          <w:iCs/>
          <w:color w:val="000000" w:themeColor="text1"/>
        </w:rPr>
        <w:t>Website</w:t>
      </w:r>
    </w:p>
    <w:p w14:paraId="0D94605D" w14:textId="2AC19A91" w:rsidR="00813332" w:rsidRDefault="0023589F" w:rsidP="00813332">
      <w:pPr>
        <w:pStyle w:val="ListParagraph"/>
        <w:spacing w:line="360" w:lineRule="auto"/>
        <w:ind w:left="0" w:firstLine="567"/>
        <w:jc w:val="both"/>
        <w:rPr>
          <w:szCs w:val="24"/>
        </w:rPr>
      </w:pPr>
      <w:r>
        <w:rPr>
          <w:szCs w:val="24"/>
        </w:rPr>
        <w:t>Menurut</w:t>
      </w:r>
      <w:r w:rsidR="00D56456">
        <w:rPr>
          <w:szCs w:val="24"/>
        </w:rPr>
        <w:t xml:space="preserve"> </w:t>
      </w:r>
      <w:r w:rsidR="00D56456">
        <w:rPr>
          <w:szCs w:val="24"/>
        </w:rPr>
        <w:fldChar w:fldCharType="begin"/>
      </w:r>
      <w:r w:rsidR="00D56456">
        <w:rPr>
          <w:szCs w:val="24"/>
        </w:rPr>
        <w:instrText xml:space="preserve"> ADDIN ZOTERO_ITEM CSL_CITATION {"citationID":"H47IFjZ4","properties":{"formattedCitation":"(Damanik, 2021)","plainCitation":"(Damanik, 2021)","noteIndex":0},"citationItems":[{"id":160,"uris":["http://zotero.org/users/local/8npMbMCH/items/NFDZ592K"],"itemData":{"id":160,"type":"article-journal","abstract":"Media informasi di Sekolah Menengah Pertama (SMP) Negeri  1 Tuhemberua masih bersifat manual atau masih bersifat   surat   dan   menggunakan   papan   pengumuman   dalam   menyampaikan informasi, sehingga dalam menyampaikan informasi dari sekolah kepada siswa kurang cepat dan bahkan mengalami keterlambatan. SMPN 1 Tuhemberua membutuhkan media informasi yang cepat, tepat tanpa harus ke sekolah dan dapat diakses secara online oleh masyarakat, siswa untuk mendapatkan informasi. Metode  yang  digunakan  dalam  dalam membuat sistem ini dengan  metode  waterfall dengan menganalisis data dan informasi yang didapatkan di sekolah tersebut kemudian merancang, membangun website SMPN 1 Tuhemberua. Website ini dibangun menggunakan bahasa pemograman PHP dan basis data MySQL. Perancangan website ini dibangun berdasarkan hasil analisis dan berbagai referensi yang diperoleh kemudian diuji coba dengan localhost dan dijalankan dengan google chrome atau browser Mozilla Firefox. Setelah melewati tahap uji coba dengan baik, maka hasil yang didapatkan yaitu sebuah media informasi yang dapat membantu sekolah untuk menyampaikan informasi.","container-title":"JURNAL MAHAJANA INFORMASI","DOI":"10.51544/jurnalmi.v6i1.1979","ISSN":"2527-8290","issue":"1","journalAbbreviation":"JurnalMI","language":"id","page":"6-15","source":"DOI.org (Crossref)","title":"RANCANGAN SISTEM INFORMASI SMP NEGERI 1 TUHEMBERUA KABUPATEN NIAS UTARA MENGGUNAKAN PHP CODEIGNITER","volume":"6","author":[{"family":"Damanik","given":"Burhanuddin"}],"issued":{"date-parts":[["2021",7,1]]}}}],"schema":"https://github.com/citation-style-language/schema/raw/master/csl-citation.json"} </w:instrText>
      </w:r>
      <w:r w:rsidR="00D56456">
        <w:rPr>
          <w:szCs w:val="24"/>
        </w:rPr>
        <w:fldChar w:fldCharType="separate"/>
      </w:r>
      <w:r w:rsidR="00D56456" w:rsidRPr="00D56456">
        <w:t>(Damanik, 2021)</w:t>
      </w:r>
      <w:r w:rsidR="00D56456">
        <w:rPr>
          <w:szCs w:val="24"/>
        </w:rPr>
        <w:fldChar w:fldCharType="end"/>
      </w:r>
      <w:r>
        <w:rPr>
          <w:szCs w:val="24"/>
        </w:rPr>
        <w:t xml:space="preserve">, berdasarkan karakteristik penyajiannya, </w:t>
      </w:r>
      <w:r w:rsidRPr="004D77B0">
        <w:rPr>
          <w:i/>
          <w:iCs/>
          <w:szCs w:val="24"/>
        </w:rPr>
        <w:t>website</w:t>
      </w:r>
      <w:r>
        <w:rPr>
          <w:szCs w:val="24"/>
        </w:rPr>
        <w:t xml:space="preserve"> dibedakan menjadi </w:t>
      </w:r>
      <w:r w:rsidR="0088028B">
        <w:rPr>
          <w:szCs w:val="24"/>
        </w:rPr>
        <w:t>tiga</w:t>
      </w:r>
      <w:r>
        <w:rPr>
          <w:szCs w:val="24"/>
        </w:rPr>
        <w:t xml:space="preserve"> jenis, yaitu </w:t>
      </w:r>
      <w:r w:rsidRPr="004D77B0">
        <w:rPr>
          <w:i/>
          <w:iCs/>
          <w:szCs w:val="24"/>
        </w:rPr>
        <w:t>website</w:t>
      </w:r>
      <w:r>
        <w:rPr>
          <w:szCs w:val="24"/>
        </w:rPr>
        <w:t xml:space="preserve"> statis</w:t>
      </w:r>
      <w:r w:rsidR="0088028B">
        <w:rPr>
          <w:szCs w:val="24"/>
        </w:rPr>
        <w:t xml:space="preserve">, </w:t>
      </w:r>
      <w:r w:rsidRPr="004D77B0">
        <w:rPr>
          <w:i/>
          <w:iCs/>
          <w:szCs w:val="24"/>
        </w:rPr>
        <w:t>website</w:t>
      </w:r>
      <w:r>
        <w:rPr>
          <w:szCs w:val="24"/>
        </w:rPr>
        <w:t xml:space="preserve"> dinamis</w:t>
      </w:r>
      <w:r w:rsidR="0088028B">
        <w:rPr>
          <w:szCs w:val="24"/>
        </w:rPr>
        <w:t xml:space="preserve">, dan </w:t>
      </w:r>
      <w:r w:rsidR="0088028B" w:rsidRPr="0088028B">
        <w:rPr>
          <w:i/>
          <w:iCs/>
          <w:szCs w:val="24"/>
        </w:rPr>
        <w:t xml:space="preserve">website </w:t>
      </w:r>
      <w:r w:rsidR="0088028B">
        <w:rPr>
          <w:szCs w:val="24"/>
        </w:rPr>
        <w:t>Interatif</w:t>
      </w:r>
      <w:r>
        <w:rPr>
          <w:szCs w:val="24"/>
        </w:rPr>
        <w:t>. Berikut penjelasanya</w:t>
      </w:r>
      <w:r w:rsidR="004D77B0">
        <w:rPr>
          <w:szCs w:val="24"/>
        </w:rPr>
        <w:t>.</w:t>
      </w:r>
    </w:p>
    <w:p w14:paraId="1041782D" w14:textId="3671D032" w:rsidR="00813332" w:rsidRDefault="00813332" w:rsidP="00400B5A">
      <w:pPr>
        <w:pStyle w:val="ListParagraph"/>
        <w:numPr>
          <w:ilvl w:val="0"/>
          <w:numId w:val="14"/>
        </w:numPr>
        <w:spacing w:after="160" w:line="360" w:lineRule="auto"/>
        <w:ind w:left="851" w:hanging="284"/>
        <w:jc w:val="both"/>
        <w:rPr>
          <w:szCs w:val="24"/>
        </w:rPr>
      </w:pPr>
      <w:r w:rsidRPr="004D77B0">
        <w:rPr>
          <w:i/>
          <w:iCs/>
          <w:szCs w:val="24"/>
        </w:rPr>
        <w:t>Website</w:t>
      </w:r>
      <w:r>
        <w:rPr>
          <w:szCs w:val="24"/>
        </w:rPr>
        <w:t xml:space="preserve"> </w:t>
      </w:r>
      <w:r w:rsidR="004D77B0">
        <w:rPr>
          <w:szCs w:val="24"/>
        </w:rPr>
        <w:t xml:space="preserve">statis yaitu jenis </w:t>
      </w:r>
      <w:r w:rsidR="004D77B0" w:rsidRPr="004D77B0">
        <w:rPr>
          <w:i/>
          <w:iCs/>
          <w:szCs w:val="24"/>
        </w:rPr>
        <w:t>website</w:t>
      </w:r>
      <w:r w:rsidR="004D77B0">
        <w:rPr>
          <w:szCs w:val="24"/>
        </w:rPr>
        <w:t xml:space="preserve"> yang isinya tidak diperbaharui secara berkala sehingga isinya dari waktu ke waktu akan selalu tetap. </w:t>
      </w:r>
      <w:r w:rsidR="004D77B0" w:rsidRPr="004D77B0">
        <w:rPr>
          <w:i/>
          <w:iCs/>
          <w:szCs w:val="24"/>
        </w:rPr>
        <w:t>Website</w:t>
      </w:r>
      <w:r w:rsidR="004D77B0">
        <w:rPr>
          <w:szCs w:val="24"/>
        </w:rPr>
        <w:t xml:space="preserve"> jenis ini biasanya hanya digunakan untuk menampilkan profil dari pemilik website seperti profil perusahaan atau organisasi</w:t>
      </w:r>
      <w:r>
        <w:rPr>
          <w:szCs w:val="24"/>
        </w:rPr>
        <w:t>.</w:t>
      </w:r>
    </w:p>
    <w:p w14:paraId="3AAC0627" w14:textId="785E26CA" w:rsidR="00813332" w:rsidRDefault="00813332" w:rsidP="00400B5A">
      <w:pPr>
        <w:pStyle w:val="ListParagraph"/>
        <w:numPr>
          <w:ilvl w:val="0"/>
          <w:numId w:val="14"/>
        </w:numPr>
        <w:spacing w:after="160" w:line="360" w:lineRule="auto"/>
        <w:ind w:left="851" w:hanging="284"/>
        <w:jc w:val="both"/>
        <w:rPr>
          <w:szCs w:val="24"/>
        </w:rPr>
      </w:pPr>
      <w:r w:rsidRPr="004D77B0">
        <w:rPr>
          <w:i/>
          <w:iCs/>
          <w:szCs w:val="24"/>
        </w:rPr>
        <w:t>Website</w:t>
      </w:r>
      <w:r>
        <w:rPr>
          <w:szCs w:val="24"/>
        </w:rPr>
        <w:t xml:space="preserve"> </w:t>
      </w:r>
      <w:r w:rsidR="004D77B0">
        <w:rPr>
          <w:szCs w:val="24"/>
        </w:rPr>
        <w:t xml:space="preserve">dinamis jenis </w:t>
      </w:r>
      <w:r w:rsidR="004D77B0" w:rsidRPr="00B2360C">
        <w:rPr>
          <w:i/>
          <w:iCs/>
          <w:szCs w:val="24"/>
        </w:rPr>
        <w:t>website</w:t>
      </w:r>
      <w:r w:rsidR="004D77B0">
        <w:rPr>
          <w:szCs w:val="24"/>
        </w:rPr>
        <w:t xml:space="preserve"> yang isinya terus diperbaharui secara berkala oleh pengelola </w:t>
      </w:r>
      <w:r w:rsidR="004D77B0" w:rsidRPr="00B2360C">
        <w:rPr>
          <w:i/>
          <w:iCs/>
          <w:szCs w:val="24"/>
        </w:rPr>
        <w:t>web</w:t>
      </w:r>
      <w:r w:rsidR="004D77B0">
        <w:rPr>
          <w:szCs w:val="24"/>
        </w:rPr>
        <w:t xml:space="preserve"> atau pemilik </w:t>
      </w:r>
      <w:r w:rsidR="004D77B0" w:rsidRPr="00B2360C">
        <w:rPr>
          <w:i/>
          <w:iCs/>
          <w:szCs w:val="24"/>
        </w:rPr>
        <w:t>website</w:t>
      </w:r>
      <w:r w:rsidR="004D77B0">
        <w:rPr>
          <w:szCs w:val="24"/>
        </w:rPr>
        <w:t xml:space="preserve">. </w:t>
      </w:r>
      <w:r w:rsidR="004D77B0" w:rsidRPr="00B2360C">
        <w:rPr>
          <w:i/>
          <w:iCs/>
          <w:szCs w:val="24"/>
        </w:rPr>
        <w:t>Website</w:t>
      </w:r>
      <w:r w:rsidR="004D77B0">
        <w:rPr>
          <w:szCs w:val="24"/>
        </w:rPr>
        <w:t xml:space="preserve"> jenis ini banyak dimiliki oleh perusahaan atau perorangan </w:t>
      </w:r>
      <w:r w:rsidR="00B2360C">
        <w:rPr>
          <w:szCs w:val="24"/>
        </w:rPr>
        <w:t xml:space="preserve">yang aktivitas bisnisnya memang berkaitan dengan internet. Contohnya paling mudah dari </w:t>
      </w:r>
      <w:r w:rsidR="00B2360C" w:rsidRPr="00B2360C">
        <w:rPr>
          <w:i/>
          <w:iCs/>
          <w:szCs w:val="24"/>
        </w:rPr>
        <w:t>website</w:t>
      </w:r>
      <w:r w:rsidR="00B2360C">
        <w:rPr>
          <w:szCs w:val="24"/>
        </w:rPr>
        <w:t xml:space="preserve"> jenis yaitu </w:t>
      </w:r>
      <w:r w:rsidR="00B2360C" w:rsidRPr="00B2360C">
        <w:rPr>
          <w:i/>
          <w:iCs/>
          <w:szCs w:val="24"/>
        </w:rPr>
        <w:t>web</w:t>
      </w:r>
      <w:r w:rsidR="00B2360C">
        <w:rPr>
          <w:szCs w:val="24"/>
        </w:rPr>
        <w:t xml:space="preserve"> blog dan </w:t>
      </w:r>
      <w:r w:rsidR="00B2360C" w:rsidRPr="00B2360C">
        <w:rPr>
          <w:i/>
          <w:iCs/>
          <w:szCs w:val="24"/>
        </w:rPr>
        <w:t>website</w:t>
      </w:r>
      <w:r w:rsidR="00B2360C">
        <w:rPr>
          <w:szCs w:val="24"/>
        </w:rPr>
        <w:t xml:space="preserve"> berita.</w:t>
      </w:r>
    </w:p>
    <w:p w14:paraId="6D7A1497" w14:textId="564E04B1" w:rsidR="0088028B" w:rsidRDefault="0088028B" w:rsidP="00400B5A">
      <w:pPr>
        <w:pStyle w:val="ListParagraph"/>
        <w:numPr>
          <w:ilvl w:val="0"/>
          <w:numId w:val="14"/>
        </w:numPr>
        <w:spacing w:after="160" w:line="360" w:lineRule="auto"/>
        <w:ind w:left="851" w:hanging="284"/>
        <w:jc w:val="both"/>
        <w:rPr>
          <w:szCs w:val="24"/>
        </w:rPr>
      </w:pPr>
      <w:r>
        <w:rPr>
          <w:i/>
          <w:iCs/>
          <w:szCs w:val="24"/>
        </w:rPr>
        <w:t>Website</w:t>
      </w:r>
      <w:r>
        <w:rPr>
          <w:szCs w:val="24"/>
        </w:rPr>
        <w:t xml:space="preserve"> Interatif pada dasarnya merupakan bagian dari website dinamis. Namun, perbedaannya terletak pada siapa yang mengelola kontennya. Pada website interatif, pengguna atau pengunjung memiliki peran aktif dalam membuat dan memperbarui isi informasi, bukan hanya pengelola website saja. Contoh dari website interatif adalah media sosial seperti Facebook dan Twitter, atau platform marketplace seperti Tokopedia, Bukalapak, dan sejenisnya, di mana pengguna dapat membuat akun, meng</w:t>
      </w:r>
      <w:r w:rsidR="00D56456">
        <w:rPr>
          <w:szCs w:val="24"/>
        </w:rPr>
        <w:t>unggah konten, hingga melakukan transaksi.</w:t>
      </w:r>
    </w:p>
    <w:p w14:paraId="1955D9E2" w14:textId="50B31D0C" w:rsidR="00813332" w:rsidRDefault="00813332" w:rsidP="00813332">
      <w:pPr>
        <w:pStyle w:val="Bab24"/>
        <w:ind w:left="567" w:hanging="567"/>
        <w:rPr>
          <w:color w:val="000000" w:themeColor="text1"/>
        </w:rPr>
      </w:pPr>
      <w:r w:rsidRPr="00813332">
        <w:rPr>
          <w:color w:val="000000" w:themeColor="text1"/>
        </w:rPr>
        <w:t xml:space="preserve">Fungsi </w:t>
      </w:r>
      <w:r w:rsidRPr="00813332">
        <w:rPr>
          <w:i/>
          <w:iCs/>
          <w:color w:val="000000" w:themeColor="text1"/>
        </w:rPr>
        <w:t>Website</w:t>
      </w:r>
    </w:p>
    <w:p w14:paraId="4DEAB799" w14:textId="40923E13" w:rsidR="002E5B87" w:rsidRDefault="00813332" w:rsidP="002E5B87">
      <w:pPr>
        <w:spacing w:line="360" w:lineRule="auto"/>
        <w:ind w:firstLine="567"/>
        <w:jc w:val="both"/>
        <w:rPr>
          <w:rFonts w:ascii="Times New Roman" w:hAnsi="Times New Roman" w:cs="Times New Roman"/>
          <w:sz w:val="24"/>
          <w:szCs w:val="24"/>
          <w:lang w:val="en-US"/>
        </w:rPr>
      </w:pPr>
      <w:r>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dapat berfungsi sebagai media promosi, platfrom komunikasi, dan saran transaksi, yang memungkinkan pengguna untuk mengakses informasi dan layanan dengan mudah.</w:t>
      </w:r>
      <w:r w:rsidR="002E5B87">
        <w:rPr>
          <w:rFonts w:ascii="Times New Roman" w:hAnsi="Times New Roman" w:cs="Times New Roman"/>
          <w:sz w:val="24"/>
          <w:szCs w:val="24"/>
          <w:lang w:val="en-US"/>
        </w:rPr>
        <w:t xml:space="preserve">Fungsi </w:t>
      </w:r>
      <w:r w:rsidR="002E5B87" w:rsidRPr="002E5B87">
        <w:rPr>
          <w:rFonts w:ascii="Times New Roman" w:hAnsi="Times New Roman" w:cs="Times New Roman"/>
          <w:i/>
          <w:iCs/>
          <w:sz w:val="24"/>
          <w:szCs w:val="24"/>
          <w:lang w:val="en-US"/>
        </w:rPr>
        <w:t>Website</w:t>
      </w:r>
      <w:r w:rsidR="002E5B87">
        <w:rPr>
          <w:rFonts w:ascii="Times New Roman" w:hAnsi="Times New Roman" w:cs="Times New Roman"/>
          <w:sz w:val="24"/>
          <w:szCs w:val="24"/>
          <w:lang w:val="en-US"/>
        </w:rPr>
        <w:t xml:space="preserve"> antara lain:</w:t>
      </w:r>
    </w:p>
    <w:p w14:paraId="32547203" w14:textId="28CB4725" w:rsidR="002E5B87" w:rsidRDefault="002E5B87" w:rsidP="00400B5A">
      <w:pPr>
        <w:pStyle w:val="ListParagraph"/>
        <w:numPr>
          <w:ilvl w:val="0"/>
          <w:numId w:val="15"/>
        </w:numPr>
        <w:spacing w:line="360" w:lineRule="auto"/>
        <w:jc w:val="both"/>
        <w:rPr>
          <w:szCs w:val="24"/>
          <w:lang w:val="en-US"/>
        </w:rPr>
      </w:pPr>
      <w:r>
        <w:rPr>
          <w:szCs w:val="24"/>
          <w:lang w:val="en-US"/>
        </w:rPr>
        <w:t>Media Promosi</w:t>
      </w:r>
    </w:p>
    <w:p w14:paraId="3FA4AD82" w14:textId="7CF92A42" w:rsidR="002E5B87" w:rsidRDefault="002E5B87" w:rsidP="00400B5A">
      <w:pPr>
        <w:pStyle w:val="ListParagraph"/>
        <w:numPr>
          <w:ilvl w:val="0"/>
          <w:numId w:val="15"/>
        </w:numPr>
        <w:spacing w:line="360" w:lineRule="auto"/>
        <w:jc w:val="both"/>
        <w:rPr>
          <w:szCs w:val="24"/>
          <w:lang w:val="en-US"/>
        </w:rPr>
      </w:pPr>
      <w:r>
        <w:rPr>
          <w:szCs w:val="24"/>
          <w:lang w:val="en-US"/>
        </w:rPr>
        <w:t>Media Pemasaran</w:t>
      </w:r>
    </w:p>
    <w:p w14:paraId="787D4450" w14:textId="0E48D65A" w:rsidR="002E5B87" w:rsidRDefault="002E5B87" w:rsidP="00400B5A">
      <w:pPr>
        <w:pStyle w:val="ListParagraph"/>
        <w:numPr>
          <w:ilvl w:val="0"/>
          <w:numId w:val="15"/>
        </w:numPr>
        <w:spacing w:line="360" w:lineRule="auto"/>
        <w:jc w:val="both"/>
        <w:rPr>
          <w:szCs w:val="24"/>
          <w:lang w:val="en-US"/>
        </w:rPr>
      </w:pPr>
      <w:r>
        <w:rPr>
          <w:szCs w:val="24"/>
          <w:lang w:val="en-US"/>
        </w:rPr>
        <w:t>Media Informasi</w:t>
      </w:r>
    </w:p>
    <w:p w14:paraId="40B591E8" w14:textId="7E562CE9" w:rsidR="002E5B87" w:rsidRDefault="002E5B87" w:rsidP="00400B5A">
      <w:pPr>
        <w:pStyle w:val="ListParagraph"/>
        <w:numPr>
          <w:ilvl w:val="0"/>
          <w:numId w:val="15"/>
        </w:numPr>
        <w:spacing w:line="360" w:lineRule="auto"/>
        <w:jc w:val="both"/>
        <w:rPr>
          <w:szCs w:val="24"/>
          <w:lang w:val="en-US"/>
        </w:rPr>
      </w:pPr>
      <w:r>
        <w:rPr>
          <w:szCs w:val="24"/>
          <w:lang w:val="en-US"/>
        </w:rPr>
        <w:t>Media Pendidikan</w:t>
      </w:r>
    </w:p>
    <w:p w14:paraId="3A4DFD69" w14:textId="27AD9CC6" w:rsidR="002E5B87" w:rsidRPr="002E5B87" w:rsidRDefault="002E5B87" w:rsidP="00400B5A">
      <w:pPr>
        <w:pStyle w:val="ListParagraph"/>
        <w:numPr>
          <w:ilvl w:val="0"/>
          <w:numId w:val="15"/>
        </w:numPr>
        <w:spacing w:line="360" w:lineRule="auto"/>
        <w:jc w:val="both"/>
        <w:rPr>
          <w:szCs w:val="24"/>
          <w:lang w:val="en-US"/>
        </w:rPr>
      </w:pPr>
      <w:r>
        <w:rPr>
          <w:szCs w:val="24"/>
          <w:lang w:val="en-US"/>
        </w:rPr>
        <w:t>Media Komunikasi</w:t>
      </w:r>
    </w:p>
    <w:p w14:paraId="5F1D9A81" w14:textId="5E428DB7" w:rsidR="00813332" w:rsidRDefault="004F67E5" w:rsidP="004F67E5">
      <w:pPr>
        <w:pStyle w:val="Bab24"/>
        <w:ind w:left="567" w:hanging="567"/>
        <w:rPr>
          <w:color w:val="000000" w:themeColor="text1"/>
        </w:rPr>
      </w:pPr>
      <w:r w:rsidRPr="004F67E5">
        <w:rPr>
          <w:color w:val="000000" w:themeColor="text1"/>
        </w:rPr>
        <w:lastRenderedPageBreak/>
        <w:t xml:space="preserve">Komponen </w:t>
      </w:r>
      <w:r w:rsidRPr="004F67E5">
        <w:rPr>
          <w:i/>
          <w:iCs/>
          <w:color w:val="000000" w:themeColor="text1"/>
        </w:rPr>
        <w:t>Website</w:t>
      </w:r>
    </w:p>
    <w:p w14:paraId="4055F702" w14:textId="748DC088" w:rsidR="00BF2BAE" w:rsidRDefault="00BF2BAE" w:rsidP="00C063B5">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belum membuat </w:t>
      </w:r>
      <w:r w:rsidRPr="00C063B5">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penting untuk memahami komponen-komponen yang saling berperan dalam membentuk keseluruhan situs. Secara umum terdapat enam komponen penting dalam sebuah </w:t>
      </w:r>
      <w:r w:rsidRPr="00C063B5">
        <w:rPr>
          <w:rFonts w:ascii="Times New Roman" w:hAnsi="Times New Roman" w:cs="Times New Roman"/>
          <w:i/>
          <w:iCs/>
          <w:sz w:val="24"/>
          <w:szCs w:val="24"/>
          <w:lang w:val="en-US"/>
        </w:rPr>
        <w:t>website</w:t>
      </w:r>
      <w:r>
        <w:rPr>
          <w:rFonts w:ascii="Times New Roman" w:hAnsi="Times New Roman" w:cs="Times New Roman"/>
          <w:sz w:val="24"/>
          <w:szCs w:val="24"/>
          <w:lang w:val="en-US"/>
        </w:rPr>
        <w:t xml:space="preserve"> diantaranya domain, </w:t>
      </w:r>
      <w:r w:rsidRPr="00C063B5">
        <w:rPr>
          <w:rFonts w:ascii="Times New Roman" w:hAnsi="Times New Roman" w:cs="Times New Roman"/>
          <w:i/>
          <w:iCs/>
          <w:sz w:val="24"/>
          <w:szCs w:val="24"/>
          <w:lang w:val="en-US"/>
        </w:rPr>
        <w:t>header</w:t>
      </w:r>
      <w:r>
        <w:rPr>
          <w:rFonts w:ascii="Times New Roman" w:hAnsi="Times New Roman" w:cs="Times New Roman"/>
          <w:sz w:val="24"/>
          <w:szCs w:val="24"/>
          <w:lang w:val="en-US"/>
        </w:rPr>
        <w:t xml:space="preserve">, menu, konten utama, </w:t>
      </w:r>
      <w:r w:rsidRPr="00C063B5">
        <w:rPr>
          <w:rFonts w:ascii="Times New Roman" w:hAnsi="Times New Roman" w:cs="Times New Roman"/>
          <w:i/>
          <w:iCs/>
          <w:sz w:val="24"/>
          <w:szCs w:val="24"/>
          <w:lang w:val="en-US"/>
        </w:rPr>
        <w:t>sidebar</w:t>
      </w:r>
      <w:r>
        <w:rPr>
          <w:rFonts w:ascii="Times New Roman" w:hAnsi="Times New Roman" w:cs="Times New Roman"/>
          <w:sz w:val="24"/>
          <w:szCs w:val="24"/>
          <w:lang w:val="en-US"/>
        </w:rPr>
        <w:t xml:space="preserve">, dan </w:t>
      </w:r>
      <w:r w:rsidRPr="00C063B5">
        <w:rPr>
          <w:rFonts w:ascii="Times New Roman" w:hAnsi="Times New Roman" w:cs="Times New Roman"/>
          <w:i/>
          <w:iCs/>
          <w:sz w:val="24"/>
          <w:szCs w:val="24"/>
          <w:lang w:val="en-US"/>
        </w:rPr>
        <w:t>footer</w:t>
      </w:r>
      <w:r w:rsidR="00C063B5">
        <w:rPr>
          <w:rFonts w:ascii="Times New Roman" w:hAnsi="Times New Roman" w:cs="Times New Roman"/>
          <w:sz w:val="24"/>
          <w:szCs w:val="24"/>
          <w:lang w:val="en-US"/>
        </w:rPr>
        <w:t xml:space="preserve">. </w:t>
      </w:r>
      <w:r w:rsidRPr="00C063B5">
        <w:rPr>
          <w:rFonts w:ascii="Times New Roman" w:hAnsi="Times New Roman" w:cs="Times New Roman"/>
          <w:sz w:val="24"/>
          <w:szCs w:val="24"/>
          <w:lang w:val="en-US"/>
        </w:rPr>
        <w:t>Berikut</w:t>
      </w:r>
      <w:r>
        <w:rPr>
          <w:rFonts w:ascii="Times New Roman" w:hAnsi="Times New Roman" w:cs="Times New Roman"/>
          <w:sz w:val="24"/>
          <w:szCs w:val="24"/>
          <w:lang w:val="en-US"/>
        </w:rPr>
        <w:t xml:space="preserve"> penjelasan lengkap dari masing-masing komponen</w:t>
      </w:r>
      <w:r w:rsidR="00C063B5">
        <w:rPr>
          <w:rFonts w:ascii="Times New Roman" w:hAnsi="Times New Roman" w:cs="Times New Roman"/>
          <w:sz w:val="24"/>
          <w:szCs w:val="24"/>
          <w:lang w:val="en-US"/>
        </w:rPr>
        <w:t xml:space="preserve"> tersebut.</w:t>
      </w:r>
    </w:p>
    <w:p w14:paraId="4FC19AF5" w14:textId="79FA2F56" w:rsidR="00C063B5" w:rsidRDefault="00C063B5" w:rsidP="00400B5A">
      <w:pPr>
        <w:pStyle w:val="ListParagraph"/>
        <w:numPr>
          <w:ilvl w:val="0"/>
          <w:numId w:val="16"/>
        </w:numPr>
        <w:tabs>
          <w:tab w:val="left" w:pos="1155"/>
        </w:tabs>
        <w:spacing w:line="360" w:lineRule="auto"/>
        <w:ind w:left="851" w:hanging="284"/>
        <w:jc w:val="both"/>
        <w:rPr>
          <w:szCs w:val="24"/>
          <w:lang w:val="en-US"/>
        </w:rPr>
      </w:pPr>
      <w:r>
        <w:rPr>
          <w:szCs w:val="24"/>
          <w:lang w:val="en-US"/>
        </w:rPr>
        <w:t>Domain</w:t>
      </w:r>
    </w:p>
    <w:p w14:paraId="19E71AF4" w14:textId="64E940F9" w:rsidR="00C063B5" w:rsidRDefault="00840E9A" w:rsidP="00840E9A">
      <w:pPr>
        <w:pStyle w:val="ListParagraph"/>
        <w:tabs>
          <w:tab w:val="left" w:pos="1155"/>
        </w:tabs>
        <w:spacing w:line="360" w:lineRule="auto"/>
        <w:ind w:left="851"/>
        <w:jc w:val="both"/>
        <w:rPr>
          <w:szCs w:val="24"/>
          <w:lang w:val="en-US"/>
        </w:rPr>
      </w:pPr>
      <w:r>
        <w:rPr>
          <w:szCs w:val="24"/>
          <w:lang w:val="en-US"/>
        </w:rPr>
        <w:t xml:space="preserve">Domain adalah alamat </w:t>
      </w:r>
      <w:r w:rsidRPr="00840E9A">
        <w:rPr>
          <w:i/>
          <w:iCs/>
          <w:szCs w:val="24"/>
          <w:lang w:val="en-US"/>
        </w:rPr>
        <w:t>website</w:t>
      </w:r>
      <w:r>
        <w:rPr>
          <w:szCs w:val="24"/>
          <w:lang w:val="en-US"/>
        </w:rPr>
        <w:t xml:space="preserve"> yang digunakan untuk mengakses situs internet, misalnya www.contohwebsite.com. Domain berfungsi sebagai identitas </w:t>
      </w:r>
      <w:r w:rsidRPr="00840E9A">
        <w:rPr>
          <w:i/>
          <w:iCs/>
          <w:szCs w:val="24"/>
          <w:lang w:val="en-US"/>
        </w:rPr>
        <w:t xml:space="preserve">website </w:t>
      </w:r>
      <w:r>
        <w:rPr>
          <w:szCs w:val="24"/>
          <w:lang w:val="en-US"/>
        </w:rPr>
        <w:t>agar dapat ditemukan oleh pengguna.</w:t>
      </w:r>
    </w:p>
    <w:p w14:paraId="454A1CA2" w14:textId="670BC4F6" w:rsidR="00840E9A" w:rsidRPr="00840E9A" w:rsidRDefault="00840E9A" w:rsidP="00400B5A">
      <w:pPr>
        <w:pStyle w:val="ListParagraph"/>
        <w:numPr>
          <w:ilvl w:val="0"/>
          <w:numId w:val="16"/>
        </w:numPr>
        <w:tabs>
          <w:tab w:val="left" w:pos="1155"/>
        </w:tabs>
        <w:spacing w:line="360" w:lineRule="auto"/>
        <w:ind w:left="851" w:hanging="284"/>
        <w:jc w:val="both"/>
        <w:rPr>
          <w:szCs w:val="24"/>
          <w:lang w:val="en-US"/>
        </w:rPr>
      </w:pPr>
      <w:r>
        <w:rPr>
          <w:i/>
          <w:iCs/>
          <w:szCs w:val="24"/>
          <w:lang w:val="en-US"/>
        </w:rPr>
        <w:t>Header</w:t>
      </w:r>
    </w:p>
    <w:p w14:paraId="08420B0F" w14:textId="5473451A" w:rsidR="00840E9A" w:rsidRPr="00840E9A" w:rsidRDefault="00840E9A" w:rsidP="00840E9A">
      <w:pPr>
        <w:pStyle w:val="ListParagraph"/>
        <w:tabs>
          <w:tab w:val="left" w:pos="1155"/>
        </w:tabs>
        <w:spacing w:line="360" w:lineRule="auto"/>
        <w:ind w:left="851"/>
        <w:jc w:val="both"/>
        <w:rPr>
          <w:szCs w:val="24"/>
          <w:lang w:val="en-US"/>
        </w:rPr>
      </w:pPr>
      <w:r w:rsidRPr="00840E9A">
        <w:rPr>
          <w:i/>
          <w:iCs/>
          <w:szCs w:val="24"/>
          <w:lang w:val="en-US"/>
        </w:rPr>
        <w:t>Header</w:t>
      </w:r>
      <w:r>
        <w:rPr>
          <w:szCs w:val="24"/>
          <w:lang w:val="en-US"/>
        </w:rPr>
        <w:t xml:space="preserve"> merupakan bagian paling atas halaman website yang biasanya berisi logo, judul, dan informasi penting seperti nomor telepon atau ikon media sosial. </w:t>
      </w:r>
      <w:r w:rsidRPr="00840E9A">
        <w:rPr>
          <w:i/>
          <w:iCs/>
          <w:szCs w:val="24"/>
          <w:lang w:val="en-US"/>
        </w:rPr>
        <w:t>Header</w:t>
      </w:r>
      <w:r>
        <w:rPr>
          <w:szCs w:val="24"/>
          <w:lang w:val="en-US"/>
        </w:rPr>
        <w:t xml:space="preserve"> berfungsi sebagai pengenalan dan navigasi awal bagi pengunjung.</w:t>
      </w:r>
    </w:p>
    <w:p w14:paraId="350AB637" w14:textId="1263B731" w:rsidR="00840E9A" w:rsidRDefault="00840E9A" w:rsidP="00400B5A">
      <w:pPr>
        <w:pStyle w:val="ListParagraph"/>
        <w:numPr>
          <w:ilvl w:val="0"/>
          <w:numId w:val="16"/>
        </w:numPr>
        <w:tabs>
          <w:tab w:val="left" w:pos="1155"/>
        </w:tabs>
        <w:spacing w:line="360" w:lineRule="auto"/>
        <w:ind w:left="851" w:hanging="284"/>
        <w:jc w:val="both"/>
        <w:rPr>
          <w:szCs w:val="24"/>
          <w:lang w:val="en-US"/>
        </w:rPr>
      </w:pPr>
      <w:r>
        <w:rPr>
          <w:szCs w:val="24"/>
          <w:lang w:val="en-US"/>
        </w:rPr>
        <w:t>Menu</w:t>
      </w:r>
    </w:p>
    <w:p w14:paraId="52AB3327" w14:textId="4CE726C8" w:rsidR="00840E9A" w:rsidRDefault="00840E9A" w:rsidP="00840E9A">
      <w:pPr>
        <w:pStyle w:val="ListParagraph"/>
        <w:tabs>
          <w:tab w:val="left" w:pos="1155"/>
        </w:tabs>
        <w:spacing w:line="360" w:lineRule="auto"/>
        <w:ind w:left="851"/>
        <w:jc w:val="both"/>
        <w:rPr>
          <w:szCs w:val="24"/>
          <w:lang w:val="en-US"/>
        </w:rPr>
      </w:pPr>
      <w:r>
        <w:rPr>
          <w:szCs w:val="24"/>
          <w:lang w:val="en-US"/>
        </w:rPr>
        <w:t xml:space="preserve">Menu merupakan bagian dari </w:t>
      </w:r>
      <w:r w:rsidRPr="00840E9A">
        <w:rPr>
          <w:i/>
          <w:iCs/>
          <w:szCs w:val="24"/>
          <w:lang w:val="en-US"/>
        </w:rPr>
        <w:t>website</w:t>
      </w:r>
      <w:r>
        <w:rPr>
          <w:szCs w:val="24"/>
          <w:lang w:val="en-US"/>
        </w:rPr>
        <w:t xml:space="preserve"> yang berisi beberapa </w:t>
      </w:r>
      <w:r w:rsidRPr="00840E9A">
        <w:rPr>
          <w:i/>
          <w:iCs/>
          <w:szCs w:val="24"/>
          <w:lang w:val="en-US"/>
        </w:rPr>
        <w:t>link</w:t>
      </w:r>
      <w:r>
        <w:rPr>
          <w:szCs w:val="24"/>
          <w:lang w:val="en-US"/>
        </w:rPr>
        <w:t xml:space="preserve"> utama yang mengarah pada halaman lain. Menu</w:t>
      </w:r>
      <w:r w:rsidR="001C2FBB">
        <w:rPr>
          <w:szCs w:val="24"/>
          <w:lang w:val="en-US"/>
        </w:rPr>
        <w:t xml:space="preserve"> biasanya terletak dibawah </w:t>
      </w:r>
      <w:r w:rsidR="001C2FBB" w:rsidRPr="001C2FBB">
        <w:rPr>
          <w:i/>
          <w:iCs/>
          <w:szCs w:val="24"/>
          <w:lang w:val="en-US"/>
        </w:rPr>
        <w:t>header</w:t>
      </w:r>
      <w:r w:rsidR="001C2FBB">
        <w:rPr>
          <w:szCs w:val="24"/>
          <w:lang w:val="en-US"/>
        </w:rPr>
        <w:t xml:space="preserve"> atau di samping.</w:t>
      </w:r>
    </w:p>
    <w:p w14:paraId="051EC42C" w14:textId="5AC7970E" w:rsidR="00840E9A" w:rsidRDefault="00840E9A" w:rsidP="00400B5A">
      <w:pPr>
        <w:pStyle w:val="ListParagraph"/>
        <w:numPr>
          <w:ilvl w:val="0"/>
          <w:numId w:val="16"/>
        </w:numPr>
        <w:tabs>
          <w:tab w:val="left" w:pos="1155"/>
        </w:tabs>
        <w:spacing w:line="360" w:lineRule="auto"/>
        <w:ind w:left="851" w:hanging="284"/>
        <w:jc w:val="both"/>
        <w:rPr>
          <w:szCs w:val="24"/>
          <w:lang w:val="en-US"/>
        </w:rPr>
      </w:pPr>
      <w:r>
        <w:rPr>
          <w:szCs w:val="24"/>
          <w:lang w:val="en-US"/>
        </w:rPr>
        <w:t>Konten Utam</w:t>
      </w:r>
      <w:r w:rsidR="001C2FBB">
        <w:rPr>
          <w:szCs w:val="24"/>
          <w:lang w:val="en-US"/>
        </w:rPr>
        <w:t>a</w:t>
      </w:r>
    </w:p>
    <w:p w14:paraId="7128355D" w14:textId="468B32F0" w:rsidR="001C2FBB" w:rsidRPr="006F0433" w:rsidRDefault="006F0433" w:rsidP="001C2FBB">
      <w:pPr>
        <w:pStyle w:val="ListParagraph"/>
        <w:tabs>
          <w:tab w:val="left" w:pos="1155"/>
        </w:tabs>
        <w:spacing w:line="360" w:lineRule="auto"/>
        <w:ind w:left="851"/>
        <w:jc w:val="both"/>
        <w:rPr>
          <w:szCs w:val="24"/>
          <w:lang w:val="en-US"/>
        </w:rPr>
      </w:pPr>
      <w:r>
        <w:rPr>
          <w:szCs w:val="24"/>
          <w:lang w:val="en-US"/>
        </w:rPr>
        <w:t xml:space="preserve">Konten utama adalah bagian utama dari </w:t>
      </w:r>
      <w:r w:rsidRPr="006F0433">
        <w:rPr>
          <w:i/>
          <w:iCs/>
          <w:szCs w:val="24"/>
          <w:lang w:val="en-US"/>
        </w:rPr>
        <w:t>website</w:t>
      </w:r>
      <w:r>
        <w:rPr>
          <w:szCs w:val="24"/>
          <w:lang w:val="en-US"/>
        </w:rPr>
        <w:t xml:space="preserve"> yang membuat informasi penting, artikel, foto, video, atau produk yang ingin disajikan kepada pengunjung. Bagian ini adalah fokus utama yang menjadi alasan penunjung datang ke situs.</w:t>
      </w:r>
    </w:p>
    <w:p w14:paraId="373680CA" w14:textId="1EAFBD53" w:rsidR="00840E9A" w:rsidRPr="006F0433" w:rsidRDefault="00840E9A" w:rsidP="00400B5A">
      <w:pPr>
        <w:pStyle w:val="ListParagraph"/>
        <w:numPr>
          <w:ilvl w:val="0"/>
          <w:numId w:val="16"/>
        </w:numPr>
        <w:tabs>
          <w:tab w:val="left" w:pos="1155"/>
        </w:tabs>
        <w:spacing w:line="360" w:lineRule="auto"/>
        <w:ind w:left="851" w:hanging="284"/>
        <w:jc w:val="both"/>
        <w:rPr>
          <w:szCs w:val="24"/>
          <w:lang w:val="en-US"/>
        </w:rPr>
      </w:pPr>
      <w:r>
        <w:rPr>
          <w:i/>
          <w:iCs/>
          <w:szCs w:val="24"/>
          <w:lang w:val="en-US"/>
        </w:rPr>
        <w:t>Sidebar</w:t>
      </w:r>
    </w:p>
    <w:p w14:paraId="253C7D3B" w14:textId="21A3B128" w:rsidR="006F0433" w:rsidRPr="006F0433" w:rsidRDefault="006F0433" w:rsidP="006F0433">
      <w:pPr>
        <w:pStyle w:val="ListParagraph"/>
        <w:tabs>
          <w:tab w:val="left" w:pos="1155"/>
        </w:tabs>
        <w:spacing w:line="360" w:lineRule="auto"/>
        <w:ind w:left="851"/>
        <w:jc w:val="both"/>
        <w:rPr>
          <w:szCs w:val="24"/>
          <w:lang w:val="en-US"/>
        </w:rPr>
      </w:pPr>
      <w:r w:rsidRPr="001D615B">
        <w:rPr>
          <w:i/>
          <w:iCs/>
          <w:szCs w:val="24"/>
          <w:lang w:val="en-US"/>
        </w:rPr>
        <w:t>Sidebar</w:t>
      </w:r>
      <w:r>
        <w:rPr>
          <w:szCs w:val="24"/>
          <w:lang w:val="en-US"/>
        </w:rPr>
        <w:t xml:space="preserve"> </w:t>
      </w:r>
      <w:r w:rsidR="001D615B">
        <w:rPr>
          <w:szCs w:val="24"/>
          <w:lang w:val="en-US"/>
        </w:rPr>
        <w:t>biasanya terletak di sisi kiri atau kanan dari konten utama. Sidebar berfungsi untuk menampilkan menu cepat atau tautan penting.</w:t>
      </w:r>
    </w:p>
    <w:p w14:paraId="6A0C8611" w14:textId="4BA16DC8" w:rsidR="00840E9A" w:rsidRPr="001D615B" w:rsidRDefault="00840E9A" w:rsidP="00400B5A">
      <w:pPr>
        <w:pStyle w:val="ListParagraph"/>
        <w:numPr>
          <w:ilvl w:val="0"/>
          <w:numId w:val="16"/>
        </w:numPr>
        <w:tabs>
          <w:tab w:val="left" w:pos="1155"/>
        </w:tabs>
        <w:spacing w:line="360" w:lineRule="auto"/>
        <w:ind w:left="851" w:hanging="284"/>
        <w:jc w:val="both"/>
        <w:rPr>
          <w:szCs w:val="24"/>
          <w:lang w:val="en-US"/>
        </w:rPr>
      </w:pPr>
      <w:r>
        <w:rPr>
          <w:i/>
          <w:iCs/>
          <w:szCs w:val="24"/>
          <w:lang w:val="en-US"/>
        </w:rPr>
        <w:t>Footer</w:t>
      </w:r>
    </w:p>
    <w:p w14:paraId="16C9CE4B" w14:textId="79A745A9" w:rsidR="00850427" w:rsidRPr="00CC00B6" w:rsidRDefault="001D615B" w:rsidP="00CC00B6">
      <w:pPr>
        <w:pStyle w:val="ListParagraph"/>
        <w:tabs>
          <w:tab w:val="left" w:pos="1155"/>
        </w:tabs>
        <w:spacing w:line="360" w:lineRule="auto"/>
        <w:ind w:left="851"/>
        <w:jc w:val="both"/>
        <w:rPr>
          <w:szCs w:val="24"/>
          <w:lang w:val="en-US"/>
        </w:rPr>
      </w:pPr>
      <w:r>
        <w:rPr>
          <w:szCs w:val="24"/>
          <w:lang w:val="en-US"/>
        </w:rPr>
        <w:t>Footer adalah bagian bawah halaman website yang biasanya memuat informasi tambahan seperti hak cipta, tautan kebijakan privasi, kontan, dan informasi penting lainnya yang ada di semua halaman.</w:t>
      </w:r>
    </w:p>
    <w:p w14:paraId="706484DB" w14:textId="2298A810" w:rsidR="004A51BB" w:rsidRDefault="005B4B51" w:rsidP="00CC00B6">
      <w:pPr>
        <w:pStyle w:val="Bab2"/>
        <w:ind w:left="567" w:hanging="567"/>
      </w:pPr>
      <w:r>
        <w:lastRenderedPageBreak/>
        <w:t>CSS</w:t>
      </w:r>
    </w:p>
    <w:p w14:paraId="736913AC" w14:textId="208BEAFD" w:rsidR="005B4B51" w:rsidRDefault="005B4B51" w:rsidP="00CC00B6">
      <w:pPr>
        <w:spacing w:line="360" w:lineRule="auto"/>
        <w:ind w:firstLine="567"/>
        <w:jc w:val="both"/>
        <w:rPr>
          <w:rFonts w:ascii="Times New Roman" w:hAnsi="Times New Roman" w:cs="Times New Roman"/>
          <w:sz w:val="24"/>
          <w:szCs w:val="24"/>
        </w:rPr>
      </w:pPr>
      <w:r w:rsidRPr="003B5C01">
        <w:rPr>
          <w:rFonts w:ascii="Times New Roman" w:hAnsi="Times New Roman" w:cs="Times New Roman"/>
          <w:i/>
          <w:iCs/>
          <w:sz w:val="24"/>
          <w:szCs w:val="24"/>
        </w:rPr>
        <w:t>Cascading Style Sheets</w:t>
      </w:r>
      <w:r>
        <w:rPr>
          <w:rFonts w:ascii="Times New Roman" w:hAnsi="Times New Roman" w:cs="Times New Roman"/>
          <w:sz w:val="24"/>
          <w:szCs w:val="24"/>
        </w:rPr>
        <w:t xml:space="preserve"> (CSS) adalah pembahasan pemograman yang di gunakan untuk merancang tampilan dan desain halaman web. Dengan CSS, pengembangan dapat mengatur elemen visual seperti warna, font, outline, background, serta menyesuaikan tampilan halaman agar responsif terhadap berbagai ukuran layar. Dalam konteks pembuatan </w:t>
      </w:r>
      <w:r w:rsidRPr="005B4B51">
        <w:rPr>
          <w:rFonts w:ascii="Times New Roman" w:hAnsi="Times New Roman" w:cs="Times New Roman"/>
          <w:i/>
          <w:iCs/>
          <w:sz w:val="24"/>
          <w:szCs w:val="24"/>
        </w:rPr>
        <w:t>website</w:t>
      </w:r>
      <w:r>
        <w:rPr>
          <w:rFonts w:ascii="Times New Roman" w:hAnsi="Times New Roman" w:cs="Times New Roman"/>
          <w:sz w:val="24"/>
          <w:szCs w:val="24"/>
        </w:rPr>
        <w:t>, CSS berkolaborasi dengan HTML untuk menciptakan tampilan yang menarik dan fungsional, sehingga pengguna dapat menikmati pengalaman yang lebih baik saat mengakses informasi</w:t>
      </w:r>
      <w:r w:rsidR="000B31AC">
        <w:rPr>
          <w:rFonts w:ascii="Times New Roman" w:hAnsi="Times New Roman" w:cs="Times New Roman"/>
          <w:sz w:val="24"/>
          <w:szCs w:val="24"/>
        </w:rPr>
        <w:t xml:space="preserve"> </w:t>
      </w:r>
      <w:r w:rsidR="00CF062F">
        <w:rPr>
          <w:rFonts w:ascii="Times New Roman" w:hAnsi="Times New Roman" w:cs="Times New Roman"/>
          <w:sz w:val="24"/>
          <w:szCs w:val="24"/>
        </w:rPr>
        <w:fldChar w:fldCharType="begin"/>
      </w:r>
      <w:r w:rsidR="00CF062F">
        <w:rPr>
          <w:rFonts w:ascii="Times New Roman" w:hAnsi="Times New Roman" w:cs="Times New Roman"/>
          <w:sz w:val="24"/>
          <w:szCs w:val="24"/>
        </w:rPr>
        <w:instrText xml:space="preserve"> ADDIN ZOTERO_ITEM CSL_CITATION {"citationID":"F3o3BVww","properties":{"formattedCitation":"(Sari dkk., 2022)","plainCitation":"(Sari dkk., 2022)","noteIndex":0},"citationItems":[{"id":125,"uris":["http://zotero.org/users/local/8npMbMCH/items/GDT63UCK"],"itemData":{"id":125,"type":"article-journal","abstract":"Perkembangan teknologi yang terus menerus maju membuat segala sesuatu menjadi canggih dan mudah, seperti absensi yang dapat diakses secara online. Pada penelitian ini dilakukan perancangan sistem absensi pegawai kantoran secara online pada website berbasis HTML dan CSS, yang dimana pada website ini terdapat waktu dan map yang dapat menunjukkan keberadaan pegawai dan pukul berapa saat melakukan absen sehingga dengan begitu dapat diharapkan bisa mencegah terjadinya kecurangan absen seperti penitipan absen. Tujuan dari penelitian ini adalah untuk membantu kantor dalam permasalahan absensi agar kantor dapat dengan mudah mengontrol seluruh pegawai dalam persoalan kehadiran dan seluruh data yang masuk akan tertata rapi sehingga data-data tersebut akan mudah direkap. Penelitian ini menggunakan metode pengambilan data dari observasi serta merancang dan membangun. Sehingga dengan metode observasi yang digunakan ini dapat mengetahui dan mendapatkan data – data yang akan digunakan pada tahap merancang dan membangun webstite ini. Website ini sendiri dirancang menggunakan Bahasa pemrograman HTML sebagai tahap awal dari kerangka halaman website dan menggunakan Bahasa pemrograman CSS untuk membuat tampilan layout pada website lebih menarik.","container-title":"Blend Sains Jurnal Teknik","DOI":"10.56211/blendsains.v1i1.66","ISSN":"2964-7347","issue":"1","journalAbbreviation":"Blend Sains J. Teknik","language":"id","license":"https://creativecommons.org/licenses/by-sa/4.0","page":"8-15","source":"DOI.org (Crossref)","title":"Perancangan Sistem Absensi Pegawai Kantoran Secara Online pada Website Berbasis HTML dan CSS","volume":"1","author":[{"family":"Sari","given":"Indah Purnama"},{"family":"Azzahrah","given":"Azzahrah"},{"family":"Qathrunada","given":"Isnaini Faiz"},{"family":"Lubis","given":"Nurkumala"},{"family":"Anggraini","given":"Thamita"}],"issued":{"date-parts":[["2022",6,30]]}}}],"schema":"https://github.com/citation-style-language/schema/raw/master/csl-citation.json"} </w:instrText>
      </w:r>
      <w:r w:rsidR="00CF062F">
        <w:rPr>
          <w:rFonts w:ascii="Times New Roman" w:hAnsi="Times New Roman" w:cs="Times New Roman"/>
          <w:sz w:val="24"/>
          <w:szCs w:val="24"/>
        </w:rPr>
        <w:fldChar w:fldCharType="separate"/>
      </w:r>
      <w:r w:rsidR="00CF062F" w:rsidRPr="00CF062F">
        <w:rPr>
          <w:rFonts w:ascii="Times New Roman" w:hAnsi="Times New Roman" w:cs="Times New Roman"/>
          <w:sz w:val="24"/>
        </w:rPr>
        <w:t>(Sari dkk., 2022)</w:t>
      </w:r>
      <w:r w:rsidR="00CF062F">
        <w:rPr>
          <w:rFonts w:ascii="Times New Roman" w:hAnsi="Times New Roman" w:cs="Times New Roman"/>
          <w:sz w:val="24"/>
          <w:szCs w:val="24"/>
        </w:rPr>
        <w:fldChar w:fldCharType="end"/>
      </w:r>
      <w:r w:rsidR="00CF062F">
        <w:rPr>
          <w:rFonts w:ascii="Times New Roman" w:hAnsi="Times New Roman" w:cs="Times New Roman"/>
          <w:sz w:val="24"/>
          <w:szCs w:val="24"/>
        </w:rPr>
        <w:t>.</w:t>
      </w:r>
    </w:p>
    <w:p w14:paraId="30D53FDF" w14:textId="62E5C2ED" w:rsidR="00012A0E" w:rsidRPr="00012A0E" w:rsidRDefault="00012A0E" w:rsidP="00012A0E">
      <w:pPr>
        <w:pStyle w:val="Bab2"/>
        <w:spacing w:before="240"/>
        <w:ind w:left="567" w:hanging="567"/>
        <w:jc w:val="both"/>
      </w:pPr>
      <w:r>
        <w:t>Hypertext Markup Language (HTML)</w:t>
      </w:r>
    </w:p>
    <w:p w14:paraId="33D6D74A" w14:textId="3EC6CC86" w:rsidR="00012A0E" w:rsidRDefault="00012A0E" w:rsidP="00012A0E">
      <w:pPr>
        <w:tabs>
          <w:tab w:val="left" w:pos="567"/>
        </w:tabs>
        <w:spacing w:line="360" w:lineRule="auto"/>
        <w:jc w:val="both"/>
        <w:rPr>
          <w:rFonts w:ascii="Times New Roman" w:hAnsi="Times New Roman" w:cs="Times New Roman"/>
          <w:sz w:val="24"/>
          <w:szCs w:val="24"/>
        </w:rPr>
      </w:pPr>
      <w:r>
        <w:rPr>
          <w:lang w:val="en-US"/>
        </w:rPr>
        <w:tab/>
      </w:r>
      <w:r w:rsidRPr="003B5C01">
        <w:rPr>
          <w:rFonts w:ascii="Times New Roman" w:hAnsi="Times New Roman" w:cs="Times New Roman"/>
          <w:i/>
          <w:iCs/>
          <w:sz w:val="24"/>
          <w:szCs w:val="24"/>
        </w:rPr>
        <w:t>Hypertext Markup Language</w:t>
      </w:r>
      <w:r>
        <w:rPr>
          <w:rFonts w:ascii="Times New Roman" w:hAnsi="Times New Roman" w:cs="Times New Roman"/>
          <w:i/>
          <w:iCs/>
          <w:sz w:val="24"/>
          <w:szCs w:val="24"/>
        </w:rPr>
        <w:t xml:space="preserve"> </w:t>
      </w:r>
      <w:r>
        <w:rPr>
          <w:rFonts w:ascii="Times New Roman" w:hAnsi="Times New Roman" w:cs="Times New Roman"/>
          <w:sz w:val="24"/>
          <w:szCs w:val="24"/>
        </w:rPr>
        <w:t xml:space="preserve">(HTML) adalah sebuah bahasa formatting yang digunakan untuk membuat sebuah halaman </w:t>
      </w:r>
      <w:r w:rsidRPr="00012A0E">
        <w:rPr>
          <w:rFonts w:ascii="Times New Roman" w:hAnsi="Times New Roman" w:cs="Times New Roman"/>
          <w:i/>
          <w:iCs/>
          <w:sz w:val="24"/>
          <w:szCs w:val="24"/>
        </w:rPr>
        <w:t>website</w:t>
      </w:r>
      <w:r>
        <w:rPr>
          <w:rFonts w:ascii="Times New Roman" w:hAnsi="Times New Roman" w:cs="Times New Roman"/>
          <w:sz w:val="24"/>
          <w:szCs w:val="24"/>
        </w:rPr>
        <w:t xml:space="preserve">. Dalam dunia pemograman berbasis </w:t>
      </w:r>
      <w:r w:rsidRPr="00012A0E">
        <w:rPr>
          <w:rFonts w:ascii="Times New Roman" w:hAnsi="Times New Roman" w:cs="Times New Roman"/>
          <w:i/>
          <w:iCs/>
          <w:sz w:val="24"/>
          <w:szCs w:val="24"/>
        </w:rPr>
        <w:t>website</w:t>
      </w:r>
      <w:r>
        <w:rPr>
          <w:rFonts w:ascii="Times New Roman" w:hAnsi="Times New Roman" w:cs="Times New Roman"/>
          <w:sz w:val="24"/>
          <w:szCs w:val="24"/>
        </w:rPr>
        <w:t xml:space="preserve">, HTML menjadi pondasi dasar pada halaman </w:t>
      </w:r>
      <w:r w:rsidRPr="00012A0E">
        <w:rPr>
          <w:rFonts w:ascii="Times New Roman" w:hAnsi="Times New Roman" w:cs="Times New Roman"/>
          <w:i/>
          <w:iCs/>
          <w:sz w:val="24"/>
          <w:szCs w:val="24"/>
        </w:rPr>
        <w:t>website</w:t>
      </w:r>
      <w:r>
        <w:rPr>
          <w:rFonts w:ascii="Times New Roman" w:hAnsi="Times New Roman" w:cs="Times New Roman"/>
          <w:sz w:val="24"/>
          <w:szCs w:val="24"/>
        </w:rPr>
        <w:t xml:space="preserve">. Sebuah file HTML disimpan dengan ekstensi html (dot html). File tersebut dapat di kases menggunakan web browser. Seperti yang sudah dijelaskan, HTML merupakan dasar dari sebuah </w:t>
      </w:r>
      <w:r w:rsidRPr="00012A0E">
        <w:rPr>
          <w:rFonts w:ascii="Times New Roman" w:hAnsi="Times New Roman" w:cs="Times New Roman"/>
          <w:i/>
          <w:iCs/>
          <w:sz w:val="24"/>
          <w:szCs w:val="24"/>
        </w:rPr>
        <w:t>website,</w:t>
      </w:r>
      <w:r>
        <w:rPr>
          <w:rFonts w:ascii="Times New Roman" w:hAnsi="Times New Roman" w:cs="Times New Roman"/>
          <w:sz w:val="24"/>
          <w:szCs w:val="24"/>
        </w:rPr>
        <w:t xml:space="preserve"> namun untuk membuat website tidak cukup hanya menggunakan HTML, kita memerlukan bantuan CSS, </w:t>
      </w:r>
      <w:r w:rsidRPr="00012A0E">
        <w:rPr>
          <w:rFonts w:ascii="Times New Roman" w:hAnsi="Times New Roman" w:cs="Times New Roman"/>
          <w:i/>
          <w:iCs/>
          <w:sz w:val="24"/>
          <w:szCs w:val="24"/>
        </w:rPr>
        <w:t>JavaScript</w:t>
      </w:r>
      <w:r>
        <w:rPr>
          <w:rFonts w:ascii="Times New Roman" w:hAnsi="Times New Roman" w:cs="Times New Roman"/>
          <w:sz w:val="24"/>
          <w:szCs w:val="24"/>
        </w:rPr>
        <w:t xml:space="preserve"> dan PHP untuk membuat sebuah </w:t>
      </w:r>
      <w:r w:rsidRPr="00012A0E">
        <w:rPr>
          <w:rFonts w:ascii="Times New Roman" w:hAnsi="Times New Roman" w:cs="Times New Roman"/>
          <w:i/>
          <w:iCs/>
          <w:sz w:val="24"/>
          <w:szCs w:val="24"/>
        </w:rPr>
        <w:t>website</w:t>
      </w:r>
      <w:r>
        <w:rPr>
          <w:rFonts w:ascii="Times New Roman" w:hAnsi="Times New Roman" w:cs="Times New Roman"/>
          <w:sz w:val="24"/>
          <w:szCs w:val="24"/>
        </w:rPr>
        <w:t xml:space="preserve"> yang dinamis</w:t>
      </w:r>
      <w:r w:rsidR="009344C5">
        <w:rPr>
          <w:rFonts w:ascii="Times New Roman" w:hAnsi="Times New Roman" w:cs="Times New Roman"/>
          <w:sz w:val="24"/>
          <w:szCs w:val="24"/>
        </w:rPr>
        <w:t>.</w:t>
      </w:r>
    </w:p>
    <w:p w14:paraId="1F1CFDDB" w14:textId="65B083F4" w:rsidR="00012A0E" w:rsidRDefault="00012A0E" w:rsidP="00012A0E">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Hypertext Markup Language </w:t>
      </w:r>
      <w:r>
        <w:rPr>
          <w:rFonts w:ascii="Times New Roman" w:hAnsi="Times New Roman" w:cs="Times New Roman"/>
          <w:sz w:val="24"/>
          <w:szCs w:val="24"/>
        </w:rPr>
        <w:t>(HTML) merupakan kode perintah yang memiliki tag-tag tertentu yang rangkai atau disusun berdasarkan fungsi sehingga menghasilkan informasi yang dapat disajikan di web. Informasi yang dibuat didalam lembaran web terdiri dari objeck-objeck data yang digabungkan dalam kode-kode HTML</w:t>
      </w:r>
      <w:r w:rsidR="009344C5">
        <w:rPr>
          <w:rFonts w:ascii="Times New Roman" w:hAnsi="Times New Roman" w:cs="Times New Roman"/>
          <w:sz w:val="24"/>
          <w:szCs w:val="24"/>
        </w:rPr>
        <w:t xml:space="preserve"> </w:t>
      </w:r>
      <w:r w:rsidR="009344C5">
        <w:rPr>
          <w:rFonts w:ascii="Times New Roman" w:hAnsi="Times New Roman" w:cs="Times New Roman"/>
          <w:sz w:val="24"/>
          <w:szCs w:val="24"/>
        </w:rPr>
        <w:fldChar w:fldCharType="begin"/>
      </w:r>
      <w:r w:rsidR="009344C5">
        <w:rPr>
          <w:rFonts w:ascii="Times New Roman" w:hAnsi="Times New Roman" w:cs="Times New Roman"/>
          <w:sz w:val="24"/>
          <w:szCs w:val="24"/>
        </w:rPr>
        <w:instrText xml:space="preserve"> ADDIN ZOTERO_ITEM CSL_CITATION {"citationID":"GAfpcdQa","properties":{"formattedCitation":"(Maya, 2021)","plainCitation":"(Maya, 2021)","noteIndex":0},"citationItems":[{"id":106,"uris":["http://zotero.org/users/local/8npMbMCH/items/DI9H2BBP"],"itemData":{"id":106,"type":"book","collection-title":"CV.pustka learning center","ISBN":"978-623-6121-89-4","language":"id","source":"Zotero","title":"BELAJAR DESAIN WEB DENGAN HTML DAN CSS","volume":"137","author":[{"family":"Maya","given":"Widiarti Rista"}],"issued":{"date-parts":[["2021"]]}}}],"schema":"https://github.com/citation-style-language/schema/raw/master/csl-citation.json"} </w:instrText>
      </w:r>
      <w:r w:rsidR="009344C5">
        <w:rPr>
          <w:rFonts w:ascii="Times New Roman" w:hAnsi="Times New Roman" w:cs="Times New Roman"/>
          <w:sz w:val="24"/>
          <w:szCs w:val="24"/>
        </w:rPr>
        <w:fldChar w:fldCharType="separate"/>
      </w:r>
      <w:r w:rsidR="009344C5" w:rsidRPr="009344C5">
        <w:rPr>
          <w:rFonts w:ascii="Times New Roman" w:hAnsi="Times New Roman" w:cs="Times New Roman"/>
          <w:sz w:val="24"/>
        </w:rPr>
        <w:t>(Maya, 2021)</w:t>
      </w:r>
      <w:r w:rsidR="009344C5">
        <w:rPr>
          <w:rFonts w:ascii="Times New Roman" w:hAnsi="Times New Roman" w:cs="Times New Roman"/>
          <w:sz w:val="24"/>
          <w:szCs w:val="24"/>
        </w:rPr>
        <w:fldChar w:fldCharType="end"/>
      </w:r>
      <w:r w:rsidR="009344C5">
        <w:rPr>
          <w:rFonts w:ascii="Times New Roman" w:hAnsi="Times New Roman" w:cs="Times New Roman"/>
          <w:sz w:val="24"/>
          <w:szCs w:val="24"/>
        </w:rPr>
        <w:t>.</w:t>
      </w:r>
    </w:p>
    <w:p w14:paraId="47433215" w14:textId="77777777" w:rsidR="00012A0E" w:rsidRPr="00F32F2A" w:rsidRDefault="00012A0E" w:rsidP="00012A0E">
      <w:pPr>
        <w:pStyle w:val="Bab2"/>
        <w:spacing w:before="240"/>
        <w:ind w:left="567" w:hanging="567"/>
        <w:rPr>
          <w:i/>
          <w:iCs/>
        </w:rPr>
      </w:pPr>
      <w:r w:rsidRPr="00F32F2A">
        <w:rPr>
          <w:i/>
          <w:iCs/>
        </w:rPr>
        <w:t>Flowchart</w:t>
      </w:r>
    </w:p>
    <w:p w14:paraId="6C904F59" w14:textId="2E1A3D8B" w:rsidR="007B6A13" w:rsidRDefault="00F32F2A" w:rsidP="007B6A13">
      <w:pPr>
        <w:tabs>
          <w:tab w:val="left" w:pos="709"/>
        </w:tabs>
        <w:spacing w:line="360" w:lineRule="auto"/>
        <w:ind w:firstLine="567"/>
        <w:jc w:val="both"/>
        <w:rPr>
          <w:rFonts w:ascii="Times New Roman" w:hAnsi="Times New Roman" w:cs="Times New Roman"/>
          <w:sz w:val="24"/>
          <w:szCs w:val="24"/>
        </w:rPr>
      </w:pPr>
      <w:r w:rsidRPr="007B6A13">
        <w:rPr>
          <w:rFonts w:ascii="Times New Roman" w:hAnsi="Times New Roman" w:cs="Times New Roman"/>
          <w:i/>
          <w:iCs/>
          <w:sz w:val="24"/>
          <w:szCs w:val="24"/>
        </w:rPr>
        <w:t>Flowchart</w:t>
      </w:r>
      <w:r>
        <w:rPr>
          <w:rFonts w:ascii="Times New Roman" w:hAnsi="Times New Roman" w:cs="Times New Roman"/>
          <w:sz w:val="24"/>
          <w:szCs w:val="24"/>
        </w:rPr>
        <w:t xml:space="preserve"> atau seringg disebut dengan diagram alir merupakan suatu jenis diagram yang merepresentasikan algoritma atau langkah-langkah instruksi yang berurutan dalam sistem. Seorang analis sistem menggunakan </w:t>
      </w:r>
      <w:r w:rsidRPr="007B6A13">
        <w:rPr>
          <w:rFonts w:ascii="Times New Roman" w:hAnsi="Times New Roman" w:cs="Times New Roman"/>
          <w:i/>
          <w:iCs/>
          <w:sz w:val="24"/>
          <w:szCs w:val="24"/>
        </w:rPr>
        <w:t>flowchart</w:t>
      </w:r>
      <w:r>
        <w:rPr>
          <w:rFonts w:ascii="Times New Roman" w:hAnsi="Times New Roman" w:cs="Times New Roman"/>
          <w:sz w:val="24"/>
          <w:szCs w:val="24"/>
        </w:rPr>
        <w:t xml:space="preserve"> sebagai bukti dokumentasi atau menjelaskan gambaran logis sebuah sistem yang akan</w:t>
      </w:r>
      <w:r w:rsidR="0030452F">
        <w:rPr>
          <w:rFonts w:ascii="Times New Roman" w:hAnsi="Times New Roman" w:cs="Times New Roman"/>
          <w:sz w:val="24"/>
          <w:szCs w:val="24"/>
        </w:rPr>
        <w:t xml:space="preserve"> dibangun kepada programmer. Dengan begitu, </w:t>
      </w:r>
      <w:r w:rsidR="0030452F" w:rsidRPr="007B6A13">
        <w:rPr>
          <w:rFonts w:ascii="Times New Roman" w:hAnsi="Times New Roman" w:cs="Times New Roman"/>
          <w:i/>
          <w:iCs/>
          <w:sz w:val="24"/>
          <w:szCs w:val="24"/>
        </w:rPr>
        <w:t>flowchart</w:t>
      </w:r>
      <w:r w:rsidR="0030452F">
        <w:rPr>
          <w:rFonts w:ascii="Times New Roman" w:hAnsi="Times New Roman" w:cs="Times New Roman"/>
          <w:sz w:val="24"/>
          <w:szCs w:val="24"/>
        </w:rPr>
        <w:t xml:space="preserve"> dapat membantuk untuk memberikan solusi terhadapat masalah yang bisa terjadi dalam membangun sistem. Pada dasarnya, </w:t>
      </w:r>
      <w:r w:rsidR="0030452F" w:rsidRPr="007B6A13">
        <w:rPr>
          <w:rFonts w:ascii="Times New Roman" w:hAnsi="Times New Roman" w:cs="Times New Roman"/>
          <w:i/>
          <w:iCs/>
          <w:sz w:val="24"/>
          <w:szCs w:val="24"/>
        </w:rPr>
        <w:t>flowchart</w:t>
      </w:r>
      <w:r w:rsidR="0030452F">
        <w:rPr>
          <w:rFonts w:ascii="Times New Roman" w:hAnsi="Times New Roman" w:cs="Times New Roman"/>
          <w:sz w:val="24"/>
          <w:szCs w:val="24"/>
        </w:rPr>
        <w:t xml:space="preserve"> digambarkan dengan menggunakan simbol-simbol. </w:t>
      </w:r>
      <w:r w:rsidR="0030452F">
        <w:rPr>
          <w:rFonts w:ascii="Times New Roman" w:hAnsi="Times New Roman" w:cs="Times New Roman"/>
          <w:sz w:val="24"/>
          <w:szCs w:val="24"/>
        </w:rPr>
        <w:lastRenderedPageBreak/>
        <w:t>Setiap simbol mewakili suatu proses tertentu. Sedangkan untuk menghubungkan satu proses ke proses selanjutnya digambarkan dengan menggunakan penghubung</w:t>
      </w:r>
      <w:r w:rsidR="00BF5260" w:rsidRPr="00BF5260">
        <w:rPr>
          <w:rFonts w:ascii="Times New Roman" w:hAnsi="Times New Roman" w:cs="Times New Roman"/>
          <w:sz w:val="24"/>
          <w:szCs w:val="24"/>
        </w:rPr>
        <w:t xml:space="preserve"> </w:t>
      </w:r>
      <w:r w:rsidR="00BF5260">
        <w:rPr>
          <w:rFonts w:ascii="Times New Roman" w:hAnsi="Times New Roman" w:cs="Times New Roman"/>
          <w:sz w:val="24"/>
          <w:szCs w:val="24"/>
        </w:rPr>
        <w:fldChar w:fldCharType="begin"/>
      </w:r>
      <w:r w:rsidR="00BF5260">
        <w:rPr>
          <w:rFonts w:ascii="Times New Roman" w:hAnsi="Times New Roman" w:cs="Times New Roman"/>
          <w:sz w:val="24"/>
          <w:szCs w:val="24"/>
        </w:rPr>
        <w:instrText xml:space="preserve"> ADDIN ZOTERO_ITEM CSL_CITATION {"citationID":"8vS98Rno","properties":{"formattedCitation":"(Rosaly dkk., 2019)","plainCitation":"(Rosaly dkk., 2019)","noteIndex":0},"citationItems":[{"id":118,"uris":["http://zotero.org/users/local/8npMbMCH/items/5SW8YUBY"],"itemData":{"id":118,"type":"article-journal","language":"id","source":"Zotero","title":"Pengertian Flowchart Beserta Fungsi dan Simbol-simbol Flowchart yang Paling Umum Digunakan","author":[{"family":"Rosaly","given":"Rizqi"},{"family":"Prasetyo","given":"Andy"},{"family":"Kom","given":"M"}],"issued":{"date-parts":[["2019"]]}}}],"schema":"https://github.com/citation-style-language/schema/raw/master/csl-citation.json"} </w:instrText>
      </w:r>
      <w:r w:rsidR="00BF5260">
        <w:rPr>
          <w:rFonts w:ascii="Times New Roman" w:hAnsi="Times New Roman" w:cs="Times New Roman"/>
          <w:sz w:val="24"/>
          <w:szCs w:val="24"/>
        </w:rPr>
        <w:fldChar w:fldCharType="separate"/>
      </w:r>
      <w:r w:rsidR="00BF5260" w:rsidRPr="00BF5260">
        <w:rPr>
          <w:rFonts w:ascii="Times New Roman" w:hAnsi="Times New Roman" w:cs="Times New Roman"/>
          <w:sz w:val="24"/>
        </w:rPr>
        <w:t>(Rosaly dkk., 2019)</w:t>
      </w:r>
      <w:r w:rsidR="00BF5260">
        <w:rPr>
          <w:rFonts w:ascii="Times New Roman" w:hAnsi="Times New Roman" w:cs="Times New Roman"/>
          <w:sz w:val="24"/>
          <w:szCs w:val="24"/>
        </w:rPr>
        <w:fldChar w:fldCharType="end"/>
      </w:r>
      <w:r w:rsidR="00BF5260">
        <w:rPr>
          <w:rFonts w:ascii="Times New Roman" w:hAnsi="Times New Roman" w:cs="Times New Roman"/>
          <w:sz w:val="24"/>
          <w:szCs w:val="24"/>
        </w:rPr>
        <w:t>.</w:t>
      </w:r>
      <w:r w:rsidR="00BF5260">
        <w:rPr>
          <w:rFonts w:ascii="Times New Roman" w:hAnsi="Times New Roman" w:cs="Times New Roman"/>
          <w:sz w:val="24"/>
          <w:szCs w:val="24"/>
        </w:rPr>
        <w:fldChar w:fldCharType="begin"/>
      </w:r>
      <w:r w:rsidR="00850427">
        <w:rPr>
          <w:rFonts w:ascii="Times New Roman" w:hAnsi="Times New Roman" w:cs="Times New Roman"/>
          <w:sz w:val="24"/>
          <w:szCs w:val="24"/>
        </w:rPr>
        <w:instrText xml:space="preserve"> ADDIN ZOTERO_ITEM CSL_CITATION {"citationID":"v16Cm87f","properties":{"formattedCitation":"(Yulianeu &amp; Oktamala, 2022)","plainCitation":"(Yulianeu &amp; Oktamala, 2022)","dontUpdate":true,"noteIndex":0},"citationItems":[{"id":108,"uris":["http://zotero.org/users/local/8npMbMCH/items/6ZCATPVE"],"itemData":{"id":108,"type":"article-journal","abstract":"&lt;p class=\"abstrak\"&gt;Kebutuhan informasi semakin mendesak sejalan dengan arus globalisasi yang terjadi di seluruh dunia. Keberhasilan informasi sangat tergantung pada sarana dan prasarananya. Pemakaian komputer dalam kehidupan kita telah sangat meluas dan masyarakat, tidak terbatas di lingkungan kerja, tetapi juga dalam kehidupan sehari-hari. Seiring dengan perkembangan ilmu dan teknologi, muncul suatu perkembangan teknologi yaitu GPS (&lt;em&gt;Global Positioning System&lt;/em&gt;). Bertujuan untuk mengetahui letak tempat yang dituju dan mengetahui dimana pengguna berada dengan bantuan sinyal satelit, GPS sendiri dapat memberikan informasi yang tepat dan akurat mengenai posisi, kecepatan, arah dan waktu.Dalam penelitian ini, peneliti merancang dan membangun aplikasi Rancangan peta digital trayek angkutan umum di Kota Tasikmalaya berbasis web dengan yang memanfaatkan teknologi GIS di dalamnya. Aplikasi berguna untuk pencarian rute angkutan kota (Angkot) di Kota Tasikmalaya, sehingga pengguna tidak lagi merasa kesulitan dalam mencari angkutan umum untuk menuju lokasi tujuan mereka terutama bagi para pendatang di Kota Tasikmalaya.&lt;/p&gt;&lt;p class=\"abstrak\"&gt;&lt;strong&gt;Kata Kunci: &lt;/strong&gt;Trayek Angkutan Umum, GIS, Angkot.&lt;/p&gt;","container-title":"JUTEKIN (Jurnal Teknik Informatika)","DOI":"10.51530/jutekin.v10i2.669","ISSN":"2541-6375, 2338-1477","issue":"2","journalAbbreviation":"JUTEKIN","language":"id","license":"http://creativecommons.org/licenses/by-sa/4.0","source":"DOI.org (Crossref)","title":"SISTEM INFORMASI GEOGRAFIS TRAYEK ANGKUTAN UMUM DI KOTA TASIKMALAYA BERBASIS WEB","URL":"https://jurnal.stmik-dci.ac.id/index.php/jutekin/article/view/669","volume":"10","author":[{"family":"Yulianeu","given":"Aneu"},{"family":"Oktamala","given":"Rama"}],"accessed":{"date-parts":[["2025",5,9]]},"issued":{"date-parts":[["2022",11,28]]}}}],"schema":"https://github.com/citation-style-language/schema/raw/master/csl-citation.json"} </w:instrText>
      </w:r>
      <w:r w:rsidR="00BF5260">
        <w:rPr>
          <w:rFonts w:ascii="Times New Roman" w:hAnsi="Times New Roman" w:cs="Times New Roman"/>
          <w:sz w:val="24"/>
          <w:szCs w:val="24"/>
        </w:rPr>
        <w:fldChar w:fldCharType="separate"/>
      </w:r>
      <w:r w:rsidR="00BF5260">
        <w:rPr>
          <w:rFonts w:ascii="Times New Roman" w:hAnsi="Times New Roman" w:cs="Times New Roman"/>
          <w:sz w:val="24"/>
          <w:szCs w:val="24"/>
        </w:rPr>
        <w:fldChar w:fldCharType="end"/>
      </w:r>
      <w:r w:rsidR="00BF5260">
        <w:rPr>
          <w:rFonts w:ascii="Times New Roman" w:hAnsi="Times New Roman" w:cs="Times New Roman"/>
          <w:sz w:val="24"/>
          <w:szCs w:val="24"/>
        </w:rPr>
        <w:t xml:space="preserve"> </w:t>
      </w:r>
    </w:p>
    <w:p w14:paraId="15702667" w14:textId="4EBAFE1F" w:rsidR="007B6A13" w:rsidRDefault="007B6A13" w:rsidP="007B6A13">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bol-simbol </w:t>
      </w:r>
      <w:r w:rsidRPr="007B6A13">
        <w:rPr>
          <w:rFonts w:ascii="Times New Roman" w:hAnsi="Times New Roman" w:cs="Times New Roman"/>
          <w:i/>
          <w:iCs/>
          <w:sz w:val="24"/>
          <w:szCs w:val="24"/>
        </w:rPr>
        <w:t>flowchart</w:t>
      </w:r>
      <w:r>
        <w:rPr>
          <w:rFonts w:ascii="Times New Roman" w:hAnsi="Times New Roman" w:cs="Times New Roman"/>
          <w:sz w:val="24"/>
          <w:szCs w:val="24"/>
        </w:rPr>
        <w:t xml:space="preserve"> dan kegunaannya dapat dilihat pada tabel berikut:</w:t>
      </w:r>
    </w:p>
    <w:p w14:paraId="23CD41EF" w14:textId="57E7E951" w:rsidR="00082D4E" w:rsidRDefault="00082D4E" w:rsidP="00082D4E">
      <w:pPr>
        <w:pStyle w:val="Caption"/>
        <w:spacing w:line="240" w:lineRule="auto"/>
        <w:jc w:val="left"/>
      </w:pPr>
      <w:r>
        <w:t xml:space="preserve">Tabel 2. </w:t>
      </w:r>
      <w:fldSimple w:instr=" SEQ Tabel_2. \* ARABIC ">
        <w:r w:rsidR="007224D5">
          <w:rPr>
            <w:noProof/>
          </w:rPr>
          <w:t>1</w:t>
        </w:r>
      </w:fldSimple>
      <w:r>
        <w:t xml:space="preserve"> Simbol-Simbol </w:t>
      </w:r>
      <w:r w:rsidRPr="00082D4E">
        <w:rPr>
          <w:i/>
          <w:iCs/>
        </w:rPr>
        <w:t>Flowchart</w:t>
      </w:r>
    </w:p>
    <w:tbl>
      <w:tblPr>
        <w:tblW w:w="0" w:type="auto"/>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5"/>
        <w:gridCol w:w="1855"/>
        <w:gridCol w:w="2871"/>
      </w:tblGrid>
      <w:tr w:rsidR="00082D4E" w:rsidRPr="00082D4E" w14:paraId="611542D8" w14:textId="77777777" w:rsidTr="00082D4E">
        <w:trPr>
          <w:trHeight w:val="329"/>
        </w:trPr>
        <w:tc>
          <w:tcPr>
            <w:tcW w:w="1855" w:type="dxa"/>
            <w:tcBorders>
              <w:bottom w:val="single" w:sz="6" w:space="0" w:color="000000"/>
            </w:tcBorders>
          </w:tcPr>
          <w:p w14:paraId="762B9A57" w14:textId="77777777" w:rsidR="00082D4E" w:rsidRPr="00082D4E" w:rsidRDefault="00082D4E" w:rsidP="00082D4E">
            <w:pPr>
              <w:widowControl w:val="0"/>
              <w:autoSpaceDE w:val="0"/>
              <w:autoSpaceDN w:val="0"/>
              <w:spacing w:before="88" w:after="0" w:line="240" w:lineRule="auto"/>
              <w:ind w:left="13" w:right="2"/>
              <w:jc w:val="center"/>
              <w:rPr>
                <w:rFonts w:ascii="Times New Roman" w:eastAsia="Times New Roman" w:hAnsi="Times New Roman" w:cs="Times New Roman"/>
                <w:b/>
                <w:kern w:val="0"/>
                <w:sz w:val="20"/>
                <w:szCs w:val="20"/>
                <w:lang w:val="id"/>
                <w14:ligatures w14:val="none"/>
              </w:rPr>
            </w:pPr>
            <w:r w:rsidRPr="00082D4E">
              <w:rPr>
                <w:rFonts w:ascii="Times New Roman" w:eastAsia="Times New Roman" w:hAnsi="Times New Roman" w:cs="Times New Roman"/>
                <w:b/>
                <w:spacing w:val="-2"/>
                <w:kern w:val="0"/>
                <w:sz w:val="20"/>
                <w:szCs w:val="20"/>
                <w:lang w:val="id"/>
                <w14:ligatures w14:val="none"/>
              </w:rPr>
              <w:t>Simbol</w:t>
            </w:r>
          </w:p>
        </w:tc>
        <w:tc>
          <w:tcPr>
            <w:tcW w:w="1855" w:type="dxa"/>
            <w:tcBorders>
              <w:bottom w:val="single" w:sz="6" w:space="0" w:color="000000"/>
            </w:tcBorders>
          </w:tcPr>
          <w:p w14:paraId="01CCE901" w14:textId="77777777" w:rsidR="00082D4E" w:rsidRPr="00082D4E" w:rsidRDefault="00082D4E" w:rsidP="00082D4E">
            <w:pPr>
              <w:widowControl w:val="0"/>
              <w:autoSpaceDE w:val="0"/>
              <w:autoSpaceDN w:val="0"/>
              <w:spacing w:before="88" w:after="0" w:line="240" w:lineRule="auto"/>
              <w:ind w:left="13"/>
              <w:jc w:val="center"/>
              <w:rPr>
                <w:rFonts w:ascii="Times New Roman" w:eastAsia="Times New Roman" w:hAnsi="Times New Roman" w:cs="Times New Roman"/>
                <w:b/>
                <w:kern w:val="0"/>
                <w:sz w:val="20"/>
                <w:szCs w:val="20"/>
                <w:lang w:val="id"/>
                <w14:ligatures w14:val="none"/>
              </w:rPr>
            </w:pPr>
            <w:r w:rsidRPr="00082D4E">
              <w:rPr>
                <w:rFonts w:ascii="Times New Roman" w:eastAsia="Times New Roman" w:hAnsi="Times New Roman" w:cs="Times New Roman"/>
                <w:b/>
                <w:spacing w:val="-4"/>
                <w:kern w:val="0"/>
                <w:sz w:val="20"/>
                <w:szCs w:val="20"/>
                <w:lang w:val="id"/>
                <w14:ligatures w14:val="none"/>
              </w:rPr>
              <w:t>Nama</w:t>
            </w:r>
          </w:p>
        </w:tc>
        <w:tc>
          <w:tcPr>
            <w:tcW w:w="2871" w:type="dxa"/>
            <w:tcBorders>
              <w:bottom w:val="single" w:sz="6" w:space="0" w:color="000000"/>
            </w:tcBorders>
          </w:tcPr>
          <w:p w14:paraId="2D138655" w14:textId="77777777" w:rsidR="00082D4E" w:rsidRPr="00082D4E" w:rsidRDefault="00082D4E" w:rsidP="00082D4E">
            <w:pPr>
              <w:widowControl w:val="0"/>
              <w:autoSpaceDE w:val="0"/>
              <w:autoSpaceDN w:val="0"/>
              <w:spacing w:before="88" w:after="0" w:line="240" w:lineRule="auto"/>
              <w:ind w:left="18"/>
              <w:jc w:val="center"/>
              <w:rPr>
                <w:rFonts w:ascii="Times New Roman" w:eastAsia="Times New Roman" w:hAnsi="Times New Roman" w:cs="Times New Roman"/>
                <w:b/>
                <w:kern w:val="0"/>
                <w:sz w:val="20"/>
                <w:szCs w:val="20"/>
                <w:lang w:val="id"/>
                <w14:ligatures w14:val="none"/>
              </w:rPr>
            </w:pPr>
            <w:r w:rsidRPr="00082D4E">
              <w:rPr>
                <w:rFonts w:ascii="Times New Roman" w:eastAsia="Times New Roman" w:hAnsi="Times New Roman" w:cs="Times New Roman"/>
                <w:b/>
                <w:spacing w:val="-2"/>
                <w:kern w:val="0"/>
                <w:sz w:val="20"/>
                <w:szCs w:val="20"/>
                <w:lang w:val="id"/>
                <w14:ligatures w14:val="none"/>
              </w:rPr>
              <w:t>Fungsi</w:t>
            </w:r>
          </w:p>
        </w:tc>
      </w:tr>
      <w:tr w:rsidR="00082D4E" w:rsidRPr="00082D4E" w14:paraId="0FEFB6A2" w14:textId="77777777" w:rsidTr="00082D4E">
        <w:trPr>
          <w:trHeight w:val="657"/>
        </w:trPr>
        <w:tc>
          <w:tcPr>
            <w:tcW w:w="1855" w:type="dxa"/>
            <w:tcBorders>
              <w:top w:val="single" w:sz="6" w:space="0" w:color="000000"/>
            </w:tcBorders>
          </w:tcPr>
          <w:p w14:paraId="07B252C1" w14:textId="77777777" w:rsidR="00082D4E" w:rsidRPr="00082D4E" w:rsidRDefault="00082D4E" w:rsidP="00082D4E">
            <w:pPr>
              <w:widowControl w:val="0"/>
              <w:autoSpaceDE w:val="0"/>
              <w:autoSpaceDN w:val="0"/>
              <w:spacing w:before="3" w:after="0" w:line="240" w:lineRule="auto"/>
              <w:rPr>
                <w:rFonts w:ascii="Calibri" w:eastAsia="Times New Roman" w:hAnsi="Times New Roman" w:cs="Times New Roman"/>
                <w:kern w:val="0"/>
                <w:sz w:val="20"/>
                <w:szCs w:val="20"/>
                <w:lang w:val="id"/>
                <w14:ligatures w14:val="none"/>
              </w:rPr>
            </w:pPr>
          </w:p>
          <w:p w14:paraId="5F1D7A5F" w14:textId="77777777" w:rsidR="00082D4E" w:rsidRPr="00082D4E" w:rsidRDefault="00082D4E" w:rsidP="00082D4E">
            <w:pPr>
              <w:widowControl w:val="0"/>
              <w:autoSpaceDE w:val="0"/>
              <w:autoSpaceDN w:val="0"/>
              <w:spacing w:after="0" w:line="240" w:lineRule="auto"/>
              <w:ind w:left="191"/>
              <w:rPr>
                <w:rFonts w:ascii="Calibri" w:eastAsia="Times New Roman" w:hAnsi="Times New Roman" w:cs="Times New Roman"/>
                <w:kern w:val="0"/>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70B31AEB" wp14:editId="221CA77A">
                      <wp:extent cx="389890" cy="178435"/>
                      <wp:effectExtent l="0" t="0" r="0" b="0"/>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9890" cy="178435"/>
                                <a:chOff x="0" y="0"/>
                                <a:chExt cx="389890" cy="178435"/>
                              </a:xfrm>
                            </wpg:grpSpPr>
                            <wps:wsp>
                              <wps:cNvPr id="10" name="Graphic 10"/>
                              <wps:cNvSpPr/>
                              <wps:spPr>
                                <a:xfrm>
                                  <a:off x="0" y="0"/>
                                  <a:ext cx="389890" cy="178435"/>
                                </a:xfrm>
                                <a:custGeom>
                                  <a:avLst/>
                                  <a:gdLst/>
                                  <a:ahLst/>
                                  <a:cxnLst/>
                                  <a:rect l="l" t="t" r="r" b="b"/>
                                  <a:pathLst>
                                    <a:path w="389890" h="178435">
                                      <a:moveTo>
                                        <a:pt x="307990" y="0"/>
                                      </a:moveTo>
                                      <a:lnTo>
                                        <a:pt x="81298" y="0"/>
                                      </a:lnTo>
                                      <a:lnTo>
                                        <a:pt x="42605" y="10711"/>
                                      </a:lnTo>
                                      <a:lnTo>
                                        <a:pt x="13917" y="39238"/>
                                      </a:lnTo>
                                      <a:lnTo>
                                        <a:pt x="414" y="79931"/>
                                      </a:lnTo>
                                      <a:lnTo>
                                        <a:pt x="0" y="88663"/>
                                      </a:lnTo>
                                      <a:lnTo>
                                        <a:pt x="0" y="89362"/>
                                      </a:lnTo>
                                      <a:lnTo>
                                        <a:pt x="9846" y="131515"/>
                                      </a:lnTo>
                                      <a:lnTo>
                                        <a:pt x="35880" y="162832"/>
                                      </a:lnTo>
                                      <a:lnTo>
                                        <a:pt x="73151" y="177619"/>
                                      </a:lnTo>
                                      <a:lnTo>
                                        <a:pt x="307990" y="178084"/>
                                      </a:lnTo>
                                      <a:lnTo>
                                        <a:pt x="316142" y="177619"/>
                                      </a:lnTo>
                                      <a:lnTo>
                                        <a:pt x="350182" y="164986"/>
                                      </a:lnTo>
                                      <a:lnTo>
                                        <a:pt x="81766" y="164986"/>
                                      </a:lnTo>
                                      <a:lnTo>
                                        <a:pt x="75158" y="164636"/>
                                      </a:lnTo>
                                      <a:lnTo>
                                        <a:pt x="54100" y="158931"/>
                                      </a:lnTo>
                                      <a:lnTo>
                                        <a:pt x="54236" y="158931"/>
                                      </a:lnTo>
                                      <a:lnTo>
                                        <a:pt x="48089" y="155671"/>
                                      </a:lnTo>
                                      <a:lnTo>
                                        <a:pt x="42360" y="151829"/>
                                      </a:lnTo>
                                      <a:lnTo>
                                        <a:pt x="37481" y="147812"/>
                                      </a:lnTo>
                                      <a:lnTo>
                                        <a:pt x="32116" y="142514"/>
                                      </a:lnTo>
                                      <a:lnTo>
                                        <a:pt x="27829" y="137286"/>
                                      </a:lnTo>
                                      <a:lnTo>
                                        <a:pt x="27707" y="137143"/>
                                      </a:lnTo>
                                      <a:lnTo>
                                        <a:pt x="23666" y="131220"/>
                                      </a:lnTo>
                                      <a:lnTo>
                                        <a:pt x="20354" y="125209"/>
                                      </a:lnTo>
                                      <a:lnTo>
                                        <a:pt x="20260" y="125054"/>
                                      </a:lnTo>
                                      <a:lnTo>
                                        <a:pt x="19699" y="123710"/>
                                      </a:lnTo>
                                      <a:lnTo>
                                        <a:pt x="17458" y="118594"/>
                                      </a:lnTo>
                                      <a:lnTo>
                                        <a:pt x="17335" y="118296"/>
                                      </a:lnTo>
                                      <a:lnTo>
                                        <a:pt x="15194" y="111892"/>
                                      </a:lnTo>
                                      <a:lnTo>
                                        <a:pt x="15124" y="111684"/>
                                      </a:lnTo>
                                      <a:lnTo>
                                        <a:pt x="14998" y="111310"/>
                                      </a:lnTo>
                                      <a:lnTo>
                                        <a:pt x="13460" y="104673"/>
                                      </a:lnTo>
                                      <a:lnTo>
                                        <a:pt x="13371" y="104299"/>
                                      </a:lnTo>
                                      <a:lnTo>
                                        <a:pt x="13294" y="103974"/>
                                      </a:lnTo>
                                      <a:lnTo>
                                        <a:pt x="12391" y="97105"/>
                                      </a:lnTo>
                                      <a:lnTo>
                                        <a:pt x="12304" y="96465"/>
                                      </a:lnTo>
                                      <a:lnTo>
                                        <a:pt x="11996" y="89362"/>
                                      </a:lnTo>
                                      <a:lnTo>
                                        <a:pt x="11963" y="88663"/>
                                      </a:lnTo>
                                      <a:lnTo>
                                        <a:pt x="12332" y="81561"/>
                                      </a:lnTo>
                                      <a:lnTo>
                                        <a:pt x="12362" y="80921"/>
                                      </a:lnTo>
                                      <a:lnTo>
                                        <a:pt x="12526" y="79931"/>
                                      </a:lnTo>
                                      <a:lnTo>
                                        <a:pt x="13327" y="74051"/>
                                      </a:lnTo>
                                      <a:lnTo>
                                        <a:pt x="13422" y="73353"/>
                                      </a:lnTo>
                                      <a:lnTo>
                                        <a:pt x="13999" y="71082"/>
                                      </a:lnTo>
                                      <a:lnTo>
                                        <a:pt x="15021" y="66774"/>
                                      </a:lnTo>
                                      <a:lnTo>
                                        <a:pt x="15090" y="66485"/>
                                      </a:lnTo>
                                      <a:lnTo>
                                        <a:pt x="15173" y="66134"/>
                                      </a:lnTo>
                                      <a:lnTo>
                                        <a:pt x="16428" y="62524"/>
                                      </a:lnTo>
                                      <a:lnTo>
                                        <a:pt x="17352" y="59788"/>
                                      </a:lnTo>
                                      <a:lnTo>
                                        <a:pt x="17478" y="59378"/>
                                      </a:lnTo>
                                      <a:lnTo>
                                        <a:pt x="20487" y="52569"/>
                                      </a:lnTo>
                                      <a:lnTo>
                                        <a:pt x="23996" y="46340"/>
                                      </a:lnTo>
                                      <a:lnTo>
                                        <a:pt x="27967" y="40591"/>
                                      </a:lnTo>
                                      <a:lnTo>
                                        <a:pt x="29108" y="39238"/>
                                      </a:lnTo>
                                      <a:lnTo>
                                        <a:pt x="32547" y="35046"/>
                                      </a:lnTo>
                                      <a:lnTo>
                                        <a:pt x="35254" y="32426"/>
                                      </a:lnTo>
                                      <a:lnTo>
                                        <a:pt x="37488" y="30214"/>
                                      </a:lnTo>
                                      <a:lnTo>
                                        <a:pt x="42823" y="25906"/>
                                      </a:lnTo>
                                      <a:lnTo>
                                        <a:pt x="48410" y="22185"/>
                                      </a:lnTo>
                                      <a:lnTo>
                                        <a:pt x="54675" y="18862"/>
                                      </a:lnTo>
                                      <a:lnTo>
                                        <a:pt x="54840" y="18862"/>
                                      </a:lnTo>
                                      <a:lnTo>
                                        <a:pt x="60605" y="16591"/>
                                      </a:lnTo>
                                      <a:lnTo>
                                        <a:pt x="67334" y="14670"/>
                                      </a:lnTo>
                                      <a:lnTo>
                                        <a:pt x="67124" y="14670"/>
                                      </a:lnTo>
                                      <a:lnTo>
                                        <a:pt x="74274" y="13506"/>
                                      </a:lnTo>
                                      <a:lnTo>
                                        <a:pt x="74056" y="13506"/>
                                      </a:lnTo>
                                      <a:lnTo>
                                        <a:pt x="81766" y="13098"/>
                                      </a:lnTo>
                                      <a:lnTo>
                                        <a:pt x="350260" y="13098"/>
                                      </a:lnTo>
                                      <a:lnTo>
                                        <a:pt x="346688" y="10711"/>
                                      </a:lnTo>
                                      <a:lnTo>
                                        <a:pt x="339559" y="6927"/>
                                      </a:lnTo>
                                      <a:lnTo>
                                        <a:pt x="332057" y="3958"/>
                                      </a:lnTo>
                                      <a:lnTo>
                                        <a:pt x="324246" y="1746"/>
                                      </a:lnTo>
                                      <a:lnTo>
                                        <a:pt x="316142" y="465"/>
                                      </a:lnTo>
                                      <a:lnTo>
                                        <a:pt x="307990" y="0"/>
                                      </a:lnTo>
                                      <a:close/>
                                    </a:path>
                                    <a:path w="389890" h="178435">
                                      <a:moveTo>
                                        <a:pt x="358211" y="158931"/>
                                      </a:moveTo>
                                      <a:lnTo>
                                        <a:pt x="335188" y="158931"/>
                                      </a:lnTo>
                                      <a:lnTo>
                                        <a:pt x="328152" y="161667"/>
                                      </a:lnTo>
                                      <a:lnTo>
                                        <a:pt x="324024" y="162832"/>
                                      </a:lnTo>
                                      <a:lnTo>
                                        <a:pt x="321454" y="163530"/>
                                      </a:lnTo>
                                      <a:lnTo>
                                        <a:pt x="314662" y="164636"/>
                                      </a:lnTo>
                                      <a:lnTo>
                                        <a:pt x="314131" y="164636"/>
                                      </a:lnTo>
                                      <a:lnTo>
                                        <a:pt x="307527" y="164986"/>
                                      </a:lnTo>
                                      <a:lnTo>
                                        <a:pt x="350182" y="164986"/>
                                      </a:lnTo>
                                      <a:lnTo>
                                        <a:pt x="353413" y="162832"/>
                                      </a:lnTo>
                                      <a:lnTo>
                                        <a:pt x="358211" y="158931"/>
                                      </a:lnTo>
                                      <a:close/>
                                    </a:path>
                                    <a:path w="389890" h="178435">
                                      <a:moveTo>
                                        <a:pt x="54236" y="158931"/>
                                      </a:moveTo>
                                      <a:lnTo>
                                        <a:pt x="54100" y="158931"/>
                                      </a:lnTo>
                                      <a:lnTo>
                                        <a:pt x="54692" y="159164"/>
                                      </a:lnTo>
                                      <a:lnTo>
                                        <a:pt x="54236" y="158931"/>
                                      </a:lnTo>
                                      <a:close/>
                                    </a:path>
                                    <a:path w="389890" h="178435">
                                      <a:moveTo>
                                        <a:pt x="357920" y="18862"/>
                                      </a:moveTo>
                                      <a:lnTo>
                                        <a:pt x="334612" y="18862"/>
                                      </a:lnTo>
                                      <a:lnTo>
                                        <a:pt x="340883" y="22185"/>
                                      </a:lnTo>
                                      <a:lnTo>
                                        <a:pt x="346465" y="25906"/>
                                      </a:lnTo>
                                      <a:lnTo>
                                        <a:pt x="357150" y="35512"/>
                                      </a:lnTo>
                                      <a:lnTo>
                                        <a:pt x="361483" y="40787"/>
                                      </a:lnTo>
                                      <a:lnTo>
                                        <a:pt x="361591" y="40984"/>
                                      </a:lnTo>
                                      <a:lnTo>
                                        <a:pt x="365297" y="46340"/>
                                      </a:lnTo>
                                      <a:lnTo>
                                        <a:pt x="368817" y="52569"/>
                                      </a:lnTo>
                                      <a:lnTo>
                                        <a:pt x="368940" y="52885"/>
                                      </a:lnTo>
                                      <a:lnTo>
                                        <a:pt x="371793" y="59206"/>
                                      </a:lnTo>
                                      <a:lnTo>
                                        <a:pt x="372893" y="62524"/>
                                      </a:lnTo>
                                      <a:lnTo>
                                        <a:pt x="374120" y="66134"/>
                                      </a:lnTo>
                                      <a:lnTo>
                                        <a:pt x="375291" y="71082"/>
                                      </a:lnTo>
                                      <a:lnTo>
                                        <a:pt x="375866" y="73353"/>
                                      </a:lnTo>
                                      <a:lnTo>
                                        <a:pt x="376762" y="79931"/>
                                      </a:lnTo>
                                      <a:lnTo>
                                        <a:pt x="376926" y="80921"/>
                                      </a:lnTo>
                                      <a:lnTo>
                                        <a:pt x="377325" y="88664"/>
                                      </a:lnTo>
                                      <a:lnTo>
                                        <a:pt x="376984" y="96465"/>
                                      </a:lnTo>
                                      <a:lnTo>
                                        <a:pt x="375994" y="103975"/>
                                      </a:lnTo>
                                      <a:lnTo>
                                        <a:pt x="374285" y="111310"/>
                                      </a:lnTo>
                                      <a:lnTo>
                                        <a:pt x="372901" y="115501"/>
                                      </a:lnTo>
                                      <a:lnTo>
                                        <a:pt x="372011" y="118296"/>
                                      </a:lnTo>
                                      <a:lnTo>
                                        <a:pt x="346928" y="151829"/>
                                      </a:lnTo>
                                      <a:lnTo>
                                        <a:pt x="334613" y="159164"/>
                                      </a:lnTo>
                                      <a:lnTo>
                                        <a:pt x="335188" y="158931"/>
                                      </a:lnTo>
                                      <a:lnTo>
                                        <a:pt x="375376" y="138846"/>
                                      </a:lnTo>
                                      <a:lnTo>
                                        <a:pt x="388879" y="98095"/>
                                      </a:lnTo>
                                      <a:lnTo>
                                        <a:pt x="389289" y="89362"/>
                                      </a:lnTo>
                                      <a:lnTo>
                                        <a:pt x="389289" y="88664"/>
                                      </a:lnTo>
                                      <a:lnTo>
                                        <a:pt x="379600" y="46864"/>
                                      </a:lnTo>
                                      <a:lnTo>
                                        <a:pt x="359701" y="20317"/>
                                      </a:lnTo>
                                      <a:lnTo>
                                        <a:pt x="357920" y="18862"/>
                                      </a:lnTo>
                                      <a:close/>
                                    </a:path>
                                    <a:path w="389890" h="178435">
                                      <a:moveTo>
                                        <a:pt x="54840" y="18862"/>
                                      </a:moveTo>
                                      <a:lnTo>
                                        <a:pt x="54675" y="18862"/>
                                      </a:lnTo>
                                      <a:lnTo>
                                        <a:pt x="54127" y="19153"/>
                                      </a:lnTo>
                                      <a:lnTo>
                                        <a:pt x="54840" y="18862"/>
                                      </a:lnTo>
                                      <a:close/>
                                    </a:path>
                                    <a:path w="389890" h="178435">
                                      <a:moveTo>
                                        <a:pt x="350260" y="13098"/>
                                      </a:moveTo>
                                      <a:lnTo>
                                        <a:pt x="307527" y="13098"/>
                                      </a:lnTo>
                                      <a:lnTo>
                                        <a:pt x="315232" y="13506"/>
                                      </a:lnTo>
                                      <a:lnTo>
                                        <a:pt x="315019" y="13506"/>
                                      </a:lnTo>
                                      <a:lnTo>
                                        <a:pt x="322169" y="14670"/>
                                      </a:lnTo>
                                      <a:lnTo>
                                        <a:pt x="321959" y="14670"/>
                                      </a:lnTo>
                                      <a:lnTo>
                                        <a:pt x="328683" y="16591"/>
                                      </a:lnTo>
                                      <a:lnTo>
                                        <a:pt x="335188" y="19153"/>
                                      </a:lnTo>
                                      <a:lnTo>
                                        <a:pt x="334612" y="18862"/>
                                      </a:lnTo>
                                      <a:lnTo>
                                        <a:pt x="357920" y="18862"/>
                                      </a:lnTo>
                                      <a:lnTo>
                                        <a:pt x="353397" y="15194"/>
                                      </a:lnTo>
                                      <a:lnTo>
                                        <a:pt x="350260" y="13098"/>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442569E0" id="Group 9" o:spid="_x0000_s1026" style="width:30.7pt;height:14.05pt;mso-position-horizontal-relative:char;mso-position-vertical-relative:line" coordsize="389890,178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">
                      <v:shape id="Graphic 10" o:spid="_x0000_s1027" style="position:absolute;width:389890;height:178435;visibility:visible;mso-wrap-style:square;v-text-anchor:top" coordsize="389890,178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" path="m307990,l81298,,42605,10711,13917,39238,414,79931,,88663r,699l9846,131515r26034,31317l73151,177619r234839,465l316142,177619r34040,-12633l81766,164986r-6608,-350l54100,158931r136,l48089,155671r-5729,-3842l37481,147812r-5365,-5298l27829,137286r-122,-143l23666,131220r-3312,-6011l20260,125054r-561,-1344l17458,118594r-123,-298l15194,111892r-70,-208l14998,111310r-1538,-6637l13371,104299r-77,-325l12391,97105r-87,-640l11996,89362r-33,-699l12332,81561r30,-640l12526,79931r801,-5880l13422,73353r577,-2271l15021,66774r69,-289l15173,66134r1255,-3610l17352,59788r126,-410l20487,52569r3509,-6229l27967,40591r1141,-1353l32547,35046r2707,-2620l37488,30214r5335,-4308l48410,22185r6265,-3323l54840,18862r5765,-2271l67334,14670r-210,l74274,13506r-218,l81766,13098r268494,l346688,10711,339559,6927,332057,3958,324246,1746,316142,465,307990,xem358211,158931r-23023,l328152,161667r-4128,1165l321454,163530r-6792,1106l314131,164636r-6604,350l350182,164986r3231,-2154l358211,158931xem54236,158931r-136,l54692,159164r-456,-233xem357920,18862r-23308,l340883,22185r5582,3721l357150,35512r4333,5275l361591,40984r3706,5356l368817,52569r123,316l371793,59206r1100,3318l374120,66134r1171,4948l375866,73353r896,6578l376926,80921r399,7743l376984,96465r-990,7510l374285,111310r-1384,4191l372011,118296r-25083,33533l334613,159164r575,-233l375376,138846,388879,98095r410,-8733l389289,88664,379600,46864,359701,20317r-1781,-1455xem54840,18862r-165,l54127,19153r713,-291xem350260,13098r-42733,l315232,13506r-213,l322169,14670r-210,l328683,16591r6505,2562l334612,18862r23308,l353397,15194r-3137,-2096xe" fillcolor="black" stroked="f">
                        <v:path arrowok="t"/>
                      </v:shape>
                      <w10:anchorlock/>
                    </v:group>
                  </w:pict>
                </mc:Fallback>
              </mc:AlternateContent>
            </w:r>
          </w:p>
        </w:tc>
        <w:tc>
          <w:tcPr>
            <w:tcW w:w="1855" w:type="dxa"/>
            <w:tcBorders>
              <w:top w:val="single" w:sz="6" w:space="0" w:color="000000"/>
            </w:tcBorders>
          </w:tcPr>
          <w:p w14:paraId="08EC7A90" w14:textId="77777777" w:rsidR="00082D4E" w:rsidRPr="00082D4E" w:rsidRDefault="00082D4E" w:rsidP="00082D4E">
            <w:pPr>
              <w:widowControl w:val="0"/>
              <w:autoSpaceDE w:val="0"/>
              <w:autoSpaceDN w:val="0"/>
              <w:spacing w:before="11" w:after="0" w:line="240" w:lineRule="auto"/>
              <w:ind w:left="17"/>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spacing w:val="-2"/>
                <w:kern w:val="0"/>
                <w:sz w:val="20"/>
                <w:szCs w:val="20"/>
                <w:lang w:val="id"/>
                <w14:ligatures w14:val="none"/>
              </w:rPr>
              <w:t>Terminal</w:t>
            </w:r>
          </w:p>
        </w:tc>
        <w:tc>
          <w:tcPr>
            <w:tcW w:w="2871" w:type="dxa"/>
            <w:tcBorders>
              <w:top w:val="single" w:sz="6" w:space="0" w:color="000000"/>
            </w:tcBorders>
          </w:tcPr>
          <w:p w14:paraId="732696F0" w14:textId="77777777" w:rsidR="00082D4E" w:rsidRPr="00082D4E" w:rsidRDefault="00082D4E" w:rsidP="00082D4E">
            <w:pPr>
              <w:widowControl w:val="0"/>
              <w:autoSpaceDE w:val="0"/>
              <w:autoSpaceDN w:val="0"/>
              <w:spacing w:before="11" w:after="0" w:line="240"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Digunakan</w:t>
            </w:r>
            <w:r w:rsidRPr="00082D4E">
              <w:rPr>
                <w:rFonts w:ascii="Times New Roman" w:eastAsia="Times New Roman" w:hAnsi="Times New Roman" w:cs="Times New Roman"/>
                <w:spacing w:val="-2"/>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untuk</w:t>
            </w:r>
            <w:r w:rsidRPr="00082D4E">
              <w:rPr>
                <w:rFonts w:ascii="Times New Roman" w:eastAsia="Times New Roman" w:hAnsi="Times New Roman" w:cs="Times New Roman"/>
                <w:spacing w:val="-1"/>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memulai</w:t>
            </w:r>
            <w:r w:rsidRPr="00082D4E">
              <w:rPr>
                <w:rFonts w:ascii="Times New Roman" w:eastAsia="Times New Roman" w:hAnsi="Times New Roman" w:cs="Times New Roman"/>
                <w:spacing w:val="4"/>
                <w:kern w:val="0"/>
                <w:sz w:val="20"/>
                <w:szCs w:val="20"/>
                <w:lang w:val="id"/>
                <w14:ligatures w14:val="none"/>
              </w:rPr>
              <w:t xml:space="preserve"> </w:t>
            </w:r>
            <w:r w:rsidRPr="00082D4E">
              <w:rPr>
                <w:rFonts w:ascii="Times New Roman" w:eastAsia="Times New Roman" w:hAnsi="Times New Roman" w:cs="Times New Roman"/>
                <w:spacing w:val="-4"/>
                <w:w w:val="90"/>
                <w:kern w:val="0"/>
                <w:sz w:val="20"/>
                <w:szCs w:val="20"/>
                <w:lang w:val="id"/>
                <w14:ligatures w14:val="none"/>
              </w:rPr>
              <w:t>atau</w:t>
            </w:r>
          </w:p>
          <w:p w14:paraId="2A7970F8" w14:textId="77777777" w:rsidR="00082D4E" w:rsidRPr="00082D4E" w:rsidRDefault="00082D4E" w:rsidP="00082D4E">
            <w:pPr>
              <w:widowControl w:val="0"/>
              <w:autoSpaceDE w:val="0"/>
              <w:autoSpaceDN w:val="0"/>
              <w:spacing w:before="5" w:after="0" w:line="240"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mengakhiri</w:t>
            </w:r>
            <w:r w:rsidRPr="00082D4E">
              <w:rPr>
                <w:rFonts w:ascii="Times New Roman" w:eastAsia="Times New Roman" w:hAnsi="Times New Roman" w:cs="Times New Roman"/>
                <w:spacing w:val="-1"/>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program.</w:t>
            </w:r>
          </w:p>
        </w:tc>
      </w:tr>
      <w:tr w:rsidR="00082D4E" w:rsidRPr="00082D4E" w14:paraId="3DD02059" w14:textId="77777777" w:rsidTr="00082D4E">
        <w:trPr>
          <w:trHeight w:val="656"/>
        </w:trPr>
        <w:tc>
          <w:tcPr>
            <w:tcW w:w="1855" w:type="dxa"/>
          </w:tcPr>
          <w:p w14:paraId="7A3E24D6" w14:textId="77777777" w:rsidR="00082D4E" w:rsidRPr="00082D4E" w:rsidRDefault="00082D4E" w:rsidP="00082D4E">
            <w:pPr>
              <w:widowControl w:val="0"/>
              <w:autoSpaceDE w:val="0"/>
              <w:autoSpaceDN w:val="0"/>
              <w:spacing w:before="2" w:after="0" w:line="240" w:lineRule="auto"/>
              <w:rPr>
                <w:rFonts w:ascii="Calibri" w:eastAsia="Times New Roman" w:hAnsi="Times New Roman" w:cs="Times New Roman"/>
                <w:kern w:val="0"/>
                <w:sz w:val="20"/>
                <w:szCs w:val="20"/>
                <w:lang w:val="id"/>
                <w14:ligatures w14:val="none"/>
              </w:rPr>
            </w:pPr>
          </w:p>
          <w:p w14:paraId="3D182A97" w14:textId="77777777" w:rsidR="00082D4E" w:rsidRPr="00082D4E" w:rsidRDefault="00082D4E" w:rsidP="00082D4E">
            <w:pPr>
              <w:widowControl w:val="0"/>
              <w:autoSpaceDE w:val="0"/>
              <w:autoSpaceDN w:val="0"/>
              <w:spacing w:after="0" w:line="240" w:lineRule="auto"/>
              <w:ind w:left="96"/>
              <w:rPr>
                <w:rFonts w:ascii="Calibri" w:eastAsia="Times New Roman" w:hAnsi="Times New Roman" w:cs="Times New Roman"/>
                <w:kern w:val="0"/>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4051C1C5" wp14:editId="1B83833A">
                      <wp:extent cx="510540" cy="260985"/>
                      <wp:effectExtent l="0" t="0" r="0" b="0"/>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0540" cy="260985"/>
                                <a:chOff x="0" y="0"/>
                                <a:chExt cx="510540" cy="260985"/>
                              </a:xfrm>
                            </wpg:grpSpPr>
                            <wps:wsp>
                              <wps:cNvPr id="12" name="Graphic 12"/>
                              <wps:cNvSpPr/>
                              <wps:spPr>
                                <a:xfrm>
                                  <a:off x="0" y="0"/>
                                  <a:ext cx="510540" cy="260985"/>
                                </a:xfrm>
                                <a:custGeom>
                                  <a:avLst/>
                                  <a:gdLst/>
                                  <a:ahLst/>
                                  <a:cxnLst/>
                                  <a:rect l="l" t="t" r="r" b="b"/>
                                  <a:pathLst>
                                    <a:path w="510540" h="260985">
                                      <a:moveTo>
                                        <a:pt x="509925" y="0"/>
                                      </a:moveTo>
                                      <a:lnTo>
                                        <a:pt x="119187" y="0"/>
                                      </a:lnTo>
                                      <a:lnTo>
                                        <a:pt x="0" y="260636"/>
                                      </a:lnTo>
                                      <a:lnTo>
                                        <a:pt x="390717" y="260636"/>
                                      </a:lnTo>
                                      <a:lnTo>
                                        <a:pt x="392367" y="257026"/>
                                      </a:lnTo>
                                      <a:lnTo>
                                        <a:pt x="15052" y="257026"/>
                                      </a:lnTo>
                                      <a:lnTo>
                                        <a:pt x="9695" y="247537"/>
                                      </a:lnTo>
                                      <a:lnTo>
                                        <a:pt x="19391" y="247537"/>
                                      </a:lnTo>
                                      <a:lnTo>
                                        <a:pt x="126598" y="13098"/>
                                      </a:lnTo>
                                      <a:lnTo>
                                        <a:pt x="122887" y="13098"/>
                                      </a:lnTo>
                                      <a:lnTo>
                                        <a:pt x="128249" y="9489"/>
                                      </a:lnTo>
                                      <a:lnTo>
                                        <a:pt x="492168" y="9489"/>
                                      </a:lnTo>
                                      <a:lnTo>
                                        <a:pt x="494857" y="3609"/>
                                      </a:lnTo>
                                      <a:lnTo>
                                        <a:pt x="508274" y="3609"/>
                                      </a:lnTo>
                                      <a:lnTo>
                                        <a:pt x="509925" y="0"/>
                                      </a:lnTo>
                                      <a:close/>
                                    </a:path>
                                    <a:path w="510540" h="260985">
                                      <a:moveTo>
                                        <a:pt x="19391" y="247537"/>
                                      </a:moveTo>
                                      <a:lnTo>
                                        <a:pt x="9695" y="247537"/>
                                      </a:lnTo>
                                      <a:lnTo>
                                        <a:pt x="15052" y="257026"/>
                                      </a:lnTo>
                                      <a:lnTo>
                                        <a:pt x="19391" y="247537"/>
                                      </a:lnTo>
                                      <a:close/>
                                    </a:path>
                                    <a:path w="510540" h="260985">
                                      <a:moveTo>
                                        <a:pt x="383305" y="247537"/>
                                      </a:moveTo>
                                      <a:lnTo>
                                        <a:pt x="19391" y="247537"/>
                                      </a:lnTo>
                                      <a:lnTo>
                                        <a:pt x="15052" y="257026"/>
                                      </a:lnTo>
                                      <a:lnTo>
                                        <a:pt x="392367" y="257026"/>
                                      </a:lnTo>
                                      <a:lnTo>
                                        <a:pt x="395057" y="251146"/>
                                      </a:lnTo>
                                      <a:lnTo>
                                        <a:pt x="381654" y="251146"/>
                                      </a:lnTo>
                                      <a:lnTo>
                                        <a:pt x="383305" y="247537"/>
                                      </a:lnTo>
                                      <a:close/>
                                    </a:path>
                                    <a:path w="510540" h="260985">
                                      <a:moveTo>
                                        <a:pt x="494857" y="3609"/>
                                      </a:moveTo>
                                      <a:lnTo>
                                        <a:pt x="381654" y="251146"/>
                                      </a:lnTo>
                                      <a:lnTo>
                                        <a:pt x="387016" y="247537"/>
                                      </a:lnTo>
                                      <a:lnTo>
                                        <a:pt x="396708" y="247537"/>
                                      </a:lnTo>
                                      <a:lnTo>
                                        <a:pt x="503934" y="13098"/>
                                      </a:lnTo>
                                      <a:lnTo>
                                        <a:pt x="500235" y="13098"/>
                                      </a:lnTo>
                                      <a:lnTo>
                                        <a:pt x="494857" y="3609"/>
                                      </a:lnTo>
                                      <a:close/>
                                    </a:path>
                                    <a:path w="510540" h="260985">
                                      <a:moveTo>
                                        <a:pt x="396708" y="247537"/>
                                      </a:moveTo>
                                      <a:lnTo>
                                        <a:pt x="387016" y="247537"/>
                                      </a:lnTo>
                                      <a:lnTo>
                                        <a:pt x="381654" y="251146"/>
                                      </a:lnTo>
                                      <a:lnTo>
                                        <a:pt x="395057" y="251146"/>
                                      </a:lnTo>
                                      <a:lnTo>
                                        <a:pt x="396708" y="247537"/>
                                      </a:lnTo>
                                      <a:close/>
                                    </a:path>
                                    <a:path w="510540" h="260985">
                                      <a:moveTo>
                                        <a:pt x="128249" y="9489"/>
                                      </a:moveTo>
                                      <a:lnTo>
                                        <a:pt x="122887" y="13098"/>
                                      </a:lnTo>
                                      <a:lnTo>
                                        <a:pt x="126598" y="13098"/>
                                      </a:lnTo>
                                      <a:lnTo>
                                        <a:pt x="128249" y="9489"/>
                                      </a:lnTo>
                                      <a:close/>
                                    </a:path>
                                    <a:path w="510540" h="260985">
                                      <a:moveTo>
                                        <a:pt x="492168" y="9489"/>
                                      </a:moveTo>
                                      <a:lnTo>
                                        <a:pt x="128249" y="9489"/>
                                      </a:lnTo>
                                      <a:lnTo>
                                        <a:pt x="126598" y="13098"/>
                                      </a:lnTo>
                                      <a:lnTo>
                                        <a:pt x="490517" y="13098"/>
                                      </a:lnTo>
                                      <a:lnTo>
                                        <a:pt x="492168" y="9489"/>
                                      </a:lnTo>
                                      <a:close/>
                                    </a:path>
                                    <a:path w="510540" h="260985">
                                      <a:moveTo>
                                        <a:pt x="508274" y="3609"/>
                                      </a:moveTo>
                                      <a:lnTo>
                                        <a:pt x="494857" y="3609"/>
                                      </a:lnTo>
                                      <a:lnTo>
                                        <a:pt x="500235" y="13098"/>
                                      </a:lnTo>
                                      <a:lnTo>
                                        <a:pt x="503934" y="13098"/>
                                      </a:lnTo>
                                      <a:lnTo>
                                        <a:pt x="508274" y="3609"/>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48B4DCA9" id="Group 11" o:spid="_x0000_s1026" style="width:40.2pt;height:20.55pt;mso-position-horizontal-relative:char;mso-position-vertical-relative:line" coordsize="51054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">
                      <v:shape id="Graphic 12" o:spid="_x0000_s1027" style="position:absolute;width:510540;height:260985;visibility:visible;mso-wrap-style:square;v-text-anchor:top" coordsize="510540,26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" path="m509925,l119187,,,260636r390717,l392367,257026r-377315,l9695,247537r9696,l126598,13098r-3711,l128249,9489r363919,l494857,3609r13417,l509925,xem19391,247537r-9696,l15052,257026r4339,-9489xem383305,247537r-363914,l15052,257026r377315,l395057,251146r-13403,l383305,247537xem494857,3609l381654,251146r5362,-3609l396708,247537,503934,13098r-3699,l494857,3609xem396708,247537r-9692,l381654,251146r13403,l396708,247537xem128249,9489r-5362,3609l126598,13098r1651,-3609xem492168,9489r-363919,l126598,13098r363919,l492168,9489xem508274,3609r-13417,l500235,13098r3699,l508274,3609xe" fillcolor="black" stroked="f">
                        <v:path arrowok="t"/>
                      </v:shape>
                      <w10:anchorlock/>
                    </v:group>
                  </w:pict>
                </mc:Fallback>
              </mc:AlternateContent>
            </w:r>
          </w:p>
        </w:tc>
        <w:tc>
          <w:tcPr>
            <w:tcW w:w="1855" w:type="dxa"/>
          </w:tcPr>
          <w:p w14:paraId="6326BEA4" w14:textId="77777777" w:rsidR="00082D4E" w:rsidRPr="00082D4E" w:rsidRDefault="00082D4E" w:rsidP="00082D4E">
            <w:pPr>
              <w:widowControl w:val="0"/>
              <w:autoSpaceDE w:val="0"/>
              <w:autoSpaceDN w:val="0"/>
              <w:spacing w:before="11" w:after="0" w:line="240" w:lineRule="auto"/>
              <w:ind w:left="17"/>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spacing w:val="-2"/>
                <w:kern w:val="0"/>
                <w:sz w:val="20"/>
                <w:szCs w:val="20"/>
                <w:lang w:val="id"/>
                <w14:ligatures w14:val="none"/>
              </w:rPr>
              <w:t>Input/Output</w:t>
            </w:r>
          </w:p>
        </w:tc>
        <w:tc>
          <w:tcPr>
            <w:tcW w:w="2871" w:type="dxa"/>
          </w:tcPr>
          <w:p w14:paraId="606C86F9" w14:textId="77777777" w:rsidR="00082D4E" w:rsidRPr="00082D4E" w:rsidRDefault="00082D4E" w:rsidP="00082D4E">
            <w:pPr>
              <w:widowControl w:val="0"/>
              <w:autoSpaceDE w:val="0"/>
              <w:autoSpaceDN w:val="0"/>
              <w:spacing w:before="11" w:after="0" w:line="240"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Digunakan</w:t>
            </w:r>
            <w:r w:rsidRPr="00082D4E">
              <w:rPr>
                <w:rFonts w:ascii="Times New Roman" w:eastAsia="Times New Roman" w:hAnsi="Times New Roman" w:cs="Times New Roman"/>
                <w:spacing w:val="-1"/>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untuk</w:t>
            </w:r>
            <w:r w:rsidRPr="00082D4E">
              <w:rPr>
                <w:rFonts w:ascii="Times New Roman" w:eastAsia="Times New Roman" w:hAnsi="Times New Roman" w:cs="Times New Roman"/>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menyatakan</w:t>
            </w:r>
            <w:r w:rsidRPr="00082D4E">
              <w:rPr>
                <w:rFonts w:ascii="Times New Roman" w:eastAsia="Times New Roman" w:hAnsi="Times New Roman" w:cs="Times New Roman"/>
                <w:kern w:val="0"/>
                <w:sz w:val="20"/>
                <w:szCs w:val="20"/>
                <w:lang w:val="id"/>
                <w14:ligatures w14:val="none"/>
              </w:rPr>
              <w:t xml:space="preserve"> </w:t>
            </w:r>
            <w:r w:rsidRPr="00082D4E">
              <w:rPr>
                <w:rFonts w:ascii="Times New Roman" w:eastAsia="Times New Roman" w:hAnsi="Times New Roman" w:cs="Times New Roman"/>
                <w:spacing w:val="-2"/>
                <w:w w:val="90"/>
                <w:kern w:val="0"/>
                <w:sz w:val="20"/>
                <w:szCs w:val="20"/>
                <w:lang w:val="id"/>
                <w14:ligatures w14:val="none"/>
              </w:rPr>
              <w:t>input</w:t>
            </w:r>
          </w:p>
          <w:p w14:paraId="3E82DFCA" w14:textId="77777777" w:rsidR="00082D4E" w:rsidRPr="00082D4E" w:rsidRDefault="00082D4E" w:rsidP="00082D4E">
            <w:pPr>
              <w:widowControl w:val="0"/>
              <w:autoSpaceDE w:val="0"/>
              <w:autoSpaceDN w:val="0"/>
              <w:spacing w:before="6" w:after="0" w:line="240"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atau</w:t>
            </w:r>
            <w:r w:rsidRPr="00082D4E">
              <w:rPr>
                <w:rFonts w:ascii="Times New Roman" w:eastAsia="Times New Roman" w:hAnsi="Times New Roman" w:cs="Times New Roman"/>
                <w:spacing w:val="-2"/>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output</w:t>
            </w:r>
            <w:r w:rsidRPr="00082D4E">
              <w:rPr>
                <w:rFonts w:ascii="Times New Roman" w:eastAsia="Times New Roman" w:hAnsi="Times New Roman" w:cs="Times New Roman"/>
                <w:spacing w:val="1"/>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tanpa</w:t>
            </w:r>
            <w:r w:rsidRPr="00082D4E">
              <w:rPr>
                <w:rFonts w:ascii="Times New Roman" w:eastAsia="Times New Roman" w:hAnsi="Times New Roman" w:cs="Times New Roman"/>
                <w:spacing w:val="-3"/>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melihat</w:t>
            </w:r>
            <w:r w:rsidRPr="00082D4E">
              <w:rPr>
                <w:rFonts w:ascii="Times New Roman" w:eastAsia="Times New Roman" w:hAnsi="Times New Roman" w:cs="Times New Roman"/>
                <w:spacing w:val="-2"/>
                <w:w w:val="90"/>
                <w:kern w:val="0"/>
                <w:sz w:val="20"/>
                <w:szCs w:val="20"/>
                <w:lang w:val="id"/>
                <w14:ligatures w14:val="none"/>
              </w:rPr>
              <w:t xml:space="preserve"> jenisnya.</w:t>
            </w:r>
          </w:p>
        </w:tc>
      </w:tr>
      <w:tr w:rsidR="00082D4E" w:rsidRPr="00082D4E" w14:paraId="19EEF71E" w14:textId="77777777" w:rsidTr="00082D4E">
        <w:trPr>
          <w:trHeight w:val="656"/>
        </w:trPr>
        <w:tc>
          <w:tcPr>
            <w:tcW w:w="1855" w:type="dxa"/>
          </w:tcPr>
          <w:p w14:paraId="7475D99C" w14:textId="77777777" w:rsidR="00082D4E" w:rsidRPr="00082D4E" w:rsidRDefault="00082D4E" w:rsidP="00082D4E">
            <w:pPr>
              <w:widowControl w:val="0"/>
              <w:autoSpaceDE w:val="0"/>
              <w:autoSpaceDN w:val="0"/>
              <w:spacing w:before="10" w:after="0" w:line="240" w:lineRule="auto"/>
              <w:rPr>
                <w:rFonts w:ascii="Calibri" w:eastAsia="Times New Roman" w:hAnsi="Times New Roman" w:cs="Times New Roman"/>
                <w:kern w:val="0"/>
                <w:sz w:val="20"/>
                <w:szCs w:val="20"/>
                <w:lang w:val="id"/>
                <w14:ligatures w14:val="none"/>
              </w:rPr>
            </w:pPr>
          </w:p>
          <w:p w14:paraId="682A295C" w14:textId="77777777" w:rsidR="00082D4E" w:rsidRPr="00082D4E" w:rsidRDefault="00082D4E" w:rsidP="00082D4E">
            <w:pPr>
              <w:widowControl w:val="0"/>
              <w:autoSpaceDE w:val="0"/>
              <w:autoSpaceDN w:val="0"/>
              <w:spacing w:after="0" w:line="240" w:lineRule="auto"/>
              <w:ind w:left="186"/>
              <w:rPr>
                <w:rFonts w:ascii="Calibri" w:eastAsia="Times New Roman" w:hAnsi="Times New Roman" w:cs="Times New Roman"/>
                <w:kern w:val="0"/>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1F4E07B0" wp14:editId="0F89A695">
                      <wp:extent cx="395605" cy="260985"/>
                      <wp:effectExtent l="0" t="0" r="0" b="0"/>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95605" cy="260985"/>
                                <a:chOff x="0" y="0"/>
                                <a:chExt cx="395605" cy="260985"/>
                              </a:xfrm>
                            </wpg:grpSpPr>
                            <wps:wsp>
                              <wps:cNvPr id="14" name="Graphic 14"/>
                              <wps:cNvSpPr/>
                              <wps:spPr>
                                <a:xfrm>
                                  <a:off x="0" y="0"/>
                                  <a:ext cx="395605" cy="260985"/>
                                </a:xfrm>
                                <a:custGeom>
                                  <a:avLst/>
                                  <a:gdLst/>
                                  <a:ahLst/>
                                  <a:cxnLst/>
                                  <a:rect l="l" t="t" r="r" b="b"/>
                                  <a:pathLst>
                                    <a:path w="395605" h="260985">
                                      <a:moveTo>
                                        <a:pt x="395013" y="0"/>
                                      </a:moveTo>
                                      <a:lnTo>
                                        <a:pt x="0" y="0"/>
                                      </a:lnTo>
                                      <a:lnTo>
                                        <a:pt x="95349" y="260636"/>
                                      </a:lnTo>
                                      <a:lnTo>
                                        <a:pt x="299664" y="260636"/>
                                      </a:lnTo>
                                      <a:lnTo>
                                        <a:pt x="302943" y="251670"/>
                                      </a:lnTo>
                                      <a:lnTo>
                                        <a:pt x="104965" y="251670"/>
                                      </a:lnTo>
                                      <a:lnTo>
                                        <a:pt x="99401" y="247537"/>
                                      </a:lnTo>
                                      <a:lnTo>
                                        <a:pt x="103453" y="247537"/>
                                      </a:lnTo>
                                      <a:lnTo>
                                        <a:pt x="17687" y="13098"/>
                                      </a:lnTo>
                                      <a:lnTo>
                                        <a:pt x="8843" y="13098"/>
                                      </a:lnTo>
                                      <a:lnTo>
                                        <a:pt x="14407" y="4133"/>
                                      </a:lnTo>
                                      <a:lnTo>
                                        <a:pt x="393501" y="4133"/>
                                      </a:lnTo>
                                      <a:lnTo>
                                        <a:pt x="395013" y="0"/>
                                      </a:lnTo>
                                      <a:close/>
                                    </a:path>
                                    <a:path w="395605" h="260985">
                                      <a:moveTo>
                                        <a:pt x="103453" y="247537"/>
                                      </a:moveTo>
                                      <a:lnTo>
                                        <a:pt x="99401" y="247537"/>
                                      </a:lnTo>
                                      <a:lnTo>
                                        <a:pt x="104965" y="251670"/>
                                      </a:lnTo>
                                      <a:lnTo>
                                        <a:pt x="103453" y="247537"/>
                                      </a:lnTo>
                                      <a:close/>
                                    </a:path>
                                    <a:path w="395605" h="260985">
                                      <a:moveTo>
                                        <a:pt x="291560" y="247537"/>
                                      </a:moveTo>
                                      <a:lnTo>
                                        <a:pt x="103453" y="247537"/>
                                      </a:lnTo>
                                      <a:lnTo>
                                        <a:pt x="104965" y="251670"/>
                                      </a:lnTo>
                                      <a:lnTo>
                                        <a:pt x="290048" y="251670"/>
                                      </a:lnTo>
                                      <a:lnTo>
                                        <a:pt x="291560" y="247537"/>
                                      </a:lnTo>
                                      <a:close/>
                                    </a:path>
                                    <a:path w="395605" h="260985">
                                      <a:moveTo>
                                        <a:pt x="380606" y="4133"/>
                                      </a:moveTo>
                                      <a:lnTo>
                                        <a:pt x="290048" y="251670"/>
                                      </a:lnTo>
                                      <a:lnTo>
                                        <a:pt x="295612" y="247537"/>
                                      </a:lnTo>
                                      <a:lnTo>
                                        <a:pt x="304456" y="247537"/>
                                      </a:lnTo>
                                      <a:lnTo>
                                        <a:pt x="390221" y="13098"/>
                                      </a:lnTo>
                                      <a:lnTo>
                                        <a:pt x="386170" y="13098"/>
                                      </a:lnTo>
                                      <a:lnTo>
                                        <a:pt x="380606" y="4133"/>
                                      </a:lnTo>
                                      <a:close/>
                                    </a:path>
                                    <a:path w="395605" h="260985">
                                      <a:moveTo>
                                        <a:pt x="304456" y="247537"/>
                                      </a:moveTo>
                                      <a:lnTo>
                                        <a:pt x="295612" y="247537"/>
                                      </a:lnTo>
                                      <a:lnTo>
                                        <a:pt x="290048" y="251670"/>
                                      </a:lnTo>
                                      <a:lnTo>
                                        <a:pt x="302943" y="251670"/>
                                      </a:lnTo>
                                      <a:lnTo>
                                        <a:pt x="304456" y="247537"/>
                                      </a:lnTo>
                                      <a:close/>
                                    </a:path>
                                    <a:path w="395605" h="260985">
                                      <a:moveTo>
                                        <a:pt x="14407" y="4133"/>
                                      </a:moveTo>
                                      <a:lnTo>
                                        <a:pt x="8843" y="13098"/>
                                      </a:lnTo>
                                      <a:lnTo>
                                        <a:pt x="17687" y="13098"/>
                                      </a:lnTo>
                                      <a:lnTo>
                                        <a:pt x="14407" y="4133"/>
                                      </a:lnTo>
                                      <a:close/>
                                    </a:path>
                                    <a:path w="395605" h="260985">
                                      <a:moveTo>
                                        <a:pt x="380606" y="4133"/>
                                      </a:moveTo>
                                      <a:lnTo>
                                        <a:pt x="14407" y="4133"/>
                                      </a:lnTo>
                                      <a:lnTo>
                                        <a:pt x="17687" y="13098"/>
                                      </a:lnTo>
                                      <a:lnTo>
                                        <a:pt x="377326" y="13098"/>
                                      </a:lnTo>
                                      <a:lnTo>
                                        <a:pt x="380606" y="4133"/>
                                      </a:lnTo>
                                      <a:close/>
                                    </a:path>
                                    <a:path w="395605" h="260985">
                                      <a:moveTo>
                                        <a:pt x="393501" y="4133"/>
                                      </a:moveTo>
                                      <a:lnTo>
                                        <a:pt x="380606" y="4133"/>
                                      </a:lnTo>
                                      <a:lnTo>
                                        <a:pt x="386170" y="13098"/>
                                      </a:lnTo>
                                      <a:lnTo>
                                        <a:pt x="390221" y="13098"/>
                                      </a:lnTo>
                                      <a:lnTo>
                                        <a:pt x="393501" y="4133"/>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20B4C27B" id="Group 13" o:spid="_x0000_s1026" style="width:31.15pt;height:20.55pt;mso-position-horizontal-relative:char;mso-position-vertical-relative:line" coordsize="395605,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">
                      <v:shape id="Graphic 14" o:spid="_x0000_s1027" style="position:absolute;width:395605;height:260985;visibility:visible;mso-wrap-style:square;v-text-anchor:top" coordsize="395605,26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" path="m395013,l,,95349,260636r204315,l302943,251670r-197978,l99401,247537r4052,l17687,13098r-8844,l14407,4133r379094,l395013,xem103453,247537r-4052,l104965,251670r-1512,-4133xem291560,247537r-188107,l104965,251670r185083,l291560,247537xem380606,4133l290048,251670r5564,-4133l304456,247537,390221,13098r-4051,l380606,4133xem304456,247537r-8844,l290048,251670r12895,l304456,247537xem14407,4133l8843,13098r8844,l14407,4133xem380606,4133r-366199,l17687,13098r359639,l380606,4133xem393501,4133r-12895,l386170,13098r4051,l393501,4133xe" fillcolor="black" stroked="f">
                        <v:path arrowok="t"/>
                      </v:shape>
                      <w10:anchorlock/>
                    </v:group>
                  </w:pict>
                </mc:Fallback>
              </mc:AlternateContent>
            </w:r>
          </w:p>
        </w:tc>
        <w:tc>
          <w:tcPr>
            <w:tcW w:w="1855" w:type="dxa"/>
          </w:tcPr>
          <w:p w14:paraId="348199A5" w14:textId="77777777" w:rsidR="00082D4E" w:rsidRPr="00082D4E" w:rsidRDefault="00082D4E" w:rsidP="00082D4E">
            <w:pPr>
              <w:widowControl w:val="0"/>
              <w:autoSpaceDE w:val="0"/>
              <w:autoSpaceDN w:val="0"/>
              <w:spacing w:before="12" w:after="0" w:line="240" w:lineRule="auto"/>
              <w:ind w:left="17"/>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Manual</w:t>
            </w:r>
            <w:r w:rsidRPr="00082D4E">
              <w:rPr>
                <w:rFonts w:ascii="Times New Roman" w:eastAsia="Times New Roman" w:hAnsi="Times New Roman" w:cs="Times New Roman"/>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Opertion</w:t>
            </w:r>
          </w:p>
        </w:tc>
        <w:tc>
          <w:tcPr>
            <w:tcW w:w="2871" w:type="dxa"/>
          </w:tcPr>
          <w:p w14:paraId="6AF02601" w14:textId="77777777" w:rsidR="00082D4E" w:rsidRPr="00082D4E" w:rsidRDefault="00082D4E" w:rsidP="00082D4E">
            <w:pPr>
              <w:widowControl w:val="0"/>
              <w:autoSpaceDE w:val="0"/>
              <w:autoSpaceDN w:val="0"/>
              <w:spacing w:before="12" w:after="0" w:line="249" w:lineRule="auto"/>
              <w:ind w:left="19" w:right="48"/>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spacing w:val="-4"/>
                <w:kern w:val="0"/>
                <w:sz w:val="20"/>
                <w:szCs w:val="20"/>
                <w:lang w:val="id"/>
                <w14:ligatures w14:val="none"/>
              </w:rPr>
              <w:t>Digunakan</w:t>
            </w:r>
            <w:r w:rsidRPr="00082D4E">
              <w:rPr>
                <w:rFonts w:ascii="Times New Roman" w:eastAsia="Times New Roman" w:hAnsi="Times New Roman" w:cs="Times New Roman"/>
                <w:kern w:val="0"/>
                <w:sz w:val="20"/>
                <w:szCs w:val="20"/>
                <w:lang w:val="id"/>
                <w14:ligatures w14:val="none"/>
              </w:rPr>
              <w:t xml:space="preserve"> </w:t>
            </w:r>
            <w:r w:rsidRPr="00082D4E">
              <w:rPr>
                <w:rFonts w:ascii="Times New Roman" w:eastAsia="Times New Roman" w:hAnsi="Times New Roman" w:cs="Times New Roman"/>
                <w:spacing w:val="-4"/>
                <w:kern w:val="0"/>
                <w:sz w:val="20"/>
                <w:szCs w:val="20"/>
                <w:lang w:val="id"/>
                <w14:ligatures w14:val="none"/>
              </w:rPr>
              <w:t>untuk</w:t>
            </w:r>
            <w:r w:rsidRPr="00082D4E">
              <w:rPr>
                <w:rFonts w:ascii="Times New Roman" w:eastAsia="Times New Roman" w:hAnsi="Times New Roman" w:cs="Times New Roman"/>
                <w:kern w:val="0"/>
                <w:sz w:val="20"/>
                <w:szCs w:val="20"/>
                <w:lang w:val="id"/>
                <w14:ligatures w14:val="none"/>
              </w:rPr>
              <w:t xml:space="preserve"> </w:t>
            </w:r>
            <w:r w:rsidRPr="00082D4E">
              <w:rPr>
                <w:rFonts w:ascii="Times New Roman" w:eastAsia="Times New Roman" w:hAnsi="Times New Roman" w:cs="Times New Roman"/>
                <w:spacing w:val="-4"/>
                <w:kern w:val="0"/>
                <w:sz w:val="20"/>
                <w:szCs w:val="20"/>
                <w:lang w:val="id"/>
                <w14:ligatures w14:val="none"/>
              </w:rPr>
              <w:t>menunjukka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pengolahan</w:t>
            </w:r>
            <w:r w:rsidRPr="00082D4E">
              <w:rPr>
                <w:rFonts w:ascii="Times New Roman" w:eastAsia="Times New Roman" w:hAnsi="Times New Roman" w:cs="Times New Roman"/>
                <w:spacing w:val="-5"/>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yang</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tidak</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dilakuka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oleh</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komputer.</w:t>
            </w:r>
          </w:p>
        </w:tc>
      </w:tr>
      <w:tr w:rsidR="00082D4E" w:rsidRPr="00082D4E" w14:paraId="0AF2956F" w14:textId="77777777" w:rsidTr="00082D4E">
        <w:trPr>
          <w:trHeight w:val="656"/>
        </w:trPr>
        <w:tc>
          <w:tcPr>
            <w:tcW w:w="1855" w:type="dxa"/>
          </w:tcPr>
          <w:p w14:paraId="7F8AEC06" w14:textId="77777777" w:rsidR="00082D4E" w:rsidRPr="00082D4E" w:rsidRDefault="00082D4E" w:rsidP="00082D4E">
            <w:pPr>
              <w:widowControl w:val="0"/>
              <w:autoSpaceDE w:val="0"/>
              <w:autoSpaceDN w:val="0"/>
              <w:spacing w:before="8" w:after="0" w:line="240" w:lineRule="auto"/>
              <w:rPr>
                <w:rFonts w:ascii="Calibri" w:eastAsia="Times New Roman" w:hAnsi="Times New Roman" w:cs="Times New Roman"/>
                <w:kern w:val="0"/>
                <w:sz w:val="20"/>
                <w:szCs w:val="20"/>
                <w:lang w:val="id"/>
                <w14:ligatures w14:val="none"/>
              </w:rPr>
            </w:pPr>
          </w:p>
          <w:p w14:paraId="0F8D8FE1" w14:textId="77777777" w:rsidR="00082D4E" w:rsidRPr="00082D4E" w:rsidRDefault="00082D4E" w:rsidP="00082D4E">
            <w:pPr>
              <w:widowControl w:val="0"/>
              <w:autoSpaceDE w:val="0"/>
              <w:autoSpaceDN w:val="0"/>
              <w:spacing w:after="0" w:line="240" w:lineRule="auto"/>
              <w:ind w:left="182"/>
              <w:rPr>
                <w:rFonts w:ascii="Calibri" w:eastAsia="Times New Roman" w:hAnsi="Times New Roman" w:cs="Times New Roman"/>
                <w:kern w:val="0"/>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2EC86C16" wp14:editId="59E7462E">
                      <wp:extent cx="400685" cy="262890"/>
                      <wp:effectExtent l="0" t="0" r="0" b="0"/>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00685" cy="262890"/>
                                <a:chOff x="0" y="0"/>
                                <a:chExt cx="400685" cy="262890"/>
                              </a:xfrm>
                            </wpg:grpSpPr>
                            <wps:wsp>
                              <wps:cNvPr id="16" name="Graphic 16"/>
                              <wps:cNvSpPr/>
                              <wps:spPr>
                                <a:xfrm>
                                  <a:off x="0" y="0"/>
                                  <a:ext cx="400685" cy="262890"/>
                                </a:xfrm>
                                <a:custGeom>
                                  <a:avLst/>
                                  <a:gdLst/>
                                  <a:ahLst/>
                                  <a:cxnLst/>
                                  <a:rect l="l" t="t" r="r" b="b"/>
                                  <a:pathLst>
                                    <a:path w="400685" h="262890">
                                      <a:moveTo>
                                        <a:pt x="200304" y="0"/>
                                      </a:moveTo>
                                      <a:lnTo>
                                        <a:pt x="0" y="131453"/>
                                      </a:lnTo>
                                      <a:lnTo>
                                        <a:pt x="200304" y="262848"/>
                                      </a:lnTo>
                                      <a:lnTo>
                                        <a:pt x="220539" y="249574"/>
                                      </a:lnTo>
                                      <a:lnTo>
                                        <a:pt x="197222" y="249574"/>
                                      </a:lnTo>
                                      <a:lnTo>
                                        <a:pt x="200302" y="247554"/>
                                      </a:lnTo>
                                      <a:lnTo>
                                        <a:pt x="31848" y="137042"/>
                                      </a:lnTo>
                                      <a:lnTo>
                                        <a:pt x="14722" y="137042"/>
                                      </a:lnTo>
                                      <a:lnTo>
                                        <a:pt x="14722" y="125806"/>
                                      </a:lnTo>
                                      <a:lnTo>
                                        <a:pt x="31848" y="125806"/>
                                      </a:lnTo>
                                      <a:lnTo>
                                        <a:pt x="200302" y="15294"/>
                                      </a:lnTo>
                                      <a:lnTo>
                                        <a:pt x="197222" y="13273"/>
                                      </a:lnTo>
                                      <a:lnTo>
                                        <a:pt x="220530" y="13273"/>
                                      </a:lnTo>
                                      <a:lnTo>
                                        <a:pt x="200304" y="0"/>
                                      </a:lnTo>
                                      <a:close/>
                                    </a:path>
                                    <a:path w="400685" h="262890">
                                      <a:moveTo>
                                        <a:pt x="200302" y="247554"/>
                                      </a:moveTo>
                                      <a:lnTo>
                                        <a:pt x="197222" y="249574"/>
                                      </a:lnTo>
                                      <a:lnTo>
                                        <a:pt x="203382" y="249574"/>
                                      </a:lnTo>
                                      <a:lnTo>
                                        <a:pt x="200302" y="247554"/>
                                      </a:lnTo>
                                      <a:close/>
                                    </a:path>
                                    <a:path w="400685" h="262890">
                                      <a:moveTo>
                                        <a:pt x="377363" y="131453"/>
                                      </a:moveTo>
                                      <a:lnTo>
                                        <a:pt x="200302" y="247554"/>
                                      </a:lnTo>
                                      <a:lnTo>
                                        <a:pt x="203382" y="249574"/>
                                      </a:lnTo>
                                      <a:lnTo>
                                        <a:pt x="220539" y="249574"/>
                                      </a:lnTo>
                                      <a:lnTo>
                                        <a:pt x="392084" y="137042"/>
                                      </a:lnTo>
                                      <a:lnTo>
                                        <a:pt x="385882" y="137042"/>
                                      </a:lnTo>
                                      <a:lnTo>
                                        <a:pt x="377363" y="131453"/>
                                      </a:lnTo>
                                      <a:close/>
                                    </a:path>
                                    <a:path w="400685" h="262890">
                                      <a:moveTo>
                                        <a:pt x="14722" y="125806"/>
                                      </a:moveTo>
                                      <a:lnTo>
                                        <a:pt x="14722" y="137042"/>
                                      </a:lnTo>
                                      <a:lnTo>
                                        <a:pt x="23241" y="131453"/>
                                      </a:lnTo>
                                      <a:lnTo>
                                        <a:pt x="14722" y="125806"/>
                                      </a:lnTo>
                                      <a:close/>
                                    </a:path>
                                    <a:path w="400685" h="262890">
                                      <a:moveTo>
                                        <a:pt x="23329" y="131453"/>
                                      </a:moveTo>
                                      <a:lnTo>
                                        <a:pt x="14722" y="137042"/>
                                      </a:lnTo>
                                      <a:lnTo>
                                        <a:pt x="31848" y="137042"/>
                                      </a:lnTo>
                                      <a:lnTo>
                                        <a:pt x="23329" y="131453"/>
                                      </a:lnTo>
                                      <a:close/>
                                    </a:path>
                                    <a:path w="400685" h="262890">
                                      <a:moveTo>
                                        <a:pt x="385882" y="125806"/>
                                      </a:moveTo>
                                      <a:lnTo>
                                        <a:pt x="377363" y="131453"/>
                                      </a:lnTo>
                                      <a:lnTo>
                                        <a:pt x="385882" y="137042"/>
                                      </a:lnTo>
                                      <a:lnTo>
                                        <a:pt x="385882" y="125806"/>
                                      </a:lnTo>
                                      <a:close/>
                                    </a:path>
                                    <a:path w="400685" h="262890">
                                      <a:moveTo>
                                        <a:pt x="392000" y="125806"/>
                                      </a:moveTo>
                                      <a:lnTo>
                                        <a:pt x="385882" y="125806"/>
                                      </a:lnTo>
                                      <a:lnTo>
                                        <a:pt x="385882" y="137042"/>
                                      </a:lnTo>
                                      <a:lnTo>
                                        <a:pt x="392084" y="137042"/>
                                      </a:lnTo>
                                      <a:lnTo>
                                        <a:pt x="400604" y="131453"/>
                                      </a:lnTo>
                                      <a:lnTo>
                                        <a:pt x="392000" y="125806"/>
                                      </a:lnTo>
                                      <a:close/>
                                    </a:path>
                                    <a:path w="400685" h="262890">
                                      <a:moveTo>
                                        <a:pt x="31848" y="125806"/>
                                      </a:moveTo>
                                      <a:lnTo>
                                        <a:pt x="14722" y="125806"/>
                                      </a:lnTo>
                                      <a:lnTo>
                                        <a:pt x="23329" y="131453"/>
                                      </a:lnTo>
                                      <a:lnTo>
                                        <a:pt x="31848" y="125806"/>
                                      </a:lnTo>
                                      <a:close/>
                                    </a:path>
                                    <a:path w="400685" h="262890">
                                      <a:moveTo>
                                        <a:pt x="220530" y="13273"/>
                                      </a:moveTo>
                                      <a:lnTo>
                                        <a:pt x="203382" y="13273"/>
                                      </a:lnTo>
                                      <a:lnTo>
                                        <a:pt x="200302" y="15294"/>
                                      </a:lnTo>
                                      <a:lnTo>
                                        <a:pt x="377363" y="131453"/>
                                      </a:lnTo>
                                      <a:lnTo>
                                        <a:pt x="385882" y="125806"/>
                                      </a:lnTo>
                                      <a:lnTo>
                                        <a:pt x="392000" y="125806"/>
                                      </a:lnTo>
                                      <a:lnTo>
                                        <a:pt x="220530" y="13273"/>
                                      </a:lnTo>
                                      <a:close/>
                                    </a:path>
                                    <a:path w="400685" h="262890">
                                      <a:moveTo>
                                        <a:pt x="203382" y="13273"/>
                                      </a:moveTo>
                                      <a:lnTo>
                                        <a:pt x="197222" y="13273"/>
                                      </a:lnTo>
                                      <a:lnTo>
                                        <a:pt x="200302" y="15294"/>
                                      </a:lnTo>
                                      <a:lnTo>
                                        <a:pt x="203382" y="13273"/>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668B267F" id="Group 15" o:spid="_x0000_s1026" style="width:31.55pt;height:20.7pt;mso-position-horizontal-relative:char;mso-position-vertical-relative:line" coordsize="400685,26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">
                      <v:shape id="Graphic 16" o:spid="_x0000_s1027" style="position:absolute;width:400685;height:262890;visibility:visible;mso-wrap-style:square;v-text-anchor:top" coordsize="400685,262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" path="m200304,l,131453,200304,262848r20235,-13274l197222,249574r3080,-2020l31848,137042r-17126,l14722,125806r17126,l200302,15294r-3080,-2021l220530,13273,200304,xem200302,247554r-3080,2020l203382,249574r-3080,-2020xem377363,131453l200302,247554r3080,2020l220539,249574,392084,137042r-6202,l377363,131453xem14722,125806r,11236l23241,131453r-8519,-5647xem23329,131453r-8607,5589l31848,137042r-8519,-5589xem385882,125806r-8519,5647l385882,137042r,-11236xem392000,125806r-6118,l385882,137042r6202,l400604,131453r-8604,-5647xem31848,125806r-17126,l23329,131453r8519,-5647xem220530,13273r-17148,l200302,15294,377363,131453r8519,-5647l392000,125806,220530,13273xem203382,13273r-6160,l200302,15294r3080,-2021xe" fillcolor="black" stroked="f">
                        <v:path arrowok="t"/>
                      </v:shape>
                      <w10:anchorlock/>
                    </v:group>
                  </w:pict>
                </mc:Fallback>
              </mc:AlternateContent>
            </w:r>
          </w:p>
        </w:tc>
        <w:tc>
          <w:tcPr>
            <w:tcW w:w="1855" w:type="dxa"/>
          </w:tcPr>
          <w:p w14:paraId="44D55B38" w14:textId="77777777" w:rsidR="00082D4E" w:rsidRPr="00082D4E" w:rsidRDefault="00082D4E" w:rsidP="00082D4E">
            <w:pPr>
              <w:widowControl w:val="0"/>
              <w:autoSpaceDE w:val="0"/>
              <w:autoSpaceDN w:val="0"/>
              <w:spacing w:before="13" w:after="0" w:line="240" w:lineRule="auto"/>
              <w:ind w:left="17"/>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spacing w:val="-2"/>
                <w:kern w:val="0"/>
                <w:sz w:val="20"/>
                <w:szCs w:val="20"/>
                <w:lang w:val="id"/>
                <w14:ligatures w14:val="none"/>
              </w:rPr>
              <w:t>Decision</w:t>
            </w:r>
          </w:p>
        </w:tc>
        <w:tc>
          <w:tcPr>
            <w:tcW w:w="2871" w:type="dxa"/>
          </w:tcPr>
          <w:p w14:paraId="48193AD3" w14:textId="77777777" w:rsidR="00082D4E" w:rsidRPr="00082D4E" w:rsidRDefault="00082D4E" w:rsidP="00082D4E">
            <w:pPr>
              <w:widowControl w:val="0"/>
              <w:autoSpaceDE w:val="0"/>
              <w:autoSpaceDN w:val="0"/>
              <w:spacing w:before="13" w:after="0" w:line="249" w:lineRule="auto"/>
              <w:ind w:left="19" w:right="167"/>
              <w:jc w:val="both"/>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Digunakan</w:t>
            </w:r>
            <w:r w:rsidRPr="00082D4E">
              <w:rPr>
                <w:rFonts w:ascii="Times New Roman" w:eastAsia="Times New Roman" w:hAnsi="Times New Roman" w:cs="Times New Roman"/>
                <w:spacing w:val="-3"/>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untuk</w:t>
            </w:r>
            <w:r w:rsidRPr="00082D4E">
              <w:rPr>
                <w:rFonts w:ascii="Times New Roman" w:eastAsia="Times New Roman" w:hAnsi="Times New Roman" w:cs="Times New Roman"/>
                <w:spacing w:val="-3"/>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memilih</w:t>
            </w:r>
            <w:r w:rsidRPr="00082D4E">
              <w:rPr>
                <w:rFonts w:ascii="Times New Roman" w:eastAsia="Times New Roman" w:hAnsi="Times New Roman" w:cs="Times New Roman"/>
                <w:spacing w:val="-3"/>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proses</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yang</w:t>
            </w:r>
            <w:r w:rsidRPr="00082D4E">
              <w:rPr>
                <w:rFonts w:ascii="Times New Roman" w:eastAsia="Times New Roman" w:hAnsi="Times New Roman" w:cs="Times New Roman"/>
                <w:spacing w:val="-5"/>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ak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dilakuk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berdasarka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kondisi</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tertentu.</w:t>
            </w:r>
          </w:p>
        </w:tc>
      </w:tr>
      <w:tr w:rsidR="00082D4E" w:rsidRPr="00082D4E" w14:paraId="0790DC12" w14:textId="77777777" w:rsidTr="00082D4E">
        <w:trPr>
          <w:trHeight w:val="656"/>
        </w:trPr>
        <w:tc>
          <w:tcPr>
            <w:tcW w:w="1855" w:type="dxa"/>
          </w:tcPr>
          <w:p w14:paraId="175B8291" w14:textId="77777777" w:rsidR="00082D4E" w:rsidRPr="00082D4E" w:rsidRDefault="00082D4E" w:rsidP="00082D4E">
            <w:pPr>
              <w:widowControl w:val="0"/>
              <w:autoSpaceDE w:val="0"/>
              <w:autoSpaceDN w:val="0"/>
              <w:spacing w:before="10" w:after="0" w:line="240" w:lineRule="auto"/>
              <w:rPr>
                <w:rFonts w:ascii="Calibri" w:eastAsia="Times New Roman" w:hAnsi="Times New Roman" w:cs="Times New Roman"/>
                <w:kern w:val="0"/>
                <w:sz w:val="20"/>
                <w:szCs w:val="20"/>
                <w:lang w:val="id"/>
                <w14:ligatures w14:val="none"/>
              </w:rPr>
            </w:pPr>
          </w:p>
          <w:p w14:paraId="2CACB3D8" w14:textId="77777777" w:rsidR="00082D4E" w:rsidRPr="00082D4E" w:rsidRDefault="00082D4E" w:rsidP="00082D4E">
            <w:pPr>
              <w:widowControl w:val="0"/>
              <w:autoSpaceDE w:val="0"/>
              <w:autoSpaceDN w:val="0"/>
              <w:spacing w:after="0" w:line="240" w:lineRule="auto"/>
              <w:ind w:left="191"/>
              <w:rPr>
                <w:rFonts w:ascii="Calibri" w:eastAsia="Times New Roman" w:hAnsi="Times New Roman" w:cs="Times New Roman"/>
                <w:kern w:val="0"/>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187C49C6" wp14:editId="7326FC74">
                      <wp:extent cx="389890" cy="260985"/>
                      <wp:effectExtent l="0" t="0" r="0" b="0"/>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9890" cy="260985"/>
                                <a:chOff x="0" y="0"/>
                                <a:chExt cx="389890" cy="260985"/>
                              </a:xfrm>
                            </wpg:grpSpPr>
                            <wps:wsp>
                              <wps:cNvPr id="18" name="Graphic 18"/>
                              <wps:cNvSpPr/>
                              <wps:spPr>
                                <a:xfrm>
                                  <a:off x="0" y="0"/>
                                  <a:ext cx="389890" cy="260985"/>
                                </a:xfrm>
                                <a:custGeom>
                                  <a:avLst/>
                                  <a:gdLst/>
                                  <a:ahLst/>
                                  <a:cxnLst/>
                                  <a:rect l="l" t="t" r="r" b="b"/>
                                  <a:pathLst>
                                    <a:path w="389890" h="260985">
                                      <a:moveTo>
                                        <a:pt x="389306" y="0"/>
                                      </a:moveTo>
                                      <a:lnTo>
                                        <a:pt x="0" y="0"/>
                                      </a:lnTo>
                                      <a:lnTo>
                                        <a:pt x="0" y="260636"/>
                                      </a:lnTo>
                                      <a:lnTo>
                                        <a:pt x="389306" y="260636"/>
                                      </a:lnTo>
                                      <a:lnTo>
                                        <a:pt x="389306" y="254057"/>
                                      </a:lnTo>
                                      <a:lnTo>
                                        <a:pt x="11979" y="254057"/>
                                      </a:lnTo>
                                      <a:lnTo>
                                        <a:pt x="5990" y="247537"/>
                                      </a:lnTo>
                                      <a:lnTo>
                                        <a:pt x="11979" y="247537"/>
                                      </a:lnTo>
                                      <a:lnTo>
                                        <a:pt x="11979" y="13098"/>
                                      </a:lnTo>
                                      <a:lnTo>
                                        <a:pt x="5989" y="13098"/>
                                      </a:lnTo>
                                      <a:lnTo>
                                        <a:pt x="11979" y="6520"/>
                                      </a:lnTo>
                                      <a:lnTo>
                                        <a:pt x="389306" y="6520"/>
                                      </a:lnTo>
                                      <a:lnTo>
                                        <a:pt x="389306" y="0"/>
                                      </a:lnTo>
                                      <a:close/>
                                    </a:path>
                                    <a:path w="389890" h="260985">
                                      <a:moveTo>
                                        <a:pt x="11979" y="247537"/>
                                      </a:moveTo>
                                      <a:lnTo>
                                        <a:pt x="5990" y="247537"/>
                                      </a:lnTo>
                                      <a:lnTo>
                                        <a:pt x="11979" y="254057"/>
                                      </a:lnTo>
                                      <a:lnTo>
                                        <a:pt x="11979" y="247537"/>
                                      </a:lnTo>
                                      <a:close/>
                                    </a:path>
                                    <a:path w="389890" h="260985">
                                      <a:moveTo>
                                        <a:pt x="377326" y="247537"/>
                                      </a:moveTo>
                                      <a:lnTo>
                                        <a:pt x="11979" y="247537"/>
                                      </a:lnTo>
                                      <a:lnTo>
                                        <a:pt x="11979" y="254057"/>
                                      </a:lnTo>
                                      <a:lnTo>
                                        <a:pt x="377326" y="254057"/>
                                      </a:lnTo>
                                      <a:lnTo>
                                        <a:pt x="377326" y="247537"/>
                                      </a:lnTo>
                                      <a:close/>
                                    </a:path>
                                    <a:path w="389890" h="260985">
                                      <a:moveTo>
                                        <a:pt x="377326" y="6520"/>
                                      </a:moveTo>
                                      <a:lnTo>
                                        <a:pt x="377326" y="254057"/>
                                      </a:lnTo>
                                      <a:lnTo>
                                        <a:pt x="383316" y="247537"/>
                                      </a:lnTo>
                                      <a:lnTo>
                                        <a:pt x="389306" y="247537"/>
                                      </a:lnTo>
                                      <a:lnTo>
                                        <a:pt x="389306" y="13098"/>
                                      </a:lnTo>
                                      <a:lnTo>
                                        <a:pt x="383316" y="13098"/>
                                      </a:lnTo>
                                      <a:lnTo>
                                        <a:pt x="377326" y="6520"/>
                                      </a:lnTo>
                                      <a:close/>
                                    </a:path>
                                    <a:path w="389890" h="260985">
                                      <a:moveTo>
                                        <a:pt x="389306" y="247537"/>
                                      </a:moveTo>
                                      <a:lnTo>
                                        <a:pt x="383316" y="247537"/>
                                      </a:lnTo>
                                      <a:lnTo>
                                        <a:pt x="377326" y="254057"/>
                                      </a:lnTo>
                                      <a:lnTo>
                                        <a:pt x="389306" y="254057"/>
                                      </a:lnTo>
                                      <a:lnTo>
                                        <a:pt x="389306" y="247537"/>
                                      </a:lnTo>
                                      <a:close/>
                                    </a:path>
                                    <a:path w="389890" h="260985">
                                      <a:moveTo>
                                        <a:pt x="11979" y="6520"/>
                                      </a:moveTo>
                                      <a:lnTo>
                                        <a:pt x="5989" y="13098"/>
                                      </a:lnTo>
                                      <a:lnTo>
                                        <a:pt x="11979" y="13098"/>
                                      </a:lnTo>
                                      <a:lnTo>
                                        <a:pt x="11979" y="6520"/>
                                      </a:lnTo>
                                      <a:close/>
                                    </a:path>
                                    <a:path w="389890" h="260985">
                                      <a:moveTo>
                                        <a:pt x="377326" y="6520"/>
                                      </a:moveTo>
                                      <a:lnTo>
                                        <a:pt x="11979" y="6520"/>
                                      </a:lnTo>
                                      <a:lnTo>
                                        <a:pt x="11979" y="13098"/>
                                      </a:lnTo>
                                      <a:lnTo>
                                        <a:pt x="377326" y="13098"/>
                                      </a:lnTo>
                                      <a:lnTo>
                                        <a:pt x="377326" y="6520"/>
                                      </a:lnTo>
                                      <a:close/>
                                    </a:path>
                                    <a:path w="389890" h="260985">
                                      <a:moveTo>
                                        <a:pt x="389306" y="6520"/>
                                      </a:moveTo>
                                      <a:lnTo>
                                        <a:pt x="377326" y="6520"/>
                                      </a:lnTo>
                                      <a:lnTo>
                                        <a:pt x="383316" y="13098"/>
                                      </a:lnTo>
                                      <a:lnTo>
                                        <a:pt x="389306" y="13098"/>
                                      </a:lnTo>
                                      <a:lnTo>
                                        <a:pt x="389306" y="652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05C36C59" id="Group 17" o:spid="_x0000_s1026" style="width:30.7pt;height:20.55pt;mso-position-horizontal-relative:char;mso-position-vertical-relative:line" coordsize="389890,260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">
                      <v:shape id="Graphic 18" o:spid="_x0000_s1027" style="position:absolute;width:389890;height:260985;visibility:visible;mso-wrap-style:square;v-text-anchor:top" coordsize="389890,26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" path="m389306,l,,,260636r389306,l389306,254057r-377327,l5990,247537r5989,l11979,13098r-5990,l11979,6520r377327,l389306,xem11979,247537r-5989,l11979,254057r,-6520xem377326,247537r-365347,l11979,254057r365347,l377326,247537xem377326,6520r,247537l383316,247537r5990,l389306,13098r-5990,l377326,6520xem389306,247537r-5990,l377326,254057r11980,l389306,247537xem11979,6520l5989,13098r5990,l11979,6520xem377326,6520r-365347,l11979,13098r365347,l377326,6520xem389306,6520r-11980,l383316,13098r5990,l389306,6520xe" fillcolor="black" stroked="f">
                        <v:path arrowok="t"/>
                      </v:shape>
                      <w10:anchorlock/>
                    </v:group>
                  </w:pict>
                </mc:Fallback>
              </mc:AlternateContent>
            </w:r>
          </w:p>
        </w:tc>
        <w:tc>
          <w:tcPr>
            <w:tcW w:w="1855" w:type="dxa"/>
          </w:tcPr>
          <w:p w14:paraId="787C1DA9" w14:textId="77777777" w:rsidR="00082D4E" w:rsidRPr="00082D4E" w:rsidRDefault="00082D4E" w:rsidP="00082D4E">
            <w:pPr>
              <w:widowControl w:val="0"/>
              <w:autoSpaceDE w:val="0"/>
              <w:autoSpaceDN w:val="0"/>
              <w:spacing w:before="14" w:after="0" w:line="240" w:lineRule="auto"/>
              <w:ind w:left="17"/>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spacing w:val="-2"/>
                <w:kern w:val="0"/>
                <w:sz w:val="20"/>
                <w:szCs w:val="20"/>
                <w:lang w:val="id"/>
                <w14:ligatures w14:val="none"/>
              </w:rPr>
              <w:t>Processing</w:t>
            </w:r>
          </w:p>
        </w:tc>
        <w:tc>
          <w:tcPr>
            <w:tcW w:w="2871" w:type="dxa"/>
          </w:tcPr>
          <w:p w14:paraId="4C8AE570" w14:textId="77777777" w:rsidR="00082D4E" w:rsidRPr="00082D4E" w:rsidRDefault="00082D4E" w:rsidP="00082D4E">
            <w:pPr>
              <w:widowControl w:val="0"/>
              <w:autoSpaceDE w:val="0"/>
              <w:autoSpaceDN w:val="0"/>
              <w:spacing w:before="14" w:after="0" w:line="252"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kern w:val="0"/>
                <w:sz w:val="20"/>
                <w:szCs w:val="20"/>
                <w:lang w:val="id"/>
                <w14:ligatures w14:val="none"/>
              </w:rPr>
              <w:t>Digunakan</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untuk</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menunjukka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pengolah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data</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yang</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dilakuk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oleh</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komputer.</w:t>
            </w:r>
          </w:p>
        </w:tc>
      </w:tr>
      <w:tr w:rsidR="00082D4E" w:rsidRPr="00082D4E" w14:paraId="0412B853" w14:textId="77777777" w:rsidTr="00082D4E">
        <w:trPr>
          <w:trHeight w:val="656"/>
        </w:trPr>
        <w:tc>
          <w:tcPr>
            <w:tcW w:w="1855" w:type="dxa"/>
          </w:tcPr>
          <w:p w14:paraId="5B5764F8" w14:textId="77777777" w:rsidR="00082D4E" w:rsidRPr="00082D4E" w:rsidRDefault="00082D4E" w:rsidP="00082D4E">
            <w:pPr>
              <w:widowControl w:val="0"/>
              <w:autoSpaceDE w:val="0"/>
              <w:autoSpaceDN w:val="0"/>
              <w:spacing w:before="7" w:after="0" w:line="240" w:lineRule="auto"/>
              <w:rPr>
                <w:rFonts w:ascii="Calibri" w:eastAsia="Times New Roman" w:hAnsi="Times New Roman" w:cs="Times New Roman"/>
                <w:kern w:val="0"/>
                <w:sz w:val="20"/>
                <w:szCs w:val="20"/>
                <w:lang w:val="id"/>
                <w14:ligatures w14:val="none"/>
              </w:rPr>
            </w:pPr>
          </w:p>
          <w:p w14:paraId="42C97468" w14:textId="77777777" w:rsidR="00082D4E" w:rsidRPr="00082D4E" w:rsidRDefault="00082D4E" w:rsidP="00082D4E">
            <w:pPr>
              <w:widowControl w:val="0"/>
              <w:autoSpaceDE w:val="0"/>
              <w:autoSpaceDN w:val="0"/>
              <w:spacing w:after="0" w:line="240" w:lineRule="auto"/>
              <w:ind w:left="191"/>
              <w:rPr>
                <w:rFonts w:ascii="Calibri" w:eastAsia="Times New Roman" w:hAnsi="Times New Roman" w:cs="Times New Roman"/>
                <w:kern w:val="0"/>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39AFF1F1" wp14:editId="2DE17182">
                      <wp:extent cx="417830" cy="265430"/>
                      <wp:effectExtent l="0" t="0" r="0" b="1270"/>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17830" cy="265430"/>
                                <a:chOff x="0" y="0"/>
                                <a:chExt cx="417830" cy="265430"/>
                              </a:xfrm>
                            </wpg:grpSpPr>
                            <pic:pic xmlns:pic="http://schemas.openxmlformats.org/drawingml/2006/picture">
                              <pic:nvPicPr>
                                <pic:cNvPr id="20" name="Image 20"/>
                                <pic:cNvPicPr/>
                              </pic:nvPicPr>
                              <pic:blipFill>
                                <a:blip r:embed="rId17" cstate="print"/>
                                <a:stretch>
                                  <a:fillRect/>
                                </a:stretch>
                              </pic:blipFill>
                              <pic:spPr>
                                <a:xfrm>
                                  <a:off x="7103" y="8732"/>
                                  <a:ext cx="403348" cy="247554"/>
                                </a:xfrm>
                                <a:prstGeom prst="rect">
                                  <a:avLst/>
                                </a:prstGeom>
                              </pic:spPr>
                            </pic:pic>
                            <wps:wsp>
                              <wps:cNvPr id="21" name="Graphic 21"/>
                              <wps:cNvSpPr/>
                              <wps:spPr>
                                <a:xfrm>
                                  <a:off x="0" y="0"/>
                                  <a:ext cx="417830" cy="265430"/>
                                </a:xfrm>
                                <a:custGeom>
                                  <a:avLst/>
                                  <a:gdLst/>
                                  <a:ahLst/>
                                  <a:cxnLst/>
                                  <a:rect l="l" t="t" r="r" b="b"/>
                                  <a:pathLst>
                                    <a:path w="417830" h="265430">
                                      <a:moveTo>
                                        <a:pt x="380601" y="0"/>
                                      </a:moveTo>
                                      <a:lnTo>
                                        <a:pt x="365341" y="36094"/>
                                      </a:lnTo>
                                      <a:lnTo>
                                        <a:pt x="353100" y="83715"/>
                                      </a:lnTo>
                                      <a:lnTo>
                                        <a:pt x="349016" y="132326"/>
                                      </a:lnTo>
                                      <a:lnTo>
                                        <a:pt x="349429" y="147679"/>
                                      </a:lnTo>
                                      <a:lnTo>
                                        <a:pt x="349463" y="148918"/>
                                      </a:lnTo>
                                      <a:lnTo>
                                        <a:pt x="350704" y="163414"/>
                                      </a:lnTo>
                                      <a:lnTo>
                                        <a:pt x="350741" y="163855"/>
                                      </a:lnTo>
                                      <a:lnTo>
                                        <a:pt x="360352" y="213340"/>
                                      </a:lnTo>
                                      <a:lnTo>
                                        <a:pt x="380601" y="265072"/>
                                      </a:lnTo>
                                      <a:lnTo>
                                        <a:pt x="387788" y="261187"/>
                                      </a:lnTo>
                                      <a:lnTo>
                                        <a:pt x="389998" y="256297"/>
                                      </a:lnTo>
                                      <a:lnTo>
                                        <a:pt x="388688" y="253399"/>
                                      </a:lnTo>
                                      <a:lnTo>
                                        <a:pt x="377944" y="253399"/>
                                      </a:lnTo>
                                      <a:lnTo>
                                        <a:pt x="383316" y="241510"/>
                                      </a:lnTo>
                                      <a:lnTo>
                                        <a:pt x="382228" y="239101"/>
                                      </a:lnTo>
                                      <a:lnTo>
                                        <a:pt x="382137" y="238899"/>
                                      </a:lnTo>
                                      <a:lnTo>
                                        <a:pt x="376604" y="224448"/>
                                      </a:lnTo>
                                      <a:lnTo>
                                        <a:pt x="371844" y="209597"/>
                                      </a:lnTo>
                                      <a:lnTo>
                                        <a:pt x="371720" y="209207"/>
                                      </a:lnTo>
                                      <a:lnTo>
                                        <a:pt x="367941" y="194496"/>
                                      </a:lnTo>
                                      <a:lnTo>
                                        <a:pt x="367838" y="194094"/>
                                      </a:lnTo>
                                      <a:lnTo>
                                        <a:pt x="364928" y="179214"/>
                                      </a:lnTo>
                                      <a:lnTo>
                                        <a:pt x="364851" y="178824"/>
                                      </a:lnTo>
                                      <a:lnTo>
                                        <a:pt x="362783" y="163855"/>
                                      </a:lnTo>
                                      <a:lnTo>
                                        <a:pt x="361496" y="148918"/>
                                      </a:lnTo>
                                      <a:lnTo>
                                        <a:pt x="361411" y="147679"/>
                                      </a:lnTo>
                                      <a:lnTo>
                                        <a:pt x="361002" y="132734"/>
                                      </a:lnTo>
                                      <a:lnTo>
                                        <a:pt x="360991" y="132326"/>
                                      </a:lnTo>
                                      <a:lnTo>
                                        <a:pt x="361411" y="117380"/>
                                      </a:lnTo>
                                      <a:lnTo>
                                        <a:pt x="367849" y="70966"/>
                                      </a:lnTo>
                                      <a:lnTo>
                                        <a:pt x="367929" y="70558"/>
                                      </a:lnTo>
                                      <a:lnTo>
                                        <a:pt x="382049" y="26395"/>
                                      </a:lnTo>
                                      <a:lnTo>
                                        <a:pt x="383316" y="23590"/>
                                      </a:lnTo>
                                      <a:lnTo>
                                        <a:pt x="377944" y="11701"/>
                                      </a:lnTo>
                                      <a:lnTo>
                                        <a:pt x="388685" y="11701"/>
                                      </a:lnTo>
                                      <a:lnTo>
                                        <a:pt x="390004" y="8780"/>
                                      </a:lnTo>
                                      <a:lnTo>
                                        <a:pt x="387802" y="3903"/>
                                      </a:lnTo>
                                      <a:lnTo>
                                        <a:pt x="380601" y="0"/>
                                      </a:lnTo>
                                      <a:close/>
                                    </a:path>
                                    <a:path w="417830" h="265430">
                                      <a:moveTo>
                                        <a:pt x="379601" y="2212"/>
                                      </a:moveTo>
                                      <a:lnTo>
                                        <a:pt x="30578" y="2212"/>
                                      </a:lnTo>
                                      <a:lnTo>
                                        <a:pt x="11336" y="51754"/>
                                      </a:lnTo>
                                      <a:lnTo>
                                        <a:pt x="1837" y="99899"/>
                                      </a:lnTo>
                                      <a:lnTo>
                                        <a:pt x="0" y="132326"/>
                                      </a:lnTo>
                                      <a:lnTo>
                                        <a:pt x="413" y="147679"/>
                                      </a:lnTo>
                                      <a:lnTo>
                                        <a:pt x="447" y="148918"/>
                                      </a:lnTo>
                                      <a:lnTo>
                                        <a:pt x="1687" y="163414"/>
                                      </a:lnTo>
                                      <a:lnTo>
                                        <a:pt x="1725" y="163855"/>
                                      </a:lnTo>
                                      <a:lnTo>
                                        <a:pt x="1837" y="165160"/>
                                      </a:lnTo>
                                      <a:lnTo>
                                        <a:pt x="11336" y="213340"/>
                                      </a:lnTo>
                                      <a:lnTo>
                                        <a:pt x="30578" y="262848"/>
                                      </a:lnTo>
                                      <a:lnTo>
                                        <a:pt x="379596" y="262848"/>
                                      </a:lnTo>
                                      <a:lnTo>
                                        <a:pt x="375326" y="253399"/>
                                      </a:lnTo>
                                      <a:lnTo>
                                        <a:pt x="39672" y="253399"/>
                                      </a:lnTo>
                                      <a:lnTo>
                                        <a:pt x="34300" y="249749"/>
                                      </a:lnTo>
                                      <a:lnTo>
                                        <a:pt x="38023" y="249749"/>
                                      </a:lnTo>
                                      <a:lnTo>
                                        <a:pt x="33212" y="239101"/>
                                      </a:lnTo>
                                      <a:lnTo>
                                        <a:pt x="33120" y="238899"/>
                                      </a:lnTo>
                                      <a:lnTo>
                                        <a:pt x="27588" y="224448"/>
                                      </a:lnTo>
                                      <a:lnTo>
                                        <a:pt x="22828" y="209597"/>
                                      </a:lnTo>
                                      <a:lnTo>
                                        <a:pt x="22703" y="209207"/>
                                      </a:lnTo>
                                      <a:lnTo>
                                        <a:pt x="18925" y="194496"/>
                                      </a:lnTo>
                                      <a:lnTo>
                                        <a:pt x="18822" y="194094"/>
                                      </a:lnTo>
                                      <a:lnTo>
                                        <a:pt x="15911" y="179214"/>
                                      </a:lnTo>
                                      <a:lnTo>
                                        <a:pt x="15835" y="178824"/>
                                      </a:lnTo>
                                      <a:lnTo>
                                        <a:pt x="13766" y="163855"/>
                                      </a:lnTo>
                                      <a:lnTo>
                                        <a:pt x="12479" y="148918"/>
                                      </a:lnTo>
                                      <a:lnTo>
                                        <a:pt x="12395" y="147679"/>
                                      </a:lnTo>
                                      <a:lnTo>
                                        <a:pt x="11986" y="132733"/>
                                      </a:lnTo>
                                      <a:lnTo>
                                        <a:pt x="11975" y="132326"/>
                                      </a:lnTo>
                                      <a:lnTo>
                                        <a:pt x="12395" y="117380"/>
                                      </a:lnTo>
                                      <a:lnTo>
                                        <a:pt x="18833" y="70966"/>
                                      </a:lnTo>
                                      <a:lnTo>
                                        <a:pt x="18912" y="70558"/>
                                      </a:lnTo>
                                      <a:lnTo>
                                        <a:pt x="33033" y="26395"/>
                                      </a:lnTo>
                                      <a:lnTo>
                                        <a:pt x="38041" y="15310"/>
                                      </a:lnTo>
                                      <a:lnTo>
                                        <a:pt x="34300" y="15310"/>
                                      </a:lnTo>
                                      <a:lnTo>
                                        <a:pt x="39672" y="11701"/>
                                      </a:lnTo>
                                      <a:lnTo>
                                        <a:pt x="375313" y="11701"/>
                                      </a:lnTo>
                                      <a:lnTo>
                                        <a:pt x="379601" y="2212"/>
                                      </a:lnTo>
                                      <a:close/>
                                    </a:path>
                                    <a:path w="417830" h="265430">
                                      <a:moveTo>
                                        <a:pt x="387788" y="261187"/>
                                      </a:moveTo>
                                      <a:lnTo>
                                        <a:pt x="384715" y="262848"/>
                                      </a:lnTo>
                                      <a:lnTo>
                                        <a:pt x="387038" y="262848"/>
                                      </a:lnTo>
                                      <a:lnTo>
                                        <a:pt x="387788" y="261187"/>
                                      </a:lnTo>
                                      <a:close/>
                                    </a:path>
                                    <a:path w="417830" h="265430">
                                      <a:moveTo>
                                        <a:pt x="389998" y="256297"/>
                                      </a:moveTo>
                                      <a:lnTo>
                                        <a:pt x="387788" y="261187"/>
                                      </a:lnTo>
                                      <a:lnTo>
                                        <a:pt x="391340" y="259267"/>
                                      </a:lnTo>
                                      <a:lnTo>
                                        <a:pt x="389998" y="256297"/>
                                      </a:lnTo>
                                      <a:close/>
                                    </a:path>
                                    <a:path w="417830" h="265430">
                                      <a:moveTo>
                                        <a:pt x="390004" y="8780"/>
                                      </a:moveTo>
                                      <a:lnTo>
                                        <a:pt x="383316" y="23590"/>
                                      </a:lnTo>
                                      <a:lnTo>
                                        <a:pt x="384583" y="26395"/>
                                      </a:lnTo>
                                      <a:lnTo>
                                        <a:pt x="390071" y="40728"/>
                                      </a:lnTo>
                                      <a:lnTo>
                                        <a:pt x="394783" y="55480"/>
                                      </a:lnTo>
                                      <a:lnTo>
                                        <a:pt x="394906" y="55888"/>
                                      </a:lnTo>
                                      <a:lnTo>
                                        <a:pt x="398704" y="70558"/>
                                      </a:lnTo>
                                      <a:lnTo>
                                        <a:pt x="401289" y="83715"/>
                                      </a:lnTo>
                                      <a:lnTo>
                                        <a:pt x="401739" y="85869"/>
                                      </a:lnTo>
                                      <a:lnTo>
                                        <a:pt x="403889" y="101409"/>
                                      </a:lnTo>
                                      <a:lnTo>
                                        <a:pt x="405117" y="116200"/>
                                      </a:lnTo>
                                      <a:lnTo>
                                        <a:pt x="405215" y="117380"/>
                                      </a:lnTo>
                                      <a:lnTo>
                                        <a:pt x="405625" y="132326"/>
                                      </a:lnTo>
                                      <a:lnTo>
                                        <a:pt x="405215" y="147679"/>
                                      </a:lnTo>
                                      <a:lnTo>
                                        <a:pt x="403898" y="163414"/>
                                      </a:lnTo>
                                      <a:lnTo>
                                        <a:pt x="394913" y="209207"/>
                                      </a:lnTo>
                                      <a:lnTo>
                                        <a:pt x="383316" y="241510"/>
                                      </a:lnTo>
                                      <a:lnTo>
                                        <a:pt x="389998" y="256297"/>
                                      </a:lnTo>
                                      <a:lnTo>
                                        <a:pt x="406264" y="213340"/>
                                      </a:lnTo>
                                      <a:lnTo>
                                        <a:pt x="415795" y="165160"/>
                                      </a:lnTo>
                                      <a:lnTo>
                                        <a:pt x="417599" y="132734"/>
                                      </a:lnTo>
                                      <a:lnTo>
                                        <a:pt x="417210" y="117380"/>
                                      </a:lnTo>
                                      <a:lnTo>
                                        <a:pt x="410364" y="67647"/>
                                      </a:lnTo>
                                      <a:lnTo>
                                        <a:pt x="395397" y="20725"/>
                                      </a:lnTo>
                                      <a:lnTo>
                                        <a:pt x="390004" y="8780"/>
                                      </a:lnTo>
                                      <a:close/>
                                    </a:path>
                                    <a:path w="417830" h="265430">
                                      <a:moveTo>
                                        <a:pt x="38023" y="249749"/>
                                      </a:moveTo>
                                      <a:lnTo>
                                        <a:pt x="34300" y="249749"/>
                                      </a:lnTo>
                                      <a:lnTo>
                                        <a:pt x="39672" y="253399"/>
                                      </a:lnTo>
                                      <a:lnTo>
                                        <a:pt x="38023" y="249749"/>
                                      </a:lnTo>
                                      <a:close/>
                                    </a:path>
                                    <a:path w="417830" h="265430">
                                      <a:moveTo>
                                        <a:pt x="373676" y="249749"/>
                                      </a:moveTo>
                                      <a:lnTo>
                                        <a:pt x="38023" y="249749"/>
                                      </a:lnTo>
                                      <a:lnTo>
                                        <a:pt x="39672" y="253399"/>
                                      </a:lnTo>
                                      <a:lnTo>
                                        <a:pt x="375326" y="253399"/>
                                      </a:lnTo>
                                      <a:lnTo>
                                        <a:pt x="373676" y="249749"/>
                                      </a:lnTo>
                                      <a:close/>
                                    </a:path>
                                    <a:path w="417830" h="265430">
                                      <a:moveTo>
                                        <a:pt x="383316" y="241510"/>
                                      </a:moveTo>
                                      <a:lnTo>
                                        <a:pt x="377944" y="253399"/>
                                      </a:lnTo>
                                      <a:lnTo>
                                        <a:pt x="383316" y="249749"/>
                                      </a:lnTo>
                                      <a:lnTo>
                                        <a:pt x="387039" y="249749"/>
                                      </a:lnTo>
                                      <a:lnTo>
                                        <a:pt x="383316" y="241510"/>
                                      </a:lnTo>
                                      <a:close/>
                                    </a:path>
                                    <a:path w="417830" h="265430">
                                      <a:moveTo>
                                        <a:pt x="387039" y="249749"/>
                                      </a:moveTo>
                                      <a:lnTo>
                                        <a:pt x="383316" y="249749"/>
                                      </a:lnTo>
                                      <a:lnTo>
                                        <a:pt x="377944" y="253399"/>
                                      </a:lnTo>
                                      <a:lnTo>
                                        <a:pt x="388688" y="253399"/>
                                      </a:lnTo>
                                      <a:lnTo>
                                        <a:pt x="387039" y="249749"/>
                                      </a:lnTo>
                                      <a:close/>
                                    </a:path>
                                    <a:path w="417830" h="265430">
                                      <a:moveTo>
                                        <a:pt x="377944" y="11701"/>
                                      </a:moveTo>
                                      <a:lnTo>
                                        <a:pt x="383316" y="23590"/>
                                      </a:lnTo>
                                      <a:lnTo>
                                        <a:pt x="387055" y="15310"/>
                                      </a:lnTo>
                                      <a:lnTo>
                                        <a:pt x="383316" y="15310"/>
                                      </a:lnTo>
                                      <a:lnTo>
                                        <a:pt x="377944" y="11701"/>
                                      </a:lnTo>
                                      <a:close/>
                                    </a:path>
                                    <a:path w="417830" h="265430">
                                      <a:moveTo>
                                        <a:pt x="39672" y="11701"/>
                                      </a:moveTo>
                                      <a:lnTo>
                                        <a:pt x="34300" y="15310"/>
                                      </a:lnTo>
                                      <a:lnTo>
                                        <a:pt x="38041" y="15310"/>
                                      </a:lnTo>
                                      <a:lnTo>
                                        <a:pt x="39672" y="11701"/>
                                      </a:lnTo>
                                      <a:close/>
                                    </a:path>
                                    <a:path w="417830" h="265430">
                                      <a:moveTo>
                                        <a:pt x="375313" y="11701"/>
                                      </a:moveTo>
                                      <a:lnTo>
                                        <a:pt x="39672" y="11701"/>
                                      </a:lnTo>
                                      <a:lnTo>
                                        <a:pt x="38041" y="15310"/>
                                      </a:lnTo>
                                      <a:lnTo>
                                        <a:pt x="373682" y="15310"/>
                                      </a:lnTo>
                                      <a:lnTo>
                                        <a:pt x="375313" y="11701"/>
                                      </a:lnTo>
                                      <a:close/>
                                    </a:path>
                                    <a:path w="417830" h="265430">
                                      <a:moveTo>
                                        <a:pt x="388685" y="11701"/>
                                      </a:moveTo>
                                      <a:lnTo>
                                        <a:pt x="377944" y="11701"/>
                                      </a:lnTo>
                                      <a:lnTo>
                                        <a:pt x="383316" y="15310"/>
                                      </a:lnTo>
                                      <a:lnTo>
                                        <a:pt x="387055" y="15310"/>
                                      </a:lnTo>
                                      <a:lnTo>
                                        <a:pt x="388685" y="11701"/>
                                      </a:lnTo>
                                      <a:close/>
                                    </a:path>
                                    <a:path w="417830" h="265430">
                                      <a:moveTo>
                                        <a:pt x="387802" y="3903"/>
                                      </a:moveTo>
                                      <a:lnTo>
                                        <a:pt x="390004" y="8780"/>
                                      </a:lnTo>
                                      <a:lnTo>
                                        <a:pt x="391340" y="5821"/>
                                      </a:lnTo>
                                      <a:lnTo>
                                        <a:pt x="387802" y="3903"/>
                                      </a:lnTo>
                                      <a:close/>
                                    </a:path>
                                    <a:path w="417830" h="265430">
                                      <a:moveTo>
                                        <a:pt x="387038" y="2212"/>
                                      </a:moveTo>
                                      <a:lnTo>
                                        <a:pt x="384682" y="2212"/>
                                      </a:lnTo>
                                      <a:lnTo>
                                        <a:pt x="387802" y="3903"/>
                                      </a:lnTo>
                                      <a:lnTo>
                                        <a:pt x="387038" y="2212"/>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71B8F492" id="Group 19" o:spid="_x0000_s1026" style="width:32.9pt;height:20.9pt;mso-position-horizontal-relative:char;mso-position-vertical-relative:line" coordsize="417830,2654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0" o:spid="_x0000_s1027" type="#_x0000_t75" style="position:absolute;left:7103;top:8732;width:403348;height:247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">
                        <v:imagedata r:id="rId21" o:title=""/>
                      </v:shape>
                      <v:shape id="Graphic 21" o:spid="_x0000_s1028" style="position:absolute;width:417830;height:265430;visibility:visible;mso-wrap-style:square;v-text-anchor:top" coordsize="417830,265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" path="m380601,l365341,36094,353100,83715r-4084,48611l349429,147679r34,1239l350704,163414r37,441l360352,213340r20249,51732l387788,261187r2210,-4890l388688,253399r-10744,l383316,241510r-1088,-2409l382137,238899r-5533,-14451l371844,209597r-124,-390l367941,194496r-103,-402l364928,179214r-77,-390l362783,163855r-1287,-14937l361411,147679r-409,-14945l360991,132326r420,-14946l367849,70966r80,-408l382049,26395r1267,-2805l377944,11701r10741,l390004,8780,387802,3903,380601,xem379601,2212r-349023,l11336,51754,1837,99899,,132326r413,15353l447,148918r1240,14496l1725,163855r112,1305l11336,213340r19242,49508l379596,262848r-4270,-9449l39672,253399r-5372,-3650l38023,249749,33212,239101r-92,-202l27588,224448,22828,209597r-125,-390l18925,194496r-103,-402l15911,179214r-76,-390l13766,163855,12479,148918r-84,-1239l11986,132733r-11,-407l12395,117380,18833,70966r79,-408l33033,26395,38041,15310r-3741,l39672,11701r335641,l379601,2212xem387788,261187r-3073,1661l387038,262848r750,-1661xem389998,256297r-2210,4890l391340,259267r-1342,-2970xem390004,8780r-6688,14810l384583,26395r5488,14333l394783,55480r123,408l398704,70558r2585,13157l401739,85869r2150,15540l405117,116200r98,1180l405625,132326r-410,15353l403898,163414r-8985,45793l383316,241510r6682,14787l406264,213340r9531,-48180l417599,132734r-389,-15354l410364,67647,395397,20725,390004,8780xem38023,249749r-3723,l39672,253399r-1649,-3650xem373676,249749r-335653,l39672,253399r335654,l373676,249749xem383316,241510r-5372,11889l383316,249749r3723,l383316,241510xem387039,249749r-3723,l377944,253399r10744,l387039,249749xem377944,11701r5372,11889l387055,15310r-3739,l377944,11701xem39672,11701r-5372,3609l38041,15310r1631,-3609xem375313,11701r-335641,l38041,15310r335641,l375313,11701xem388685,11701r-10741,l383316,15310r3739,l388685,11701xem387802,3903r2202,4877l391340,5821,387802,3903xem387038,2212r-2356,l387802,3903r-764,-1691xe" fillcolor="black" stroked="f">
                        <v:path arrowok="t"/>
                      </v:shape>
                      <w10:anchorlock/>
                    </v:group>
                  </w:pict>
                </mc:Fallback>
              </mc:AlternateContent>
            </w:r>
          </w:p>
        </w:tc>
        <w:tc>
          <w:tcPr>
            <w:tcW w:w="1855" w:type="dxa"/>
          </w:tcPr>
          <w:p w14:paraId="45838C5A" w14:textId="77777777" w:rsidR="00082D4E" w:rsidRPr="00082D4E" w:rsidRDefault="00082D4E" w:rsidP="00082D4E">
            <w:pPr>
              <w:widowControl w:val="0"/>
              <w:autoSpaceDE w:val="0"/>
              <w:autoSpaceDN w:val="0"/>
              <w:spacing w:before="14" w:after="0" w:line="240" w:lineRule="auto"/>
              <w:ind w:left="17"/>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Disk</w:t>
            </w:r>
            <w:r w:rsidRPr="00082D4E">
              <w:rPr>
                <w:rFonts w:ascii="Times New Roman" w:eastAsia="Times New Roman" w:hAnsi="Times New Roman" w:cs="Times New Roman"/>
                <w:spacing w:val="-2"/>
                <w:w w:val="90"/>
                <w:kern w:val="0"/>
                <w:sz w:val="20"/>
                <w:szCs w:val="20"/>
                <w:lang w:val="id"/>
                <w14:ligatures w14:val="none"/>
              </w:rPr>
              <w:t xml:space="preserve"> </w:t>
            </w:r>
            <w:r w:rsidRPr="00082D4E">
              <w:rPr>
                <w:rFonts w:ascii="Times New Roman" w:eastAsia="Times New Roman" w:hAnsi="Times New Roman" w:cs="Times New Roman"/>
                <w:spacing w:val="-2"/>
                <w:w w:val="95"/>
                <w:kern w:val="0"/>
                <w:sz w:val="20"/>
                <w:szCs w:val="20"/>
                <w:lang w:val="id"/>
                <w14:ligatures w14:val="none"/>
              </w:rPr>
              <w:t>Storage</w:t>
            </w:r>
          </w:p>
        </w:tc>
        <w:tc>
          <w:tcPr>
            <w:tcW w:w="2871" w:type="dxa"/>
          </w:tcPr>
          <w:p w14:paraId="62AC38FA" w14:textId="77777777" w:rsidR="00082D4E" w:rsidRPr="00082D4E" w:rsidRDefault="00082D4E" w:rsidP="00082D4E">
            <w:pPr>
              <w:widowControl w:val="0"/>
              <w:autoSpaceDE w:val="0"/>
              <w:autoSpaceDN w:val="0"/>
              <w:spacing w:before="14" w:after="0" w:line="252"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kern w:val="0"/>
                <w:sz w:val="20"/>
                <w:szCs w:val="20"/>
                <w:lang w:val="id"/>
                <w14:ligatures w14:val="none"/>
              </w:rPr>
              <w:t>Digunakan</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untuk</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menyataka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masuk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d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keluaran</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yang</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berasal</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dari</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disk.</w:t>
            </w:r>
          </w:p>
        </w:tc>
      </w:tr>
      <w:tr w:rsidR="00082D4E" w:rsidRPr="00082D4E" w14:paraId="7DDBB4C6" w14:textId="77777777" w:rsidTr="00082D4E">
        <w:trPr>
          <w:trHeight w:val="656"/>
        </w:trPr>
        <w:tc>
          <w:tcPr>
            <w:tcW w:w="1855" w:type="dxa"/>
          </w:tcPr>
          <w:p w14:paraId="5D35F209" w14:textId="77777777" w:rsidR="00082D4E" w:rsidRPr="00082D4E" w:rsidRDefault="00082D4E" w:rsidP="00082D4E">
            <w:pPr>
              <w:widowControl w:val="0"/>
              <w:autoSpaceDE w:val="0"/>
              <w:autoSpaceDN w:val="0"/>
              <w:spacing w:before="11" w:after="0" w:line="240" w:lineRule="auto"/>
              <w:rPr>
                <w:rFonts w:ascii="Calibri" w:eastAsia="Times New Roman" w:hAnsi="Times New Roman" w:cs="Times New Roman"/>
                <w:kern w:val="0"/>
                <w:sz w:val="20"/>
                <w:szCs w:val="20"/>
                <w:lang w:val="id"/>
                <w14:ligatures w14:val="none"/>
              </w:rPr>
            </w:pPr>
          </w:p>
          <w:p w14:paraId="799331B6" w14:textId="77777777" w:rsidR="00082D4E" w:rsidRPr="00082D4E" w:rsidRDefault="00082D4E" w:rsidP="00082D4E">
            <w:pPr>
              <w:widowControl w:val="0"/>
              <w:autoSpaceDE w:val="0"/>
              <w:autoSpaceDN w:val="0"/>
              <w:spacing w:after="0" w:line="240" w:lineRule="auto"/>
              <w:ind w:left="101" w:right="-15"/>
              <w:rPr>
                <w:rFonts w:ascii="Calibri" w:eastAsia="Times New Roman" w:hAnsi="Times New Roman" w:cs="Times New Roman"/>
                <w:kern w:val="0"/>
                <w:position w:val="16"/>
                <w:sz w:val="20"/>
                <w:szCs w:val="20"/>
                <w:lang w:val="id"/>
                <w14:ligatures w14:val="none"/>
              </w:rPr>
            </w:pPr>
            <w:r w:rsidRPr="00082D4E">
              <w:rPr>
                <w:rFonts w:ascii="Calibri" w:eastAsia="Times New Roman" w:hAnsi="Times New Roman" w:cs="Times New Roman"/>
                <w:noProof/>
                <w:kern w:val="0"/>
                <w:sz w:val="20"/>
                <w:szCs w:val="20"/>
                <w:lang w:val="id"/>
                <w14:ligatures w14:val="none"/>
              </w:rPr>
              <mc:AlternateContent>
                <mc:Choice Requires="wpg">
                  <w:drawing>
                    <wp:inline distT="0" distB="0" distL="0" distR="0" wp14:anchorId="3CCC6297" wp14:editId="07EF16F2">
                      <wp:extent cx="126364" cy="297180"/>
                      <wp:effectExtent l="0" t="0" r="0" b="762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6364" cy="297180"/>
                                <a:chOff x="0" y="0"/>
                                <a:chExt cx="126364" cy="297180"/>
                              </a:xfrm>
                            </wpg:grpSpPr>
                            <wps:wsp>
                              <wps:cNvPr id="23" name="Graphic 23"/>
                              <wps:cNvSpPr/>
                              <wps:spPr>
                                <a:xfrm>
                                  <a:off x="25397" y="48599"/>
                                  <a:ext cx="1270" cy="248920"/>
                                </a:xfrm>
                                <a:custGeom>
                                  <a:avLst/>
                                  <a:gdLst/>
                                  <a:ahLst/>
                                  <a:cxnLst/>
                                  <a:rect l="l" t="t" r="r" b="b"/>
                                  <a:pathLst>
                                    <a:path h="248920">
                                      <a:moveTo>
                                        <a:pt x="0" y="248445"/>
                                      </a:moveTo>
                                      <a:lnTo>
                                        <a:pt x="0" y="0"/>
                                      </a:lnTo>
                                    </a:path>
                                  </a:pathLst>
                                </a:custGeom>
                                <a:ln w="11979">
                                  <a:solidFill>
                                    <a:srgbClr val="000000"/>
                                  </a:solidFill>
                                  <a:prstDash val="solid"/>
                                </a:ln>
                              </wps:spPr>
                              <wps:bodyPr wrap="square" lIns="0" tIns="0" rIns="0" bIns="0" rtlCol="0">
                                <a:prstTxWarp prst="textNoShape">
                                  <a:avLst/>
                                </a:prstTxWarp>
                                <a:noAutofit/>
                              </wps:bodyPr>
                            </wps:wsp>
                            <wps:wsp>
                              <wps:cNvPr id="24" name="Graphic 24"/>
                              <wps:cNvSpPr/>
                              <wps:spPr>
                                <a:xfrm>
                                  <a:off x="0" y="0"/>
                                  <a:ext cx="50800" cy="55880"/>
                                </a:xfrm>
                                <a:custGeom>
                                  <a:avLst/>
                                  <a:gdLst/>
                                  <a:ahLst/>
                                  <a:cxnLst/>
                                  <a:rect l="l" t="t" r="r" b="b"/>
                                  <a:pathLst>
                                    <a:path w="50800" h="55880">
                                      <a:moveTo>
                                        <a:pt x="25397" y="0"/>
                                      </a:moveTo>
                                      <a:lnTo>
                                        <a:pt x="0" y="55538"/>
                                      </a:lnTo>
                                      <a:lnTo>
                                        <a:pt x="50795" y="55538"/>
                                      </a:lnTo>
                                      <a:lnTo>
                                        <a:pt x="25397" y="0"/>
                                      </a:lnTo>
                                      <a:close/>
                                    </a:path>
                                  </a:pathLst>
                                </a:custGeom>
                                <a:solidFill>
                                  <a:srgbClr val="000000"/>
                                </a:solidFill>
                              </wps:spPr>
                              <wps:bodyPr wrap="square" lIns="0" tIns="0" rIns="0" bIns="0" rtlCol="0">
                                <a:prstTxWarp prst="textNoShape">
                                  <a:avLst/>
                                </a:prstTxWarp>
                                <a:noAutofit/>
                              </wps:bodyPr>
                            </wps:wsp>
                            <wps:wsp>
                              <wps:cNvPr id="25" name="Graphic 25"/>
                              <wps:cNvSpPr/>
                              <wps:spPr>
                                <a:xfrm>
                                  <a:off x="100860" y="8255"/>
                                  <a:ext cx="1270" cy="240665"/>
                                </a:xfrm>
                                <a:custGeom>
                                  <a:avLst/>
                                  <a:gdLst/>
                                  <a:ahLst/>
                                  <a:cxnLst/>
                                  <a:rect l="l" t="t" r="r" b="b"/>
                                  <a:pathLst>
                                    <a:path h="240665">
                                      <a:moveTo>
                                        <a:pt x="0" y="0"/>
                                      </a:moveTo>
                                      <a:lnTo>
                                        <a:pt x="0" y="240190"/>
                                      </a:lnTo>
                                    </a:path>
                                  </a:pathLst>
                                </a:custGeom>
                                <a:ln w="11979">
                                  <a:solidFill>
                                    <a:srgbClr val="000000"/>
                                  </a:solidFill>
                                  <a:prstDash val="solid"/>
                                </a:ln>
                              </wps:spPr>
                              <wps:bodyPr wrap="square" lIns="0" tIns="0" rIns="0" bIns="0" rtlCol="0">
                                <a:prstTxWarp prst="textNoShape">
                                  <a:avLst/>
                                </a:prstTxWarp>
                                <a:noAutofit/>
                              </wps:bodyPr>
                            </wps:wsp>
                            <wps:wsp>
                              <wps:cNvPr id="26" name="Graphic 26"/>
                              <wps:cNvSpPr/>
                              <wps:spPr>
                                <a:xfrm>
                                  <a:off x="75463" y="241506"/>
                                  <a:ext cx="50800" cy="55880"/>
                                </a:xfrm>
                                <a:custGeom>
                                  <a:avLst/>
                                  <a:gdLst/>
                                  <a:ahLst/>
                                  <a:cxnLst/>
                                  <a:rect l="l" t="t" r="r" b="b"/>
                                  <a:pathLst>
                                    <a:path w="50800" h="55880">
                                      <a:moveTo>
                                        <a:pt x="50795" y="0"/>
                                      </a:moveTo>
                                      <a:lnTo>
                                        <a:pt x="0" y="0"/>
                                      </a:lnTo>
                                      <a:lnTo>
                                        <a:pt x="25397" y="55538"/>
                                      </a:lnTo>
                                      <a:lnTo>
                                        <a:pt x="50795"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1C8C48A4" id="Group 22" o:spid="_x0000_s1026" style="width:9.95pt;height:23.4pt;mso-position-horizontal-relative:char;mso-position-vertical-relative:line" coordsize="126364,297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">
                      <v:shape id="Graphic 23" o:spid="_x0000_s1027" style="position:absolute;left:25397;top:48599;width:1270;height:248920;visibility:visible;mso-wrap-style:square;v-text-anchor:top" coordsize="1270,248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" path="m,248445l,e" filled="f" strokeweight=".33275mm">
                        <v:path arrowok="t"/>
                      </v:shape>
                      <v:shape id="Graphic 24" o:spid="_x0000_s1028" style="position:absolute;width:50800;height:55880;visibility:visible;mso-wrap-style:square;v-text-anchor:top" coordsize="50800,55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" path="m25397,l,55538r50795,l25397,xe" fillcolor="black" stroked="f">
                        <v:path arrowok="t"/>
                      </v:shape>
                      <v:shape id="Graphic 25" o:spid="_x0000_s1029" style="position:absolute;left:100860;top:8255;width:1270;height:240665;visibility:visible;mso-wrap-style:square;v-text-anchor:top" coordsize="1270,2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" path="m,l,240190e" filled="f" strokeweight=".33275mm">
                        <v:path arrowok="t"/>
                      </v:shape>
                      <v:shape id="Graphic 26" o:spid="_x0000_s1030" style="position:absolute;left:75463;top:241506;width:50800;height:55880;visibility:visible;mso-wrap-style:square;v-text-anchor:top" coordsize="50800,55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" path="m50795,l,,25397,55538,50795,xe" fillcolor="black" stroked="f">
                        <v:path arrowok="t"/>
                      </v:shape>
                      <w10:anchorlock/>
                    </v:group>
                  </w:pict>
                </mc:Fallback>
              </mc:AlternateContent>
            </w:r>
            <w:r w:rsidRPr="00082D4E">
              <w:rPr>
                <w:rFonts w:ascii="Times New Roman" w:eastAsia="Times New Roman" w:hAnsi="Times New Roman" w:cs="Times New Roman"/>
                <w:spacing w:val="18"/>
                <w:kern w:val="0"/>
                <w:sz w:val="20"/>
                <w:szCs w:val="20"/>
                <w:lang w:val="id"/>
                <w14:ligatures w14:val="none"/>
              </w:rPr>
              <w:t xml:space="preserve"> </w:t>
            </w:r>
            <w:r w:rsidRPr="00082D4E">
              <w:rPr>
                <w:rFonts w:ascii="Calibri" w:eastAsia="Times New Roman" w:hAnsi="Times New Roman" w:cs="Times New Roman"/>
                <w:noProof/>
                <w:spacing w:val="18"/>
                <w:kern w:val="0"/>
                <w:position w:val="16"/>
                <w:sz w:val="20"/>
                <w:szCs w:val="20"/>
                <w:lang w:val="id"/>
                <w14:ligatures w14:val="none"/>
              </w:rPr>
              <mc:AlternateContent>
                <mc:Choice Requires="wpg">
                  <w:drawing>
                    <wp:inline distT="0" distB="0" distL="0" distR="0" wp14:anchorId="7A4FFE74" wp14:editId="69E19F59">
                      <wp:extent cx="361315" cy="138430"/>
                      <wp:effectExtent l="0" t="0" r="0" b="4444"/>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1315" cy="138430"/>
                                <a:chOff x="0" y="0"/>
                                <a:chExt cx="361315" cy="138430"/>
                              </a:xfrm>
                            </wpg:grpSpPr>
                            <wps:wsp>
                              <wps:cNvPr id="28" name="Graphic 28"/>
                              <wps:cNvSpPr/>
                              <wps:spPr>
                                <a:xfrm>
                                  <a:off x="13737" y="27769"/>
                                  <a:ext cx="302895" cy="1270"/>
                                </a:xfrm>
                                <a:custGeom>
                                  <a:avLst/>
                                  <a:gdLst/>
                                  <a:ahLst/>
                                  <a:cxnLst/>
                                  <a:rect l="l" t="t" r="r" b="b"/>
                                  <a:pathLst>
                                    <a:path w="302895">
                                      <a:moveTo>
                                        <a:pt x="0" y="0"/>
                                      </a:moveTo>
                                      <a:lnTo>
                                        <a:pt x="302672" y="0"/>
                                      </a:lnTo>
                                    </a:path>
                                  </a:pathLst>
                                </a:custGeom>
                                <a:ln w="13098">
                                  <a:solidFill>
                                    <a:srgbClr val="000000"/>
                                  </a:solidFill>
                                  <a:prstDash val="solid"/>
                                </a:ln>
                              </wps:spPr>
                              <wps:bodyPr wrap="square" lIns="0" tIns="0" rIns="0" bIns="0" rtlCol="0">
                                <a:prstTxWarp prst="textNoShape">
                                  <a:avLst/>
                                </a:prstTxWarp>
                                <a:noAutofit/>
                              </wps:bodyPr>
                            </wps:wsp>
                            <wps:wsp>
                              <wps:cNvPr id="29" name="Graphic 29"/>
                              <wps:cNvSpPr/>
                              <wps:spPr>
                                <a:xfrm>
                                  <a:off x="310073" y="0"/>
                                  <a:ext cx="50800" cy="55880"/>
                                </a:xfrm>
                                <a:custGeom>
                                  <a:avLst/>
                                  <a:gdLst/>
                                  <a:ahLst/>
                                  <a:cxnLst/>
                                  <a:rect l="l" t="t" r="r" b="b"/>
                                  <a:pathLst>
                                    <a:path w="50800" h="55880">
                                      <a:moveTo>
                                        <a:pt x="0" y="0"/>
                                      </a:moveTo>
                                      <a:lnTo>
                                        <a:pt x="0" y="55538"/>
                                      </a:lnTo>
                                      <a:lnTo>
                                        <a:pt x="50795" y="27769"/>
                                      </a:lnTo>
                                      <a:lnTo>
                                        <a:pt x="0" y="0"/>
                                      </a:lnTo>
                                      <a:close/>
                                    </a:path>
                                  </a:pathLst>
                                </a:custGeom>
                                <a:solidFill>
                                  <a:srgbClr val="000000"/>
                                </a:solidFill>
                              </wps:spPr>
                              <wps:bodyPr wrap="square" lIns="0" tIns="0" rIns="0" bIns="0" rtlCol="0">
                                <a:prstTxWarp prst="textNoShape">
                                  <a:avLst/>
                                </a:prstTxWarp>
                                <a:noAutofit/>
                              </wps:bodyPr>
                            </wps:wsp>
                            <wps:wsp>
                              <wps:cNvPr id="30" name="Graphic 30"/>
                              <wps:cNvSpPr/>
                              <wps:spPr>
                                <a:xfrm>
                                  <a:off x="44448" y="110279"/>
                                  <a:ext cx="309245" cy="1270"/>
                                </a:xfrm>
                                <a:custGeom>
                                  <a:avLst/>
                                  <a:gdLst/>
                                  <a:ahLst/>
                                  <a:cxnLst/>
                                  <a:rect l="l" t="t" r="r" b="b"/>
                                  <a:pathLst>
                                    <a:path w="309245">
                                      <a:moveTo>
                                        <a:pt x="308859" y="0"/>
                                      </a:moveTo>
                                      <a:lnTo>
                                        <a:pt x="0" y="0"/>
                                      </a:lnTo>
                                    </a:path>
                                  </a:pathLst>
                                </a:custGeom>
                                <a:ln w="13098">
                                  <a:solidFill>
                                    <a:srgbClr val="000000"/>
                                  </a:solidFill>
                                  <a:prstDash val="solid"/>
                                </a:ln>
                              </wps:spPr>
                              <wps:bodyPr wrap="square" lIns="0" tIns="0" rIns="0" bIns="0" rtlCol="0">
                                <a:prstTxWarp prst="textNoShape">
                                  <a:avLst/>
                                </a:prstTxWarp>
                                <a:noAutofit/>
                              </wps:bodyPr>
                            </wps:wsp>
                            <wps:wsp>
                              <wps:cNvPr id="31" name="Graphic 31"/>
                              <wps:cNvSpPr/>
                              <wps:spPr>
                                <a:xfrm>
                                  <a:off x="0" y="82510"/>
                                  <a:ext cx="50800" cy="55880"/>
                                </a:xfrm>
                                <a:custGeom>
                                  <a:avLst/>
                                  <a:gdLst/>
                                  <a:ahLst/>
                                  <a:cxnLst/>
                                  <a:rect l="l" t="t" r="r" b="b"/>
                                  <a:pathLst>
                                    <a:path w="50800" h="55880">
                                      <a:moveTo>
                                        <a:pt x="50795" y="0"/>
                                      </a:moveTo>
                                      <a:lnTo>
                                        <a:pt x="0" y="27769"/>
                                      </a:lnTo>
                                      <a:lnTo>
                                        <a:pt x="50795" y="55538"/>
                                      </a:lnTo>
                                      <a:lnTo>
                                        <a:pt x="50795"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3BD90DBC" id="Group 27" o:spid="_x0000_s1026" style="width:28.45pt;height:10.9pt;mso-position-horizontal-relative:char;mso-position-vertical-relative:line" coordsize="361315,138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">
                      <v:shape id="Graphic 28" o:spid="_x0000_s1027" style="position:absolute;left:13737;top:27769;width:302895;height:1270;visibility:visible;mso-wrap-style:square;v-text-anchor:top" coordsize="30289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" path="m,l302672,e" filled="f" strokeweight=".36383mm">
                        <v:path arrowok="t"/>
                      </v:shape>
                      <v:shape id="Graphic 29" o:spid="_x0000_s1028" style="position:absolute;left:310073;width:50800;height:55880;visibility:visible;mso-wrap-style:square;v-text-anchor:top" coordsize="50800,55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" path="m,l,55538,50795,27769,,xe" fillcolor="black" stroked="f">
                        <v:path arrowok="t"/>
                      </v:shape>
                      <v:shape id="Graphic 30" o:spid="_x0000_s1029" style="position:absolute;left:44448;top:110279;width:309245;height:1270;visibility:visible;mso-wrap-style:square;v-text-anchor:top" coordsize="30924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" path="m308859,l,e" filled="f" strokeweight=".36383mm">
                        <v:path arrowok="t"/>
                      </v:shape>
                      <v:shape id="Graphic 31" o:spid="_x0000_s1030" style="position:absolute;top:82510;width:50800;height:55880;visibility:visible;mso-wrap-style:square;v-text-anchor:top" coordsize="50800,55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" path="m50795,l,27769,50795,55538,50795,xe" fillcolor="black" stroked="f">
                        <v:path arrowok="t"/>
                      </v:shape>
                      <w10:anchorlock/>
                    </v:group>
                  </w:pict>
                </mc:Fallback>
              </mc:AlternateContent>
            </w:r>
          </w:p>
        </w:tc>
        <w:tc>
          <w:tcPr>
            <w:tcW w:w="1855" w:type="dxa"/>
          </w:tcPr>
          <w:p w14:paraId="1EE70948" w14:textId="77777777" w:rsidR="00082D4E" w:rsidRPr="00082D4E" w:rsidRDefault="00082D4E" w:rsidP="00082D4E">
            <w:pPr>
              <w:widowControl w:val="0"/>
              <w:autoSpaceDE w:val="0"/>
              <w:autoSpaceDN w:val="0"/>
              <w:spacing w:before="15" w:after="0" w:line="252" w:lineRule="auto"/>
              <w:ind w:left="17" w:right="84"/>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kern w:val="0"/>
                <w:sz w:val="20"/>
                <w:szCs w:val="20"/>
                <w:lang w:val="id"/>
                <w14:ligatures w14:val="none"/>
              </w:rPr>
              <w:t>Flow</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Directio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spacing w:val="-2"/>
                <w:w w:val="90"/>
                <w:kern w:val="0"/>
                <w:sz w:val="20"/>
                <w:szCs w:val="20"/>
                <w:lang w:val="id"/>
                <w14:ligatures w14:val="none"/>
              </w:rPr>
              <w:t>Symbol/Connecting</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spacing w:val="-4"/>
                <w:kern w:val="0"/>
                <w:sz w:val="20"/>
                <w:szCs w:val="20"/>
                <w:lang w:val="id"/>
                <w14:ligatures w14:val="none"/>
              </w:rPr>
              <w:t>line</w:t>
            </w:r>
          </w:p>
        </w:tc>
        <w:tc>
          <w:tcPr>
            <w:tcW w:w="2871" w:type="dxa"/>
          </w:tcPr>
          <w:p w14:paraId="205BD3DE" w14:textId="77777777" w:rsidR="00082D4E" w:rsidRPr="00082D4E" w:rsidRDefault="00082D4E" w:rsidP="00082D4E">
            <w:pPr>
              <w:widowControl w:val="0"/>
              <w:autoSpaceDE w:val="0"/>
              <w:autoSpaceDN w:val="0"/>
              <w:spacing w:before="15" w:after="0" w:line="252" w:lineRule="auto"/>
              <w:ind w:left="19"/>
              <w:rPr>
                <w:rFonts w:ascii="Times New Roman" w:eastAsia="Times New Roman" w:hAnsi="Times New Roman" w:cs="Times New Roman"/>
                <w:kern w:val="0"/>
                <w:sz w:val="20"/>
                <w:szCs w:val="20"/>
                <w:lang w:val="id"/>
                <w14:ligatures w14:val="none"/>
              </w:rPr>
            </w:pPr>
            <w:r w:rsidRPr="00082D4E">
              <w:rPr>
                <w:rFonts w:ascii="Times New Roman" w:eastAsia="Times New Roman" w:hAnsi="Times New Roman" w:cs="Times New Roman"/>
                <w:w w:val="90"/>
                <w:kern w:val="0"/>
                <w:sz w:val="20"/>
                <w:szCs w:val="20"/>
                <w:lang w:val="id"/>
                <w14:ligatures w14:val="none"/>
              </w:rPr>
              <w:t>Berfungsi</w:t>
            </w:r>
            <w:r w:rsidRPr="00082D4E">
              <w:rPr>
                <w:rFonts w:ascii="Times New Roman" w:eastAsia="Times New Roman" w:hAnsi="Times New Roman" w:cs="Times New Roman"/>
                <w:spacing w:val="-5"/>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untuk</w:t>
            </w:r>
            <w:r w:rsidRPr="00082D4E">
              <w:rPr>
                <w:rFonts w:ascii="Times New Roman" w:eastAsia="Times New Roman" w:hAnsi="Times New Roman" w:cs="Times New Roman"/>
                <w:spacing w:val="-4"/>
                <w:w w:val="90"/>
                <w:kern w:val="0"/>
                <w:sz w:val="20"/>
                <w:szCs w:val="20"/>
                <w:lang w:val="id"/>
                <w14:ligatures w14:val="none"/>
              </w:rPr>
              <w:t xml:space="preserve"> </w:t>
            </w:r>
            <w:r w:rsidRPr="00082D4E">
              <w:rPr>
                <w:rFonts w:ascii="Times New Roman" w:eastAsia="Times New Roman" w:hAnsi="Times New Roman" w:cs="Times New Roman"/>
                <w:w w:val="90"/>
                <w:kern w:val="0"/>
                <w:sz w:val="20"/>
                <w:szCs w:val="20"/>
                <w:lang w:val="id"/>
                <w14:ligatures w14:val="none"/>
              </w:rPr>
              <w:t>menghubungkan</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simbol</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yang</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satu</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dengan</w:t>
            </w:r>
            <w:r w:rsidRPr="00082D4E">
              <w:rPr>
                <w:rFonts w:ascii="Times New Roman" w:eastAsia="Times New Roman" w:hAnsi="Times New Roman" w:cs="Times New Roman"/>
                <w:spacing w:val="-7"/>
                <w:kern w:val="0"/>
                <w:sz w:val="20"/>
                <w:szCs w:val="20"/>
                <w:lang w:val="id"/>
                <w14:ligatures w14:val="none"/>
              </w:rPr>
              <w:t xml:space="preserve"> </w:t>
            </w:r>
            <w:r w:rsidRPr="00082D4E">
              <w:rPr>
                <w:rFonts w:ascii="Times New Roman" w:eastAsia="Times New Roman" w:hAnsi="Times New Roman" w:cs="Times New Roman"/>
                <w:kern w:val="0"/>
                <w:sz w:val="20"/>
                <w:szCs w:val="20"/>
                <w:lang w:val="id"/>
                <w14:ligatures w14:val="none"/>
              </w:rPr>
              <w:t>yang</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lainnya,</w:t>
            </w:r>
            <w:r w:rsidRPr="00082D4E">
              <w:rPr>
                <w:rFonts w:ascii="Times New Roman" w:eastAsia="Times New Roman" w:hAnsi="Times New Roman" w:cs="Times New Roman"/>
                <w:spacing w:val="-5"/>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menyatakan</w:t>
            </w:r>
            <w:r w:rsidRPr="00082D4E">
              <w:rPr>
                <w:rFonts w:ascii="Times New Roman" w:eastAsia="Times New Roman" w:hAnsi="Times New Roman" w:cs="Times New Roman"/>
                <w:spacing w:val="-5"/>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arus</w:t>
            </w:r>
            <w:r w:rsidRPr="00082D4E">
              <w:rPr>
                <w:rFonts w:ascii="Times New Roman" w:eastAsia="Times New Roman" w:hAnsi="Times New Roman" w:cs="Times New Roman"/>
                <w:spacing w:val="-5"/>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suatu</w:t>
            </w:r>
            <w:r w:rsidRPr="00082D4E">
              <w:rPr>
                <w:rFonts w:ascii="Times New Roman" w:eastAsia="Times New Roman" w:hAnsi="Times New Roman" w:cs="Times New Roman"/>
                <w:spacing w:val="40"/>
                <w:kern w:val="0"/>
                <w:sz w:val="20"/>
                <w:szCs w:val="20"/>
                <w:lang w:val="id"/>
                <w14:ligatures w14:val="none"/>
              </w:rPr>
              <w:t xml:space="preserve"> </w:t>
            </w:r>
            <w:r w:rsidRPr="00082D4E">
              <w:rPr>
                <w:rFonts w:ascii="Times New Roman" w:eastAsia="Times New Roman" w:hAnsi="Times New Roman" w:cs="Times New Roman"/>
                <w:spacing w:val="-2"/>
                <w:kern w:val="0"/>
                <w:sz w:val="20"/>
                <w:szCs w:val="20"/>
                <w:lang w:val="id"/>
                <w14:ligatures w14:val="none"/>
              </w:rPr>
              <w:t>proses.</w:t>
            </w:r>
          </w:p>
        </w:tc>
      </w:tr>
    </w:tbl>
    <w:p w14:paraId="032D95A8" w14:textId="7AC1CF1A" w:rsidR="00082D4E" w:rsidRPr="00082D4E" w:rsidRDefault="00082D4E" w:rsidP="007B6A13">
      <w:pPr>
        <w:tabs>
          <w:tab w:val="left" w:pos="709"/>
        </w:tabs>
        <w:spacing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BF5260">
        <w:rPr>
          <w:rFonts w:ascii="Times New Roman" w:hAnsi="Times New Roman" w:cs="Times New Roman"/>
          <w:sz w:val="24"/>
          <w:szCs w:val="24"/>
        </w:rPr>
        <w:tab/>
      </w:r>
      <w:r w:rsidRPr="00082D4E">
        <w:rPr>
          <w:rFonts w:ascii="Times New Roman" w:hAnsi="Times New Roman" w:cs="Times New Roman"/>
          <w:sz w:val="20"/>
          <w:szCs w:val="20"/>
        </w:rPr>
        <w:t>Sumber:</w:t>
      </w:r>
      <w:r w:rsidR="00BF5260">
        <w:rPr>
          <w:rFonts w:ascii="Times New Roman" w:hAnsi="Times New Roman" w:cs="Times New Roman"/>
          <w:sz w:val="20"/>
          <w:szCs w:val="20"/>
        </w:rPr>
        <w:fldChar w:fldCharType="begin"/>
      </w:r>
      <w:r w:rsidR="00BF5260">
        <w:rPr>
          <w:rFonts w:ascii="Times New Roman" w:hAnsi="Times New Roman" w:cs="Times New Roman"/>
          <w:sz w:val="20"/>
          <w:szCs w:val="20"/>
        </w:rPr>
        <w:instrText xml:space="preserve"> ADDIN ZOTERO_ITEM CSL_CITATION {"citationID":"5CmelVf5","properties":{"formattedCitation":"(Yulianeu &amp; Oktamala, 2022)","plainCitation":"(Yulianeu &amp; Oktamala, 2022)","noteIndex":0},"citationItems":[{"id":108,"uris":["http://zotero.org/users/local/8npMbMCH/items/6ZCATPVE"],"itemData":{"id":108,"type":"article-journal","abstract":"&lt;p class=\"abstrak\"&gt;Kebutuhan informasi semakin mendesak sejalan dengan arus globalisasi yang terjadi di seluruh dunia. Keberhasilan informasi sangat tergantung pada sarana dan prasarananya. Pemakaian komputer dalam kehidupan kita telah sangat meluas dan masyarakat, tidak terbatas di lingkungan kerja, tetapi juga dalam kehidupan sehari-hari. Seiring dengan perkembangan ilmu dan teknologi, muncul suatu perkembangan teknologi yaitu GPS (&lt;em&gt;Global Positioning System&lt;/em&gt;). Bertujuan untuk mengetahui letak tempat yang dituju dan mengetahui dimana pengguna berada dengan bantuan sinyal satelit, GPS sendiri dapat memberikan informasi yang tepat dan akurat mengenai posisi, kecepatan, arah dan waktu.Dalam penelitian ini, peneliti merancang dan membangun aplikasi Rancangan peta digital trayek angkutan umum di Kota Tasikmalaya berbasis web dengan yang memanfaatkan teknologi GIS di dalamnya. Aplikasi berguna untuk pencarian rute angkutan kota (Angkot) di Kota Tasikmalaya, sehingga pengguna tidak lagi merasa kesulitan dalam mencari angkutan umum untuk menuju lokasi tujuan mereka terutama bagi para pendatang di Kota Tasikmalaya.&lt;/p&gt;&lt;p class=\"abstrak\"&gt;&lt;strong&gt;Kata Kunci: &lt;/strong&gt;Trayek Angkutan Umum, GIS, Angkot.&lt;/p&gt;","container-title":"JUTEKIN (Jurnal Teknik Informatika)","DOI":"10.51530/jutekin.v10i2.669","ISSN":"2541-6375, 2338-1477","issue":"2","journalAbbreviation":"JUTEKIN","language":"id","license":"http://creativecommons.org/licenses/by-sa/4.0","source":"DOI.org (Crossref)","title":"SISTEM INFORMASI GEOGRAFIS TRAYEK ANGKUTAN UMUM DI KOTA TASIKMALAYA BERBASIS WEB","URL":"https://jurnal.stmik-dci.ac.id/index.php/jutekin/article/view/669","volume":"10","author":[{"family":"Yulianeu","given":"Aneu"},{"family":"Oktamala","given":"Rama"}],"accessed":{"date-parts":[["2025",5,9]]},"issued":{"date-parts":[["2022",11,28]]}}}],"schema":"https://github.com/citation-style-language/schema/raw/master/csl-citation.json"} </w:instrText>
      </w:r>
      <w:r w:rsidR="00BF5260">
        <w:rPr>
          <w:rFonts w:ascii="Times New Roman" w:hAnsi="Times New Roman" w:cs="Times New Roman"/>
          <w:sz w:val="20"/>
          <w:szCs w:val="20"/>
        </w:rPr>
        <w:fldChar w:fldCharType="separate"/>
      </w:r>
      <w:r w:rsidR="00BF5260" w:rsidRPr="00BF5260">
        <w:rPr>
          <w:rFonts w:ascii="Times New Roman" w:hAnsi="Times New Roman" w:cs="Times New Roman"/>
          <w:sz w:val="20"/>
        </w:rPr>
        <w:t>(Yulianeu &amp; Oktamala, 2022)</w:t>
      </w:r>
      <w:r w:rsidR="00BF5260">
        <w:rPr>
          <w:rFonts w:ascii="Times New Roman" w:hAnsi="Times New Roman" w:cs="Times New Roman"/>
          <w:sz w:val="20"/>
          <w:szCs w:val="20"/>
        </w:rPr>
        <w:fldChar w:fldCharType="end"/>
      </w:r>
    </w:p>
    <w:p w14:paraId="06F78758" w14:textId="62C9F088" w:rsidR="00012A0E" w:rsidRDefault="00012A0E" w:rsidP="00012A0E">
      <w:pPr>
        <w:pStyle w:val="Bab2"/>
        <w:ind w:left="567" w:hanging="567"/>
        <w:rPr>
          <w:i/>
          <w:iCs/>
        </w:rPr>
      </w:pPr>
      <w:r w:rsidRPr="00672E02">
        <w:rPr>
          <w:i/>
          <w:iCs/>
        </w:rPr>
        <w:t>Unified Model Language</w:t>
      </w:r>
      <w:r>
        <w:rPr>
          <w:i/>
          <w:iCs/>
        </w:rPr>
        <w:t xml:space="preserve">  </w:t>
      </w:r>
    </w:p>
    <w:p w14:paraId="366AF7A1" w14:textId="39083A9B" w:rsidR="00012A0E" w:rsidRDefault="00012A0E" w:rsidP="00012A0E">
      <w:pPr>
        <w:tabs>
          <w:tab w:val="left" w:pos="1020"/>
        </w:tabs>
        <w:spacing w:line="360" w:lineRule="auto"/>
        <w:ind w:firstLine="567"/>
        <w:jc w:val="both"/>
        <w:rPr>
          <w:rFonts w:ascii="Times New Roman" w:hAnsi="Times New Roman" w:cs="Times New Roman"/>
          <w:sz w:val="24"/>
          <w:szCs w:val="24"/>
          <w:lang w:val="en-US"/>
        </w:rPr>
      </w:pPr>
      <w:r w:rsidRPr="00012A0E">
        <w:rPr>
          <w:rFonts w:ascii="Times New Roman" w:hAnsi="Times New Roman" w:cs="Times New Roman"/>
          <w:sz w:val="24"/>
          <w:szCs w:val="24"/>
          <w:lang w:val="en-US"/>
        </w:rPr>
        <w:t xml:space="preserve"> </w:t>
      </w:r>
      <w:r w:rsidRPr="00012A0E">
        <w:rPr>
          <w:rFonts w:ascii="Times New Roman" w:hAnsi="Times New Roman" w:cs="Times New Roman"/>
          <w:i/>
          <w:iCs/>
          <w:sz w:val="24"/>
          <w:szCs w:val="24"/>
          <w:lang w:val="en-US"/>
        </w:rPr>
        <w:t>Unified Modeling Language</w:t>
      </w:r>
      <w:r>
        <w:rPr>
          <w:rFonts w:ascii="Times New Roman" w:hAnsi="Times New Roman" w:cs="Times New Roman"/>
          <w:sz w:val="24"/>
          <w:szCs w:val="24"/>
          <w:lang w:val="en-US"/>
        </w:rPr>
        <w:t xml:space="preserve"> (UML)</w:t>
      </w:r>
      <w:r w:rsidRPr="00012A0E">
        <w:rPr>
          <w:rFonts w:ascii="Times New Roman" w:hAnsi="Times New Roman" w:cs="Times New Roman"/>
          <w:sz w:val="24"/>
          <w:szCs w:val="24"/>
          <w:lang w:val="en-US"/>
        </w:rPr>
        <w:t xml:space="preserve"> </w:t>
      </w:r>
      <w:r w:rsidR="002302AE">
        <w:rPr>
          <w:rFonts w:ascii="Times New Roman" w:hAnsi="Times New Roman" w:cs="Times New Roman"/>
          <w:sz w:val="24"/>
          <w:szCs w:val="24"/>
          <w:lang w:val="en-US"/>
        </w:rPr>
        <w:t xml:space="preserve">merupakan sebuah alat yang digunakan dalam proses pengembangan sistem berbasis objek. Dengan menggunakan UML, perancangan sistem dapat dilakukan secara lebih terstruktur  dan mudah dipahami karena digambarkan dalam bentuk visual. UML juga diakui secara internasional sebagai bahasa standar dalam pembuatan rancangan atau blueprint perangkat lunak. Dalam pengembangan sistem berbasis objek, UML menyediakan berbagai jenis diagram yang dapat digunakan sesuai kebutuhan. Beberapa diagram yang sering digunakan antara lain </w:t>
      </w:r>
      <w:r w:rsidR="002302AE" w:rsidRPr="002302AE">
        <w:rPr>
          <w:rFonts w:ascii="Times New Roman" w:hAnsi="Times New Roman" w:cs="Times New Roman"/>
          <w:i/>
          <w:iCs/>
          <w:sz w:val="24"/>
          <w:szCs w:val="24"/>
          <w:lang w:val="en-US"/>
        </w:rPr>
        <w:t>Usecase Diagram, Activity Diagram, Sequence Diagram, Class Diagram, dan Deployment Diagram</w:t>
      </w:r>
      <w:r w:rsidR="002302AE">
        <w:rPr>
          <w:rFonts w:ascii="Times New Roman" w:hAnsi="Times New Roman" w:cs="Times New Roman"/>
          <w:i/>
          <w:iCs/>
          <w:sz w:val="24"/>
          <w:szCs w:val="24"/>
          <w:lang w:val="en-US"/>
        </w:rPr>
        <w:t xml:space="preserve">. </w:t>
      </w:r>
      <w:r w:rsidR="002302AE" w:rsidRPr="002302AE">
        <w:rPr>
          <w:rFonts w:ascii="Times New Roman" w:hAnsi="Times New Roman" w:cs="Times New Roman"/>
          <w:sz w:val="24"/>
          <w:szCs w:val="24"/>
          <w:lang w:val="en-US"/>
        </w:rPr>
        <w:t>Diagram-Diagram</w:t>
      </w:r>
      <w:r w:rsidR="002302AE">
        <w:rPr>
          <w:rFonts w:ascii="Times New Roman" w:hAnsi="Times New Roman" w:cs="Times New Roman"/>
          <w:sz w:val="24"/>
          <w:szCs w:val="24"/>
          <w:lang w:val="en-US"/>
        </w:rPr>
        <w:t xml:space="preserve"> ini membantu </w:t>
      </w:r>
      <w:r w:rsidR="002302AE">
        <w:rPr>
          <w:rFonts w:ascii="Times New Roman" w:hAnsi="Times New Roman" w:cs="Times New Roman"/>
          <w:sz w:val="24"/>
          <w:szCs w:val="24"/>
          <w:lang w:val="en-US"/>
        </w:rPr>
        <w:lastRenderedPageBreak/>
        <w:t>menggambarkan bagaimana sistem akan berjalan, bagaimana alur aktivitas, serta bagaimanaa komponen-komponen saling berinteraksi.</w:t>
      </w:r>
    </w:p>
    <w:p w14:paraId="71733CBA" w14:textId="714C2B5C" w:rsidR="002302AE" w:rsidRPr="002302AE" w:rsidRDefault="002302AE" w:rsidP="00012A0E">
      <w:pPr>
        <w:tabs>
          <w:tab w:val="left" w:pos="1020"/>
        </w:tabs>
        <w:spacing w:line="360" w:lineRule="auto"/>
        <w:ind w:firstLine="567"/>
        <w:jc w:val="both"/>
        <w:rPr>
          <w:rFonts w:ascii="Times New Roman" w:hAnsi="Times New Roman" w:cs="Times New Roman"/>
          <w:i/>
          <w:iCs/>
          <w:sz w:val="24"/>
          <w:szCs w:val="24"/>
          <w:lang w:val="en-US"/>
        </w:rPr>
      </w:pPr>
      <w:r>
        <w:rPr>
          <w:rFonts w:ascii="Times New Roman" w:hAnsi="Times New Roman" w:cs="Times New Roman"/>
          <w:sz w:val="24"/>
          <w:szCs w:val="24"/>
          <w:lang w:val="en-US"/>
        </w:rPr>
        <w:t>UML biasanya digunakan untuk gambaran awal dari sistem yang akan dikembangkan. Meskipun UML memiliki banyak jenis model, hanya beberapa yang biasanya relevan tergantuk pada sistem yang dirancang. Salah satu keunggulan</w:t>
      </w:r>
      <w:r w:rsidR="00DB5DCE">
        <w:rPr>
          <w:rFonts w:ascii="Times New Roman" w:hAnsi="Times New Roman" w:cs="Times New Roman"/>
          <w:sz w:val="24"/>
          <w:szCs w:val="24"/>
          <w:lang w:val="en-US"/>
        </w:rPr>
        <w:t xml:space="preserve"> UML adalah kemampuannya dalam menyajikan ide-ide pengembang ke dalam bentuk visual yang standar, sehingga lebih mudah dipahami dan dibagikan kepada tim pengembang lainnya </w:t>
      </w:r>
      <w:r w:rsidR="00DB5DCE">
        <w:rPr>
          <w:rFonts w:ascii="Times New Roman" w:hAnsi="Times New Roman" w:cs="Times New Roman"/>
          <w:sz w:val="24"/>
          <w:szCs w:val="24"/>
          <w:lang w:val="en-US"/>
        </w:rPr>
        <w:fldChar w:fldCharType="begin"/>
      </w:r>
      <w:r w:rsidR="00DB5DCE">
        <w:rPr>
          <w:rFonts w:ascii="Times New Roman" w:hAnsi="Times New Roman" w:cs="Times New Roman"/>
          <w:sz w:val="24"/>
          <w:szCs w:val="24"/>
          <w:lang w:val="en-US"/>
        </w:rPr>
        <w:instrText xml:space="preserve"> ADDIN ZOTERO_ITEM CSL_CITATION {"citationID":"5Y24MX3q","properties":{"formattedCitation":"(Rizky Pangestu &amp; Voutama, 2024)","plainCitation":"(Rizky Pangestu &amp; Voutama, 2024)","noteIndex":0},"citationItems":[{"id":166,"uris":["http://zotero.org/users/local/8npMbMCH/items/CT2J7N7H"],"itemData":{"id":166,"type":"article-journal","abstract":"Sistem pengaduan mahasiswa yang sedang dikembangkan adalah platform berbasis web yang bertujuan untuk memfasilitasi mahasiswa Fakultas Ilmu Komputer dalam menyampaikan pengaduannya ke kampus. Sekarang proses pengaduan tetap dilakukan melalui Google form yang tersebar luas melalui fakultas kelompok dan kelas. Oleh karena itu, pertumbuhan teknologi yang berkelanjutan mendorong penulis untuk merancang sistem berbasis web yang dapat membantu siswa dalam mengajukan keluhan. Dalam merancang sistem ini, Pemodelan Unifield Metode desain bahasa (UML) digunakan untuk menyusun rencana desain. Hasil penelitian ini adalah desain sistem berbasis web yang akan memudahkan mahasiswa dalam menyampaikan keluhan dan memantau proses menanganinya oleh kampus.","container-title":"JATI (Jurnal Mahasiswa Teknik Informatika)","DOI":"10.36040/jati.v8i6.11732","ISSN":"2598-828X","issue":"6","journalAbbreviation":"jati","language":"id","license":"https://creativecommons.org/licenses/by-sa/4.0","page":"11846-11851","source":"DOI.org (Crossref)","title":"PEMANFAATAN UML (UNIFIED MODELLING LANGUAGE) PADA SISTEM PENGELOLAAN ASPIRASI MAHASISWA BERBASIS WEBSITE","volume":"8","author":[{"family":"Rizky Pangestu","given":"Pradika"},{"family":"Voutama","given":"Apriade"}],"issued":{"date-parts":[["2024",11,15]]}}}],"schema":"https://github.com/citation-style-language/schema/raw/master/csl-citation.json"} </w:instrText>
      </w:r>
      <w:r w:rsidR="00DB5DCE">
        <w:rPr>
          <w:rFonts w:ascii="Times New Roman" w:hAnsi="Times New Roman" w:cs="Times New Roman"/>
          <w:sz w:val="24"/>
          <w:szCs w:val="24"/>
          <w:lang w:val="en-US"/>
        </w:rPr>
        <w:fldChar w:fldCharType="separate"/>
      </w:r>
      <w:r w:rsidR="00DB5DCE" w:rsidRPr="00DB5DCE">
        <w:rPr>
          <w:rFonts w:ascii="Times New Roman" w:hAnsi="Times New Roman" w:cs="Times New Roman"/>
          <w:sz w:val="24"/>
        </w:rPr>
        <w:t>(Rizky Pangestu &amp; Voutama, 2024)</w:t>
      </w:r>
      <w:r w:rsidR="00DB5DCE">
        <w:rPr>
          <w:rFonts w:ascii="Times New Roman" w:hAnsi="Times New Roman" w:cs="Times New Roman"/>
          <w:sz w:val="24"/>
          <w:szCs w:val="24"/>
          <w:lang w:val="en-US"/>
        </w:rPr>
        <w:fldChar w:fldCharType="end"/>
      </w:r>
      <w:r w:rsidR="00DB5DCE">
        <w:rPr>
          <w:rFonts w:ascii="Times New Roman" w:hAnsi="Times New Roman" w:cs="Times New Roman"/>
          <w:sz w:val="24"/>
          <w:szCs w:val="24"/>
          <w:lang w:val="en-US"/>
        </w:rPr>
        <w:t>.</w:t>
      </w:r>
    </w:p>
    <w:p w14:paraId="3A8F00FB" w14:textId="77777777" w:rsidR="00D21228" w:rsidRPr="00851AAD" w:rsidRDefault="00D21228" w:rsidP="00D21228">
      <w:pPr>
        <w:pStyle w:val="Bab29"/>
        <w:ind w:left="567" w:hanging="567"/>
        <w:rPr>
          <w:i/>
        </w:rPr>
      </w:pPr>
      <w:bookmarkStart w:id="23" w:name="_Toc172810625"/>
      <w:r w:rsidRPr="007E40A5">
        <w:rPr>
          <w:i/>
        </w:rPr>
        <w:t>Usecase Diagram</w:t>
      </w:r>
      <w:bookmarkEnd w:id="23"/>
      <w:r w:rsidRPr="00851AAD">
        <w:rPr>
          <w:i/>
        </w:rPr>
        <w:t xml:space="preserve"> </w:t>
      </w:r>
    </w:p>
    <w:p w14:paraId="349C4AC4" w14:textId="1896DFEE" w:rsidR="00012A0E" w:rsidRDefault="007B1CEC" w:rsidP="0050457E">
      <w:pPr>
        <w:tabs>
          <w:tab w:val="left" w:pos="426"/>
        </w:tabs>
        <w:spacing w:line="360" w:lineRule="auto"/>
        <w:ind w:firstLine="567"/>
        <w:jc w:val="both"/>
        <w:rPr>
          <w:rFonts w:ascii="Times New Roman" w:hAnsi="Times New Roman" w:cs="Times New Roman"/>
          <w:sz w:val="24"/>
          <w:szCs w:val="24"/>
          <w:lang w:val="en-US"/>
        </w:rPr>
      </w:pPr>
      <w:r w:rsidRPr="0050457E">
        <w:rPr>
          <w:rFonts w:ascii="Times New Roman" w:hAnsi="Times New Roman" w:cs="Times New Roman"/>
          <w:i/>
          <w:iCs/>
          <w:sz w:val="24"/>
          <w:szCs w:val="24"/>
          <w:lang w:val="en-US"/>
        </w:rPr>
        <w:t>Usecase</w:t>
      </w:r>
      <w:r>
        <w:rPr>
          <w:rFonts w:ascii="Times New Roman" w:hAnsi="Times New Roman" w:cs="Times New Roman"/>
          <w:sz w:val="24"/>
          <w:szCs w:val="24"/>
          <w:lang w:val="en-US"/>
        </w:rPr>
        <w:t xml:space="preserve"> diagram </w:t>
      </w:r>
      <w:r w:rsidR="0050457E">
        <w:rPr>
          <w:rFonts w:ascii="Times New Roman" w:hAnsi="Times New Roman" w:cs="Times New Roman"/>
          <w:sz w:val="24"/>
          <w:szCs w:val="24"/>
          <w:lang w:val="en-US"/>
        </w:rPr>
        <w:t xml:space="preserve">merupakan </w:t>
      </w:r>
      <w:r w:rsidR="0008068E">
        <w:rPr>
          <w:rFonts w:ascii="Times New Roman" w:hAnsi="Times New Roman" w:cs="Times New Roman"/>
          <w:sz w:val="24"/>
          <w:szCs w:val="24"/>
          <w:lang w:val="en-US"/>
        </w:rPr>
        <w:t xml:space="preserve">gambaran hubungan atau interaksi antara pengguna (aktor) dengan sistem yang dirancang. Diagram ini menjelaskan bagaimana sistem digunakan oleh aktor melalui skenario atau alur cerita tertentu. Dengan kata lain, usecase menggambarkan apa saja yang dapat dilakukan pengguna terhadap sistem, serta bagaimana sistem merespons interaksi tersebut. Usecase tidak hanya menggambarkan fungsi-fungsi utama dari sistem, tetapi juga digunakan untuk menunjukkan perilaku sistem secara keseluruhan. Setiap usecase mewakili satu interaksi spesifik antara pengguna dan sistem, yang bertujuan untuk mencapai suatu tujuan tertentu. Oleh karena itu, usecase menjadi bagian penting dalam tahap awal perancangan, karena membantu menggambarkan kebutuhan sistem dari perspektif pengguna </w:t>
      </w:r>
      <w:r w:rsidR="00EA2AC6">
        <w:rPr>
          <w:rFonts w:ascii="Times New Roman" w:hAnsi="Times New Roman" w:cs="Times New Roman"/>
          <w:sz w:val="24"/>
          <w:szCs w:val="24"/>
          <w:lang w:val="en-US"/>
        </w:rPr>
        <w:fldChar w:fldCharType="begin"/>
      </w:r>
      <w:r w:rsidR="00EA2AC6">
        <w:rPr>
          <w:rFonts w:ascii="Times New Roman" w:hAnsi="Times New Roman" w:cs="Times New Roman"/>
          <w:sz w:val="24"/>
          <w:szCs w:val="24"/>
          <w:lang w:val="en-US"/>
        </w:rPr>
        <w:instrText xml:space="preserve"> ADDIN ZOTERO_ITEM CSL_CITATION {"citationID":"wdGnnT2l","properties":{"formattedCitation":"(Yasin, 2023)","plainCitation":"(Yasin, 2023)","noteIndex":0},"citationItems":[{"id":170,"uris":["http://zotero.org/users/local/8npMbMCH/items/3X78I7N5"],"itemData":{"id":170,"type":"article-journal","abstract":"The Cheese.Box shop is a food business that was established in 2019 and is located at Utan Kayu Utara, Matraman, East Jakarta. However, until now Cheese.Box Store is still manual in the sales transaction system which still uses written notes. Apart from that, Kedai Cheese.Box also has other problems such as the payment transaction system which is still manual and the absence of data recap which includes the results of computerized sales reports. So the author tries to design a web-based information system application, to develop an information system that will be made, the author uses the waterfall approach, using the PHP programming language and MySQL database which will provide an information system for ordering and payment transactions, as well as storing and managing the results of data recap. sales report. With the construction of this information system, it is expected to provide good, effective, and efficient service.","container-title":"Jurnal Widya","ISSN":"2807-5528","issue":"1","language":"en","page":"117-139","source":"Zotero","title":"Perancangan Aplikasi Sistem Informasi Penjualan Makanan Cepat Saji Berbasis Web Studi Kasus Kedai Cheese.Box","volume":"4","author":[{"family":"Yasin","given":"Verdi"}],"issued":{"date-parts":[["2023"]]}}}],"schema":"https://github.com/citation-style-language/schema/raw/master/csl-citation.json"} </w:instrText>
      </w:r>
      <w:r w:rsidR="00EA2AC6">
        <w:rPr>
          <w:rFonts w:ascii="Times New Roman" w:hAnsi="Times New Roman" w:cs="Times New Roman"/>
          <w:sz w:val="24"/>
          <w:szCs w:val="24"/>
          <w:lang w:val="en-US"/>
        </w:rPr>
        <w:fldChar w:fldCharType="separate"/>
      </w:r>
      <w:r w:rsidR="00EA2AC6" w:rsidRPr="00EA2AC6">
        <w:rPr>
          <w:rFonts w:ascii="Times New Roman" w:hAnsi="Times New Roman" w:cs="Times New Roman"/>
          <w:sz w:val="24"/>
        </w:rPr>
        <w:t>(Yasin, 2023)</w:t>
      </w:r>
      <w:r w:rsidR="00EA2AC6">
        <w:rPr>
          <w:rFonts w:ascii="Times New Roman" w:hAnsi="Times New Roman" w:cs="Times New Roman"/>
          <w:sz w:val="24"/>
          <w:szCs w:val="24"/>
          <w:lang w:val="en-US"/>
        </w:rPr>
        <w:fldChar w:fldCharType="end"/>
      </w:r>
      <w:r w:rsidR="00EA2AC6">
        <w:rPr>
          <w:rFonts w:ascii="Times New Roman" w:hAnsi="Times New Roman" w:cs="Times New Roman"/>
          <w:sz w:val="24"/>
          <w:szCs w:val="24"/>
          <w:lang w:val="en-US"/>
        </w:rPr>
        <w:t>.</w:t>
      </w:r>
    </w:p>
    <w:p w14:paraId="6C74351E" w14:textId="0FE9373D" w:rsidR="0050457E" w:rsidRDefault="00861FCF" w:rsidP="0050457E">
      <w:pPr>
        <w:tabs>
          <w:tab w:val="left" w:pos="426"/>
        </w:tabs>
        <w:spacing w:line="360" w:lineRule="auto"/>
        <w:ind w:firstLine="567"/>
        <w:jc w:val="both"/>
        <w:rPr>
          <w:rFonts w:ascii="Times New Roman" w:hAnsi="Times New Roman" w:cs="Times New Roman"/>
          <w:sz w:val="24"/>
          <w:szCs w:val="24"/>
          <w:lang w:val="en-US"/>
        </w:rPr>
      </w:pPr>
      <w:r w:rsidRPr="00D5153C">
        <w:rPr>
          <w:rFonts w:ascii="Times New Roman" w:hAnsi="Times New Roman" w:cs="Times New Roman"/>
          <w:i/>
          <w:iCs/>
          <w:sz w:val="24"/>
          <w:szCs w:val="24"/>
          <w:lang w:val="en-US"/>
        </w:rPr>
        <w:t>Usecase</w:t>
      </w:r>
      <w:r>
        <w:rPr>
          <w:rFonts w:ascii="Times New Roman" w:hAnsi="Times New Roman" w:cs="Times New Roman"/>
          <w:sz w:val="24"/>
          <w:szCs w:val="24"/>
          <w:lang w:val="en-US"/>
        </w:rPr>
        <w:t xml:space="preserve"> diagram merupakan model diagram UML yang digunakan untuk menggambarkan kebutuhan fungsional yang diharapkan dari sebuah sistem. Usecase diagram adalah yang digunakan untuk menggambarkan secara ringkas siapa yang menggunakan sistem dan apa saja yang biasa dilakukannya.Penjelasan tentang simbol-simbol usecase diagram terdapat pada tabel di bawah ini :</w:t>
      </w:r>
    </w:p>
    <w:p w14:paraId="15BC3911" w14:textId="19716826" w:rsidR="008018AD" w:rsidRPr="008018AD" w:rsidRDefault="005B794D" w:rsidP="008018AD">
      <w:pPr>
        <w:pStyle w:val="Caption"/>
        <w:spacing w:line="240" w:lineRule="auto"/>
        <w:jc w:val="left"/>
        <w:rPr>
          <w:i/>
          <w:iCs/>
        </w:rPr>
      </w:pPr>
      <w:r>
        <w:t xml:space="preserve">Tabel 2. </w:t>
      </w:r>
      <w:fldSimple w:instr=" SEQ Tabel_2. \* ARABIC ">
        <w:r w:rsidR="007224D5">
          <w:rPr>
            <w:noProof/>
          </w:rPr>
          <w:t>2</w:t>
        </w:r>
      </w:fldSimple>
      <w:r w:rsidR="003979D5">
        <w:t xml:space="preserve"> </w:t>
      </w:r>
      <w:r>
        <w:t xml:space="preserve">Simbol-Simbol </w:t>
      </w:r>
      <w:r>
        <w:rPr>
          <w:i/>
          <w:iCs/>
        </w:rPr>
        <w:t>Usecase</w:t>
      </w:r>
    </w:p>
    <w:tbl>
      <w:tblPr>
        <w:tblStyle w:val="TableGrid"/>
        <w:tblW w:w="0" w:type="auto"/>
        <w:tblLook w:val="04A0" w:firstRow="1" w:lastRow="0" w:firstColumn="1" w:lastColumn="0" w:noHBand="0" w:noVBand="1"/>
      </w:tblPr>
      <w:tblGrid>
        <w:gridCol w:w="1585"/>
        <w:gridCol w:w="2096"/>
        <w:gridCol w:w="4246"/>
      </w:tblGrid>
      <w:tr w:rsidR="00FC7E59" w14:paraId="1046DABE" w14:textId="77777777" w:rsidTr="009B7B18">
        <w:tc>
          <w:tcPr>
            <w:tcW w:w="1585" w:type="dxa"/>
          </w:tcPr>
          <w:p w14:paraId="1FDAFEBF" w14:textId="6EE829A2" w:rsidR="00FC7E59" w:rsidRPr="008018AD" w:rsidRDefault="00FC7E59" w:rsidP="00C96752">
            <w:pPr>
              <w:tabs>
                <w:tab w:val="left" w:pos="426"/>
              </w:tabs>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Simbol</w:t>
            </w:r>
          </w:p>
        </w:tc>
        <w:tc>
          <w:tcPr>
            <w:tcW w:w="2096" w:type="dxa"/>
          </w:tcPr>
          <w:p w14:paraId="51971CA2" w14:textId="60370D26" w:rsidR="00FC7E59" w:rsidRPr="008018AD" w:rsidRDefault="00FC7E59" w:rsidP="00C96752">
            <w:pPr>
              <w:tabs>
                <w:tab w:val="left" w:pos="426"/>
              </w:tabs>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Nama</w:t>
            </w:r>
          </w:p>
        </w:tc>
        <w:tc>
          <w:tcPr>
            <w:tcW w:w="4246" w:type="dxa"/>
          </w:tcPr>
          <w:p w14:paraId="7DB7D3D7" w14:textId="281DDA50" w:rsidR="00FC7E59" w:rsidRPr="008018AD" w:rsidRDefault="00FC7E59" w:rsidP="00C96752">
            <w:pPr>
              <w:tabs>
                <w:tab w:val="left" w:pos="426"/>
              </w:tabs>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Keterangan</w:t>
            </w:r>
          </w:p>
        </w:tc>
      </w:tr>
      <w:tr w:rsidR="00FC7E59" w14:paraId="0D14C35B" w14:textId="77777777" w:rsidTr="009B7B18">
        <w:tc>
          <w:tcPr>
            <w:tcW w:w="1585" w:type="dxa"/>
          </w:tcPr>
          <w:p w14:paraId="0942536A" w14:textId="5CB61C0A" w:rsidR="00FC7E59" w:rsidRPr="008018AD" w:rsidRDefault="009B7B18" w:rsidP="00C96752">
            <w:pPr>
              <w:tabs>
                <w:tab w:val="left" w:pos="426"/>
              </w:tabs>
              <w:rPr>
                <w:rFonts w:ascii="Times New Roman" w:hAnsi="Times New Roman" w:cs="Times New Roman"/>
                <w:b/>
                <w:bCs/>
                <w:sz w:val="20"/>
                <w:szCs w:val="20"/>
                <w:lang w:val="en-US"/>
              </w:rPr>
            </w:pPr>
            <w:r w:rsidRPr="008018AD">
              <w:rPr>
                <w:rFonts w:ascii="Times New Roman" w:hAnsi="Times New Roman" w:cs="Times New Roman"/>
                <w:b/>
                <w:bCs/>
                <w:noProof/>
                <w:sz w:val="20"/>
                <w:szCs w:val="20"/>
              </w:rPr>
              <w:drawing>
                <wp:inline distT="0" distB="0" distL="0" distR="0" wp14:anchorId="515E90C9" wp14:editId="33E5511A">
                  <wp:extent cx="374459" cy="645414"/>
                  <wp:effectExtent l="0" t="0" r="0" b="0"/>
                  <wp:docPr id="38" name="Imag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22" cstate="print"/>
                          <a:stretch>
                            <a:fillRect/>
                          </a:stretch>
                        </pic:blipFill>
                        <pic:spPr>
                          <a:xfrm>
                            <a:off x="0" y="0"/>
                            <a:ext cx="374459" cy="645414"/>
                          </a:xfrm>
                          <a:prstGeom prst="rect">
                            <a:avLst/>
                          </a:prstGeom>
                        </pic:spPr>
                      </pic:pic>
                    </a:graphicData>
                  </a:graphic>
                </wp:inline>
              </w:drawing>
            </w:r>
          </w:p>
        </w:tc>
        <w:tc>
          <w:tcPr>
            <w:tcW w:w="2096" w:type="dxa"/>
          </w:tcPr>
          <w:p w14:paraId="15F36ACF" w14:textId="77777777" w:rsidR="00D5153C" w:rsidRPr="008018AD" w:rsidRDefault="00D5153C" w:rsidP="00C96752">
            <w:pPr>
              <w:tabs>
                <w:tab w:val="left" w:pos="426"/>
              </w:tabs>
              <w:rPr>
                <w:rFonts w:ascii="Times New Roman" w:hAnsi="Times New Roman" w:cs="Times New Roman"/>
                <w:sz w:val="20"/>
                <w:szCs w:val="20"/>
                <w:lang w:val="en-US"/>
              </w:rPr>
            </w:pPr>
          </w:p>
          <w:p w14:paraId="5B80078E" w14:textId="7EAB8AA9" w:rsidR="00FC7E59" w:rsidRPr="008018AD" w:rsidRDefault="009B7B18"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Aktor</w:t>
            </w:r>
          </w:p>
        </w:tc>
        <w:tc>
          <w:tcPr>
            <w:tcW w:w="4246" w:type="dxa"/>
          </w:tcPr>
          <w:p w14:paraId="1E8C7297" w14:textId="4196FFEA" w:rsidR="00FC7E59" w:rsidRPr="008018AD" w:rsidRDefault="009B7B18"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Orang, proses, atau sistem lain yang berinteraksi dengan sistem informasi yang akan dibuat diluar sistem informasi.</w:t>
            </w:r>
          </w:p>
        </w:tc>
      </w:tr>
      <w:tr w:rsidR="00D5153C" w14:paraId="54300E26" w14:textId="77777777" w:rsidTr="009B7B18">
        <w:tc>
          <w:tcPr>
            <w:tcW w:w="1585" w:type="dxa"/>
          </w:tcPr>
          <w:p w14:paraId="255DE699" w14:textId="77777777" w:rsidR="002A58F3" w:rsidRPr="008018AD" w:rsidRDefault="002A58F3" w:rsidP="00C96752">
            <w:pPr>
              <w:pStyle w:val="TableParagraph"/>
              <w:rPr>
                <w:i/>
                <w:sz w:val="20"/>
                <w:szCs w:val="20"/>
              </w:rPr>
            </w:pPr>
          </w:p>
          <w:p w14:paraId="5CA6D3EE" w14:textId="3374DD63" w:rsidR="00D5153C" w:rsidRPr="008018AD" w:rsidRDefault="00D5153C" w:rsidP="00C96752">
            <w:pPr>
              <w:pStyle w:val="TableParagraph"/>
              <w:rPr>
                <w:i/>
                <w:sz w:val="20"/>
                <w:szCs w:val="20"/>
              </w:rPr>
            </w:pPr>
            <w:r w:rsidRPr="008018AD">
              <w:rPr>
                <w:i/>
                <w:noProof/>
                <w:sz w:val="20"/>
                <w:szCs w:val="20"/>
              </w:rPr>
              <mc:AlternateContent>
                <mc:Choice Requires="wpg">
                  <w:drawing>
                    <wp:anchor distT="0" distB="0" distL="0" distR="0" simplePos="0" relativeHeight="251661312" behindDoc="1" locked="0" layoutInCell="1" allowOverlap="1" wp14:anchorId="1E8E1AD6" wp14:editId="73C1BEC5">
                      <wp:simplePos x="0" y="0"/>
                      <wp:positionH relativeFrom="column">
                        <wp:posOffset>50165</wp:posOffset>
                      </wp:positionH>
                      <wp:positionV relativeFrom="paragraph">
                        <wp:posOffset>100965</wp:posOffset>
                      </wp:positionV>
                      <wp:extent cx="704850" cy="295275"/>
                      <wp:effectExtent l="0" t="0" r="19050" b="9525"/>
                      <wp:wrapNone/>
                      <wp:docPr id="36"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4850" cy="295275"/>
                                <a:chOff x="0" y="0"/>
                                <a:chExt cx="984250" cy="584200"/>
                              </a:xfrm>
                            </wpg:grpSpPr>
                            <wps:wsp>
                              <wps:cNvPr id="37" name="Graphic 37"/>
                              <wps:cNvSpPr/>
                              <wps:spPr>
                                <a:xfrm>
                                  <a:off x="6350" y="6350"/>
                                  <a:ext cx="971550" cy="571500"/>
                                </a:xfrm>
                                <a:custGeom>
                                  <a:avLst/>
                                  <a:gdLst/>
                                  <a:ahLst/>
                                  <a:cxnLst/>
                                  <a:rect l="l" t="t" r="r" b="b"/>
                                  <a:pathLst>
                                    <a:path w="971550" h="571500">
                                      <a:moveTo>
                                        <a:pt x="0" y="285750"/>
                                      </a:moveTo>
                                      <a:lnTo>
                                        <a:pt x="14839" y="215417"/>
                                      </a:lnTo>
                                      <a:lnTo>
                                        <a:pt x="56928" y="151453"/>
                                      </a:lnTo>
                                      <a:lnTo>
                                        <a:pt x="87051" y="122530"/>
                                      </a:lnTo>
                                      <a:lnTo>
                                        <a:pt x="122619" y="96004"/>
                                      </a:lnTo>
                                      <a:lnTo>
                                        <a:pt x="163177" y="72144"/>
                                      </a:lnTo>
                                      <a:lnTo>
                                        <a:pt x="208268" y="51219"/>
                                      </a:lnTo>
                                      <a:lnTo>
                                        <a:pt x="257437" y="33496"/>
                                      </a:lnTo>
                                      <a:lnTo>
                                        <a:pt x="310227" y="19244"/>
                                      </a:lnTo>
                                      <a:lnTo>
                                        <a:pt x="366185" y="8731"/>
                                      </a:lnTo>
                                      <a:lnTo>
                                        <a:pt x="424852" y="2227"/>
                                      </a:lnTo>
                                      <a:lnTo>
                                        <a:pt x="485775" y="0"/>
                                      </a:lnTo>
                                      <a:lnTo>
                                        <a:pt x="546722" y="2227"/>
                                      </a:lnTo>
                                      <a:lnTo>
                                        <a:pt x="605406" y="8731"/>
                                      </a:lnTo>
                                      <a:lnTo>
                                        <a:pt x="661374" y="19244"/>
                                      </a:lnTo>
                                      <a:lnTo>
                                        <a:pt x="714168" y="33496"/>
                                      </a:lnTo>
                                      <a:lnTo>
                                        <a:pt x="763337" y="51219"/>
                                      </a:lnTo>
                                      <a:lnTo>
                                        <a:pt x="808423" y="72144"/>
                                      </a:lnTo>
                                      <a:lnTo>
                                        <a:pt x="848973" y="96004"/>
                                      </a:lnTo>
                                      <a:lnTo>
                                        <a:pt x="884533" y="122530"/>
                                      </a:lnTo>
                                      <a:lnTo>
                                        <a:pt x="914646" y="151453"/>
                                      </a:lnTo>
                                      <a:lnTo>
                                        <a:pt x="938859" y="182505"/>
                                      </a:lnTo>
                                      <a:lnTo>
                                        <a:pt x="967766" y="249922"/>
                                      </a:lnTo>
                                      <a:lnTo>
                                        <a:pt x="971550" y="285750"/>
                                      </a:lnTo>
                                      <a:lnTo>
                                        <a:pt x="967766" y="321602"/>
                                      </a:lnTo>
                                      <a:lnTo>
                                        <a:pt x="938859" y="389046"/>
                                      </a:lnTo>
                                      <a:lnTo>
                                        <a:pt x="914646" y="420102"/>
                                      </a:lnTo>
                                      <a:lnTo>
                                        <a:pt x="884533" y="449025"/>
                                      </a:lnTo>
                                      <a:lnTo>
                                        <a:pt x="848973" y="475546"/>
                                      </a:lnTo>
                                      <a:lnTo>
                                        <a:pt x="808423" y="499398"/>
                                      </a:lnTo>
                                      <a:lnTo>
                                        <a:pt x="763337" y="520315"/>
                                      </a:lnTo>
                                      <a:lnTo>
                                        <a:pt x="714168" y="538028"/>
                                      </a:lnTo>
                                      <a:lnTo>
                                        <a:pt x="661374" y="552271"/>
                                      </a:lnTo>
                                      <a:lnTo>
                                        <a:pt x="605406" y="562775"/>
                                      </a:lnTo>
                                      <a:lnTo>
                                        <a:pt x="546722" y="569274"/>
                                      </a:lnTo>
                                      <a:lnTo>
                                        <a:pt x="485775" y="571500"/>
                                      </a:lnTo>
                                      <a:lnTo>
                                        <a:pt x="424852" y="569274"/>
                                      </a:lnTo>
                                      <a:lnTo>
                                        <a:pt x="366185" y="562775"/>
                                      </a:lnTo>
                                      <a:lnTo>
                                        <a:pt x="310227" y="552271"/>
                                      </a:lnTo>
                                      <a:lnTo>
                                        <a:pt x="257437" y="538028"/>
                                      </a:lnTo>
                                      <a:lnTo>
                                        <a:pt x="208268" y="520315"/>
                                      </a:lnTo>
                                      <a:lnTo>
                                        <a:pt x="163177" y="499398"/>
                                      </a:lnTo>
                                      <a:lnTo>
                                        <a:pt x="122619" y="475546"/>
                                      </a:lnTo>
                                      <a:lnTo>
                                        <a:pt x="87051" y="449025"/>
                                      </a:lnTo>
                                      <a:lnTo>
                                        <a:pt x="56928" y="420102"/>
                                      </a:lnTo>
                                      <a:lnTo>
                                        <a:pt x="32705" y="389046"/>
                                      </a:lnTo>
                                      <a:lnTo>
                                        <a:pt x="3785" y="321602"/>
                                      </a:lnTo>
                                      <a:lnTo>
                                        <a:pt x="0" y="285750"/>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54910F" id="Group 36" o:spid="_x0000_s1026" style="position:absolute;margin-left:3.95pt;margin-top:7.95pt;width:55.5pt;height:23.25pt;z-index:-251655168;mso-wrap-distance-left:0;mso-wrap-distance-right:0;mso-width-relative:margin;mso-height-relative:margin" coordsize="9842,58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">
                      <v:shape id="Graphic 37" o:spid="_x0000_s1027" style="position:absolute;left:63;top:63;width:9716;height:5715;visibility:visible;mso-wrap-style:square;v-text-anchor:top" coordsize="97155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" path="m,285750l14839,215417,56928,151453,87051,122530,122619,96004,163177,72144,208268,51219,257437,33496,310227,19244,366185,8731,424852,2227,485775,r60947,2227l605406,8731r55968,10513l714168,33496r49169,17723l808423,72144r40550,23860l884533,122530r30113,28923l938859,182505r28907,67417l971550,285750r-3784,35852l938859,389046r-24213,31056l884533,449025r-35560,26521l808423,499398r-45086,20917l714168,538028r-52794,14243l605406,562775r-58684,6499l485775,571500r-60923,-2226l366185,562775,310227,552271,257437,538028,208268,520315,163177,499398,122619,475546,87051,449025,56928,420102,32705,389046,3785,321602,,285750xe" filled="f" strokeweight="1pt">
                        <v:path arrowok="t"/>
                      </v:shape>
                    </v:group>
                  </w:pict>
                </mc:Fallback>
              </mc:AlternateContent>
            </w:r>
          </w:p>
          <w:p w14:paraId="55596803" w14:textId="77777777" w:rsidR="00D5153C" w:rsidRPr="008018AD" w:rsidRDefault="00D5153C" w:rsidP="00C96752">
            <w:pPr>
              <w:tabs>
                <w:tab w:val="left" w:pos="426"/>
              </w:tabs>
              <w:rPr>
                <w:noProof/>
                <w:sz w:val="20"/>
                <w:szCs w:val="20"/>
              </w:rPr>
            </w:pPr>
          </w:p>
          <w:p w14:paraId="35E3D842" w14:textId="22822567" w:rsidR="00785E39" w:rsidRPr="008018AD" w:rsidRDefault="00785E39" w:rsidP="00C96752">
            <w:pPr>
              <w:tabs>
                <w:tab w:val="left" w:pos="426"/>
              </w:tabs>
              <w:rPr>
                <w:noProof/>
                <w:sz w:val="20"/>
                <w:szCs w:val="20"/>
              </w:rPr>
            </w:pPr>
          </w:p>
        </w:tc>
        <w:tc>
          <w:tcPr>
            <w:tcW w:w="2096" w:type="dxa"/>
          </w:tcPr>
          <w:p w14:paraId="593C7042" w14:textId="77777777" w:rsidR="00D5153C" w:rsidRPr="008018AD" w:rsidRDefault="00D5153C" w:rsidP="00C96752">
            <w:pPr>
              <w:tabs>
                <w:tab w:val="left" w:pos="426"/>
              </w:tabs>
              <w:rPr>
                <w:rFonts w:ascii="Times New Roman" w:hAnsi="Times New Roman" w:cs="Times New Roman"/>
                <w:i/>
                <w:iCs/>
                <w:sz w:val="20"/>
                <w:szCs w:val="20"/>
                <w:lang w:val="en-US"/>
              </w:rPr>
            </w:pPr>
          </w:p>
          <w:p w14:paraId="00EC3D3D" w14:textId="157CF10F" w:rsidR="00D5153C" w:rsidRPr="008018AD" w:rsidRDefault="00D5153C" w:rsidP="00C96752">
            <w:pPr>
              <w:tabs>
                <w:tab w:val="left" w:pos="426"/>
              </w:tabs>
              <w:rPr>
                <w:rFonts w:ascii="Times New Roman" w:hAnsi="Times New Roman" w:cs="Times New Roman"/>
                <w:i/>
                <w:iCs/>
                <w:sz w:val="20"/>
                <w:szCs w:val="20"/>
                <w:lang w:val="en-US"/>
              </w:rPr>
            </w:pPr>
            <w:r w:rsidRPr="008018AD">
              <w:rPr>
                <w:rFonts w:ascii="Times New Roman" w:hAnsi="Times New Roman" w:cs="Times New Roman"/>
                <w:i/>
                <w:iCs/>
                <w:sz w:val="20"/>
                <w:szCs w:val="20"/>
                <w:lang w:val="en-US"/>
              </w:rPr>
              <w:t>Usecase</w:t>
            </w:r>
          </w:p>
        </w:tc>
        <w:tc>
          <w:tcPr>
            <w:tcW w:w="4246" w:type="dxa"/>
          </w:tcPr>
          <w:p w14:paraId="01F5F7CC" w14:textId="2EB70BA6" w:rsidR="00D5153C" w:rsidRPr="008018AD" w:rsidRDefault="00D5153C"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Fungsional yang disediakan sistem sebagai unit-unit yang saling bertukar pesan antar unit dan aktor.</w:t>
            </w:r>
          </w:p>
        </w:tc>
      </w:tr>
      <w:tr w:rsidR="00D5153C" w14:paraId="7C2DB894" w14:textId="77777777" w:rsidTr="009B7B18">
        <w:tc>
          <w:tcPr>
            <w:tcW w:w="1585" w:type="dxa"/>
          </w:tcPr>
          <w:p w14:paraId="17B38C6B" w14:textId="77777777" w:rsidR="00D5153C" w:rsidRPr="008018AD" w:rsidRDefault="00D5153C" w:rsidP="00C96752">
            <w:pPr>
              <w:tabs>
                <w:tab w:val="left" w:pos="426"/>
              </w:tabs>
              <w:rPr>
                <w:noProof/>
                <w:sz w:val="20"/>
                <w:szCs w:val="20"/>
              </w:rPr>
            </w:pPr>
          </w:p>
          <w:p w14:paraId="529BA041" w14:textId="72C21745" w:rsidR="001E4541" w:rsidRPr="008018AD" w:rsidRDefault="001E4541" w:rsidP="00C96752">
            <w:pPr>
              <w:rPr>
                <w:sz w:val="20"/>
                <w:szCs w:val="20"/>
              </w:rPr>
            </w:pPr>
            <w:r w:rsidRPr="008018AD">
              <w:rPr>
                <w:noProof/>
                <w:sz w:val="20"/>
                <w:szCs w:val="20"/>
              </w:rPr>
              <mc:AlternateContent>
                <mc:Choice Requires="wpg">
                  <w:drawing>
                    <wp:inline distT="0" distB="0" distL="0" distR="0" wp14:anchorId="1B03B771" wp14:editId="7D5911AF">
                      <wp:extent cx="609600" cy="292100"/>
                      <wp:effectExtent l="0" t="0" r="0" b="0"/>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9600" cy="292100"/>
                                <a:chOff x="0" y="0"/>
                                <a:chExt cx="609600" cy="6350"/>
                              </a:xfrm>
                            </wpg:grpSpPr>
                            <wps:wsp>
                              <wps:cNvPr id="40" name="Graphic 40"/>
                              <wps:cNvSpPr/>
                              <wps:spPr>
                                <a:xfrm>
                                  <a:off x="0" y="3175"/>
                                  <a:ext cx="609600" cy="1270"/>
                                </a:xfrm>
                                <a:custGeom>
                                  <a:avLst/>
                                  <a:gdLst/>
                                  <a:ahLst/>
                                  <a:cxnLst/>
                                  <a:rect l="l" t="t" r="r" b="b"/>
                                  <a:pathLst>
                                    <a:path w="609600">
                                      <a:moveTo>
                                        <a:pt x="0" y="0"/>
                                      </a:moveTo>
                                      <a:lnTo>
                                        <a:pt x="609600" y="0"/>
                                      </a:lnTo>
                                    </a:path>
                                  </a:pathLst>
                                </a:custGeom>
                                <a:ln w="635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4B5BF2FB" id="Group 39" o:spid="_x0000_s1026" style="width:48pt;height:23pt;mso-position-horizontal-relative:char;mso-position-vertical-relative:line" coordsize="6096,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">
                      <v:shape id="Graphic 40" o:spid="_x0000_s1027" style="position:absolute;top:31;width:6096;height:13;visibility:visible;mso-wrap-style:square;v-text-anchor:top" coordsize="60960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" path="m,l609600,e" filled="f" strokeweight=".5pt">
                        <v:path arrowok="t"/>
                      </v:shape>
                      <w10:anchorlock/>
                    </v:group>
                  </w:pict>
                </mc:Fallback>
              </mc:AlternateContent>
            </w:r>
          </w:p>
        </w:tc>
        <w:tc>
          <w:tcPr>
            <w:tcW w:w="2096" w:type="dxa"/>
          </w:tcPr>
          <w:p w14:paraId="23E90E3C" w14:textId="77777777" w:rsidR="008018AD" w:rsidRDefault="008018AD" w:rsidP="00C96752">
            <w:pPr>
              <w:tabs>
                <w:tab w:val="left" w:pos="426"/>
              </w:tabs>
              <w:rPr>
                <w:rFonts w:ascii="Times New Roman" w:hAnsi="Times New Roman" w:cs="Times New Roman"/>
                <w:i/>
                <w:iCs/>
                <w:sz w:val="20"/>
                <w:szCs w:val="20"/>
                <w:lang w:val="en-US"/>
              </w:rPr>
            </w:pPr>
          </w:p>
          <w:p w14:paraId="375FC40B" w14:textId="5D085671" w:rsidR="00D5153C" w:rsidRPr="008018AD" w:rsidRDefault="00785E39" w:rsidP="00C96752">
            <w:pPr>
              <w:tabs>
                <w:tab w:val="left" w:pos="426"/>
              </w:tabs>
              <w:rPr>
                <w:rFonts w:ascii="Times New Roman" w:hAnsi="Times New Roman" w:cs="Times New Roman"/>
                <w:i/>
                <w:iCs/>
                <w:sz w:val="20"/>
                <w:szCs w:val="20"/>
                <w:lang w:val="en-US"/>
              </w:rPr>
            </w:pPr>
            <w:r w:rsidRPr="008018AD">
              <w:rPr>
                <w:rFonts w:ascii="Times New Roman" w:hAnsi="Times New Roman" w:cs="Times New Roman"/>
                <w:i/>
                <w:iCs/>
                <w:sz w:val="20"/>
                <w:szCs w:val="20"/>
                <w:lang w:val="en-US"/>
              </w:rPr>
              <w:t>Assosiation</w:t>
            </w:r>
          </w:p>
        </w:tc>
        <w:tc>
          <w:tcPr>
            <w:tcW w:w="4246" w:type="dxa"/>
          </w:tcPr>
          <w:p w14:paraId="6FF09915" w14:textId="32EB8944" w:rsidR="00D5153C" w:rsidRPr="008018AD" w:rsidRDefault="00785E39"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 xml:space="preserve">Komunikasi antar aktor dan </w:t>
            </w:r>
            <w:r w:rsidRPr="008018AD">
              <w:rPr>
                <w:rFonts w:ascii="Times New Roman" w:hAnsi="Times New Roman" w:cs="Times New Roman"/>
                <w:i/>
                <w:iCs/>
                <w:sz w:val="20"/>
                <w:szCs w:val="20"/>
                <w:lang w:val="en-US"/>
              </w:rPr>
              <w:t xml:space="preserve">usecase </w:t>
            </w:r>
            <w:r w:rsidRPr="008018AD">
              <w:rPr>
                <w:rFonts w:ascii="Times New Roman" w:hAnsi="Times New Roman" w:cs="Times New Roman"/>
                <w:sz w:val="20"/>
                <w:szCs w:val="20"/>
                <w:lang w:val="en-US"/>
              </w:rPr>
              <w:t>yang berpartisipasi.</w:t>
            </w:r>
          </w:p>
        </w:tc>
      </w:tr>
      <w:tr w:rsidR="00785E39" w14:paraId="13096574" w14:textId="77777777" w:rsidTr="009B7B18">
        <w:tc>
          <w:tcPr>
            <w:tcW w:w="1585" w:type="dxa"/>
          </w:tcPr>
          <w:p w14:paraId="69962782" w14:textId="77777777" w:rsidR="002A58F3" w:rsidRPr="008018AD" w:rsidRDefault="002A58F3" w:rsidP="00C96752">
            <w:pPr>
              <w:tabs>
                <w:tab w:val="left" w:pos="426"/>
              </w:tabs>
              <w:rPr>
                <w:rFonts w:ascii="Times New Roman" w:hAnsi="Times New Roman" w:cs="Times New Roman"/>
                <w:i/>
                <w:iCs/>
                <w:noProof/>
                <w:sz w:val="20"/>
                <w:szCs w:val="20"/>
              </w:rPr>
            </w:pPr>
          </w:p>
          <w:p w14:paraId="7D139BAD" w14:textId="7E8258D0" w:rsidR="00785E39" w:rsidRPr="008018AD" w:rsidRDefault="001E4541" w:rsidP="00C96752">
            <w:pPr>
              <w:tabs>
                <w:tab w:val="left" w:pos="426"/>
              </w:tabs>
              <w:rPr>
                <w:rFonts w:ascii="Times New Roman" w:hAnsi="Times New Roman" w:cs="Times New Roman"/>
                <w:i/>
                <w:iCs/>
                <w:noProof/>
                <w:sz w:val="20"/>
                <w:szCs w:val="20"/>
              </w:rPr>
            </w:pPr>
            <w:r w:rsidRPr="008018AD">
              <w:rPr>
                <w:rFonts w:ascii="Times New Roman" w:hAnsi="Times New Roman" w:cs="Times New Roman"/>
                <w:i/>
                <w:iCs/>
                <w:noProof/>
                <w:sz w:val="20"/>
                <w:szCs w:val="20"/>
              </w:rPr>
              <mc:AlternateContent>
                <mc:Choice Requires="wpg">
                  <w:drawing>
                    <wp:anchor distT="0" distB="0" distL="0" distR="0" simplePos="0" relativeHeight="251663360" behindDoc="1" locked="0" layoutInCell="1" allowOverlap="1" wp14:anchorId="14FC13D0" wp14:editId="02DA5916">
                      <wp:simplePos x="0" y="0"/>
                      <wp:positionH relativeFrom="column">
                        <wp:posOffset>31115</wp:posOffset>
                      </wp:positionH>
                      <wp:positionV relativeFrom="paragraph">
                        <wp:posOffset>107315</wp:posOffset>
                      </wp:positionV>
                      <wp:extent cx="838200" cy="76200"/>
                      <wp:effectExtent l="0" t="0" r="0" b="0"/>
                      <wp:wrapNone/>
                      <wp:docPr id="41" name="Group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38200" cy="76200"/>
                                <a:chOff x="0" y="0"/>
                                <a:chExt cx="833119" cy="103505"/>
                              </a:xfrm>
                            </wpg:grpSpPr>
                            <wps:wsp>
                              <wps:cNvPr id="42" name="Graphic 42"/>
                              <wps:cNvSpPr/>
                              <wps:spPr>
                                <a:xfrm>
                                  <a:off x="0" y="0"/>
                                  <a:ext cx="833119" cy="103505"/>
                                </a:xfrm>
                                <a:custGeom>
                                  <a:avLst/>
                                  <a:gdLst/>
                                  <a:ahLst/>
                                  <a:cxnLst/>
                                  <a:rect l="l" t="t" r="r" b="b"/>
                                  <a:pathLst>
                                    <a:path w="833119" h="103505">
                                      <a:moveTo>
                                        <a:pt x="807375" y="51688"/>
                                      </a:moveTo>
                                      <a:lnTo>
                                        <a:pt x="737488" y="92456"/>
                                      </a:lnTo>
                                      <a:lnTo>
                                        <a:pt x="736473" y="96266"/>
                                      </a:lnTo>
                                      <a:lnTo>
                                        <a:pt x="740029" y="102362"/>
                                      </a:lnTo>
                                      <a:lnTo>
                                        <a:pt x="743966" y="103377"/>
                                      </a:lnTo>
                                      <a:lnTo>
                                        <a:pt x="821721" y="58038"/>
                                      </a:lnTo>
                                      <a:lnTo>
                                        <a:pt x="820038" y="58038"/>
                                      </a:lnTo>
                                      <a:lnTo>
                                        <a:pt x="820038" y="57150"/>
                                      </a:lnTo>
                                      <a:lnTo>
                                        <a:pt x="816737" y="57150"/>
                                      </a:lnTo>
                                      <a:lnTo>
                                        <a:pt x="807375" y="51688"/>
                                      </a:lnTo>
                                      <a:close/>
                                    </a:path>
                                    <a:path w="833119" h="103505">
                                      <a:moveTo>
                                        <a:pt x="796489" y="45338"/>
                                      </a:moveTo>
                                      <a:lnTo>
                                        <a:pt x="0" y="45338"/>
                                      </a:lnTo>
                                      <a:lnTo>
                                        <a:pt x="0" y="58038"/>
                                      </a:lnTo>
                                      <a:lnTo>
                                        <a:pt x="796489" y="58038"/>
                                      </a:lnTo>
                                      <a:lnTo>
                                        <a:pt x="807375" y="51688"/>
                                      </a:lnTo>
                                      <a:lnTo>
                                        <a:pt x="796489" y="45338"/>
                                      </a:lnTo>
                                      <a:close/>
                                    </a:path>
                                    <a:path w="833119" h="103505">
                                      <a:moveTo>
                                        <a:pt x="821721" y="45338"/>
                                      </a:moveTo>
                                      <a:lnTo>
                                        <a:pt x="820038" y="45338"/>
                                      </a:lnTo>
                                      <a:lnTo>
                                        <a:pt x="820038" y="58038"/>
                                      </a:lnTo>
                                      <a:lnTo>
                                        <a:pt x="821721" y="58038"/>
                                      </a:lnTo>
                                      <a:lnTo>
                                        <a:pt x="832612" y="51688"/>
                                      </a:lnTo>
                                      <a:lnTo>
                                        <a:pt x="821721" y="45338"/>
                                      </a:lnTo>
                                      <a:close/>
                                    </a:path>
                                    <a:path w="833119" h="103505">
                                      <a:moveTo>
                                        <a:pt x="816737" y="46227"/>
                                      </a:moveTo>
                                      <a:lnTo>
                                        <a:pt x="807375" y="51688"/>
                                      </a:lnTo>
                                      <a:lnTo>
                                        <a:pt x="816737" y="57150"/>
                                      </a:lnTo>
                                      <a:lnTo>
                                        <a:pt x="816737" y="46227"/>
                                      </a:lnTo>
                                      <a:close/>
                                    </a:path>
                                    <a:path w="833119" h="103505">
                                      <a:moveTo>
                                        <a:pt x="820038" y="46227"/>
                                      </a:moveTo>
                                      <a:lnTo>
                                        <a:pt x="816737" y="46227"/>
                                      </a:lnTo>
                                      <a:lnTo>
                                        <a:pt x="816737" y="57150"/>
                                      </a:lnTo>
                                      <a:lnTo>
                                        <a:pt x="820038" y="57150"/>
                                      </a:lnTo>
                                      <a:lnTo>
                                        <a:pt x="820038" y="46227"/>
                                      </a:lnTo>
                                      <a:close/>
                                    </a:path>
                                    <a:path w="833119" h="103505">
                                      <a:moveTo>
                                        <a:pt x="743966" y="0"/>
                                      </a:moveTo>
                                      <a:lnTo>
                                        <a:pt x="740029" y="1016"/>
                                      </a:lnTo>
                                      <a:lnTo>
                                        <a:pt x="736473" y="7112"/>
                                      </a:lnTo>
                                      <a:lnTo>
                                        <a:pt x="737488" y="10922"/>
                                      </a:lnTo>
                                      <a:lnTo>
                                        <a:pt x="807375" y="51688"/>
                                      </a:lnTo>
                                      <a:lnTo>
                                        <a:pt x="816737" y="46227"/>
                                      </a:lnTo>
                                      <a:lnTo>
                                        <a:pt x="820038" y="46227"/>
                                      </a:lnTo>
                                      <a:lnTo>
                                        <a:pt x="820038" y="45338"/>
                                      </a:lnTo>
                                      <a:lnTo>
                                        <a:pt x="821721" y="45338"/>
                                      </a:lnTo>
                                      <a:lnTo>
                                        <a:pt x="743966" y="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B274B6" id="Group 41" o:spid="_x0000_s1026" style="position:absolute;margin-left:2.45pt;margin-top:8.45pt;width:66pt;height:6pt;z-index:-251653120;mso-wrap-distance-left:0;mso-wrap-distance-right:0;mso-width-relative:margin;mso-height-relative:margin" coordsize="8331,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">
                      <v:shape id="Graphic 42" o:spid="_x0000_s1027" style="position:absolute;width:8331;height:1035;visibility:visible;mso-wrap-style:square;v-text-anchor:top" coordsize="833119,10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" path="m807375,51688l737488,92456r-1015,3810l740029,102362r3937,1015l821721,58038r-1683,l820038,57150r-3301,l807375,51688xem796489,45338l,45338,,58038r796489,l807375,51688,796489,45338xem821721,45338r-1683,l820038,58038r1683,l832612,51688,821721,45338xem816737,46227r-9362,5461l816737,57150r,-10923xem820038,46227r-3301,l816737,57150r3301,l820038,46227xem743966,r-3937,1016l736473,7112r1015,3810l807375,51688r9362,-5461l820038,46227r,-889l821721,45338,743966,xe" fillcolor="black" stroked="f">
                        <v:path arrowok="t"/>
                      </v:shape>
                    </v:group>
                  </w:pict>
                </mc:Fallback>
              </mc:AlternateContent>
            </w:r>
            <w:r w:rsidRPr="008018AD">
              <w:rPr>
                <w:rFonts w:ascii="Times New Roman" w:hAnsi="Times New Roman" w:cs="Times New Roman"/>
                <w:i/>
                <w:iCs/>
                <w:noProof/>
                <w:sz w:val="20"/>
                <w:szCs w:val="20"/>
              </w:rPr>
              <w:t>&lt;&lt;extend&gt;&gt;</w:t>
            </w:r>
          </w:p>
        </w:tc>
        <w:tc>
          <w:tcPr>
            <w:tcW w:w="2096" w:type="dxa"/>
          </w:tcPr>
          <w:p w14:paraId="221DE42C" w14:textId="77777777" w:rsidR="002A58F3" w:rsidRPr="008018AD" w:rsidRDefault="002A58F3" w:rsidP="00C96752">
            <w:pPr>
              <w:tabs>
                <w:tab w:val="left" w:pos="426"/>
              </w:tabs>
              <w:rPr>
                <w:rFonts w:ascii="Times New Roman" w:hAnsi="Times New Roman" w:cs="Times New Roman"/>
                <w:sz w:val="20"/>
                <w:szCs w:val="20"/>
                <w:lang w:val="en-US"/>
              </w:rPr>
            </w:pPr>
          </w:p>
          <w:p w14:paraId="74484A0F" w14:textId="4076A17C" w:rsidR="00785E39" w:rsidRPr="008018AD" w:rsidRDefault="001E4541"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Ekstasi/</w:t>
            </w:r>
            <w:r w:rsidRPr="008018AD">
              <w:rPr>
                <w:rFonts w:ascii="Times New Roman" w:hAnsi="Times New Roman" w:cs="Times New Roman"/>
                <w:i/>
                <w:iCs/>
                <w:sz w:val="20"/>
                <w:szCs w:val="20"/>
                <w:lang w:val="en-US"/>
              </w:rPr>
              <w:t>extend</w:t>
            </w:r>
          </w:p>
        </w:tc>
        <w:tc>
          <w:tcPr>
            <w:tcW w:w="4246" w:type="dxa"/>
          </w:tcPr>
          <w:p w14:paraId="144E185D" w14:textId="5F4365B5" w:rsidR="00785E39" w:rsidRPr="008018AD" w:rsidRDefault="001E4541"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 xml:space="preserve">Relasi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tambahan ke sebuah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dimana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yang ditambah berdiri walau tanpa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tambahan.</w:t>
            </w:r>
          </w:p>
        </w:tc>
      </w:tr>
      <w:tr w:rsidR="002A58F3" w14:paraId="46022F95" w14:textId="77777777" w:rsidTr="009B7B18">
        <w:tc>
          <w:tcPr>
            <w:tcW w:w="1585" w:type="dxa"/>
          </w:tcPr>
          <w:p w14:paraId="2769A5BD" w14:textId="77777777" w:rsidR="005B794D" w:rsidRPr="008018AD" w:rsidRDefault="002A58F3" w:rsidP="00C96752">
            <w:pPr>
              <w:tabs>
                <w:tab w:val="left" w:pos="426"/>
              </w:tabs>
              <w:rPr>
                <w:rFonts w:ascii="Times New Roman" w:hAnsi="Times New Roman" w:cs="Times New Roman"/>
                <w:i/>
                <w:iCs/>
                <w:noProof/>
                <w:sz w:val="20"/>
                <w:szCs w:val="20"/>
              </w:rPr>
            </w:pPr>
            <w:r w:rsidRPr="008018AD">
              <w:rPr>
                <w:rFonts w:ascii="Times New Roman" w:hAnsi="Times New Roman" w:cs="Times New Roman"/>
                <w:i/>
                <w:iCs/>
                <w:noProof/>
                <w:sz w:val="20"/>
                <w:szCs w:val="20"/>
              </w:rPr>
              <mc:AlternateContent>
                <mc:Choice Requires="wpg">
                  <w:drawing>
                    <wp:anchor distT="0" distB="0" distL="0" distR="0" simplePos="0" relativeHeight="251665408" behindDoc="1" locked="0" layoutInCell="1" allowOverlap="1" wp14:anchorId="4DF4A9CB" wp14:editId="522C7177">
                      <wp:simplePos x="0" y="0"/>
                      <wp:positionH relativeFrom="column">
                        <wp:posOffset>21590</wp:posOffset>
                      </wp:positionH>
                      <wp:positionV relativeFrom="paragraph">
                        <wp:posOffset>278765</wp:posOffset>
                      </wp:positionV>
                      <wp:extent cx="838200" cy="76200"/>
                      <wp:effectExtent l="0" t="0" r="0" b="0"/>
                      <wp:wrapNone/>
                      <wp:docPr id="1620324629" name="Group 16203246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38200" cy="76200"/>
                                <a:chOff x="0" y="0"/>
                                <a:chExt cx="833119" cy="103505"/>
                              </a:xfrm>
                            </wpg:grpSpPr>
                            <wps:wsp>
                              <wps:cNvPr id="1105908053" name="Graphic 42"/>
                              <wps:cNvSpPr/>
                              <wps:spPr>
                                <a:xfrm>
                                  <a:off x="0" y="0"/>
                                  <a:ext cx="833119" cy="103505"/>
                                </a:xfrm>
                                <a:custGeom>
                                  <a:avLst/>
                                  <a:gdLst/>
                                  <a:ahLst/>
                                  <a:cxnLst/>
                                  <a:rect l="l" t="t" r="r" b="b"/>
                                  <a:pathLst>
                                    <a:path w="833119" h="103505">
                                      <a:moveTo>
                                        <a:pt x="807375" y="51688"/>
                                      </a:moveTo>
                                      <a:lnTo>
                                        <a:pt x="737488" y="92456"/>
                                      </a:lnTo>
                                      <a:lnTo>
                                        <a:pt x="736473" y="96266"/>
                                      </a:lnTo>
                                      <a:lnTo>
                                        <a:pt x="740029" y="102362"/>
                                      </a:lnTo>
                                      <a:lnTo>
                                        <a:pt x="743966" y="103377"/>
                                      </a:lnTo>
                                      <a:lnTo>
                                        <a:pt x="821721" y="58038"/>
                                      </a:lnTo>
                                      <a:lnTo>
                                        <a:pt x="820038" y="58038"/>
                                      </a:lnTo>
                                      <a:lnTo>
                                        <a:pt x="820038" y="57150"/>
                                      </a:lnTo>
                                      <a:lnTo>
                                        <a:pt x="816737" y="57150"/>
                                      </a:lnTo>
                                      <a:lnTo>
                                        <a:pt x="807375" y="51688"/>
                                      </a:lnTo>
                                      <a:close/>
                                    </a:path>
                                    <a:path w="833119" h="103505">
                                      <a:moveTo>
                                        <a:pt x="796489" y="45338"/>
                                      </a:moveTo>
                                      <a:lnTo>
                                        <a:pt x="0" y="45338"/>
                                      </a:lnTo>
                                      <a:lnTo>
                                        <a:pt x="0" y="58038"/>
                                      </a:lnTo>
                                      <a:lnTo>
                                        <a:pt x="796489" y="58038"/>
                                      </a:lnTo>
                                      <a:lnTo>
                                        <a:pt x="807375" y="51688"/>
                                      </a:lnTo>
                                      <a:lnTo>
                                        <a:pt x="796489" y="45338"/>
                                      </a:lnTo>
                                      <a:close/>
                                    </a:path>
                                    <a:path w="833119" h="103505">
                                      <a:moveTo>
                                        <a:pt x="821721" y="45338"/>
                                      </a:moveTo>
                                      <a:lnTo>
                                        <a:pt x="820038" y="45338"/>
                                      </a:lnTo>
                                      <a:lnTo>
                                        <a:pt x="820038" y="58038"/>
                                      </a:lnTo>
                                      <a:lnTo>
                                        <a:pt x="821721" y="58038"/>
                                      </a:lnTo>
                                      <a:lnTo>
                                        <a:pt x="832612" y="51688"/>
                                      </a:lnTo>
                                      <a:lnTo>
                                        <a:pt x="821721" y="45338"/>
                                      </a:lnTo>
                                      <a:close/>
                                    </a:path>
                                    <a:path w="833119" h="103505">
                                      <a:moveTo>
                                        <a:pt x="816737" y="46227"/>
                                      </a:moveTo>
                                      <a:lnTo>
                                        <a:pt x="807375" y="51688"/>
                                      </a:lnTo>
                                      <a:lnTo>
                                        <a:pt x="816737" y="57150"/>
                                      </a:lnTo>
                                      <a:lnTo>
                                        <a:pt x="816737" y="46227"/>
                                      </a:lnTo>
                                      <a:close/>
                                    </a:path>
                                    <a:path w="833119" h="103505">
                                      <a:moveTo>
                                        <a:pt x="820038" y="46227"/>
                                      </a:moveTo>
                                      <a:lnTo>
                                        <a:pt x="816737" y="46227"/>
                                      </a:lnTo>
                                      <a:lnTo>
                                        <a:pt x="816737" y="57150"/>
                                      </a:lnTo>
                                      <a:lnTo>
                                        <a:pt x="820038" y="57150"/>
                                      </a:lnTo>
                                      <a:lnTo>
                                        <a:pt x="820038" y="46227"/>
                                      </a:lnTo>
                                      <a:close/>
                                    </a:path>
                                    <a:path w="833119" h="103505">
                                      <a:moveTo>
                                        <a:pt x="743966" y="0"/>
                                      </a:moveTo>
                                      <a:lnTo>
                                        <a:pt x="740029" y="1016"/>
                                      </a:lnTo>
                                      <a:lnTo>
                                        <a:pt x="736473" y="7112"/>
                                      </a:lnTo>
                                      <a:lnTo>
                                        <a:pt x="737488" y="10922"/>
                                      </a:lnTo>
                                      <a:lnTo>
                                        <a:pt x="807375" y="51688"/>
                                      </a:lnTo>
                                      <a:lnTo>
                                        <a:pt x="816737" y="46227"/>
                                      </a:lnTo>
                                      <a:lnTo>
                                        <a:pt x="820038" y="46227"/>
                                      </a:lnTo>
                                      <a:lnTo>
                                        <a:pt x="820038" y="45338"/>
                                      </a:lnTo>
                                      <a:lnTo>
                                        <a:pt x="821721" y="45338"/>
                                      </a:lnTo>
                                      <a:lnTo>
                                        <a:pt x="743966" y="0"/>
                                      </a:lnTo>
                                      <a:close/>
                                    </a:path>
                                  </a:pathLst>
                                </a:custGeom>
                                <a:solidFill>
                                  <a:srgbClr val="000000"/>
                                </a:solidFill>
                              </wps:spPr>
                              <wps:bodyPr wrap="square" lIns="0" tIns="0" rIns="0" bIns="0" rtlCol="0">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4B54DF" id="Group 1620324629" o:spid="_x0000_s1026" style="position:absolute;margin-left:1.7pt;margin-top:21.95pt;width:66pt;height:6pt;z-index:-251651072;mso-wrap-distance-left:0;mso-wrap-distance-right:0;mso-width-relative:margin;mso-height-relative:margin" coordsize="8331,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">
                      <v:shape id="Graphic 42" o:spid="_x0000_s1027" style="position:absolute;width:8331;height:1035;visibility:visible;mso-wrap-style:square;v-text-anchor:top" coordsize="833119,10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" path="m807375,51688l737488,92456r-1015,3810l740029,102362r3937,1015l821721,58038r-1683,l820038,57150r-3301,l807375,51688xem796489,45338l,45338,,58038r796489,l807375,51688,796489,45338xem821721,45338r-1683,l820038,58038r1683,l832612,51688,821721,45338xem816737,46227r-9362,5461l816737,57150r,-10923xem820038,46227r-3301,l816737,57150r3301,l820038,46227xem743966,r-3937,1016l736473,7112r1015,3810l807375,51688r9362,-5461l820038,46227r,-889l821721,45338,743966,xe" fillcolor="black" stroked="f">
                        <v:path arrowok="t"/>
                      </v:shape>
                    </v:group>
                  </w:pict>
                </mc:Fallback>
              </mc:AlternateContent>
            </w:r>
            <w:r w:rsidRPr="008018AD">
              <w:rPr>
                <w:rFonts w:ascii="Times New Roman" w:hAnsi="Times New Roman" w:cs="Times New Roman"/>
                <w:i/>
                <w:iCs/>
                <w:noProof/>
                <w:sz w:val="20"/>
                <w:szCs w:val="20"/>
              </w:rPr>
              <w:t xml:space="preserve">  </w:t>
            </w:r>
          </w:p>
          <w:p w14:paraId="6A85D96C" w14:textId="55163C48" w:rsidR="002A58F3" w:rsidRPr="008018AD" w:rsidRDefault="005B794D" w:rsidP="00C96752">
            <w:pPr>
              <w:tabs>
                <w:tab w:val="left" w:pos="426"/>
              </w:tabs>
              <w:rPr>
                <w:noProof/>
                <w:sz w:val="20"/>
                <w:szCs w:val="20"/>
              </w:rPr>
            </w:pPr>
            <w:r w:rsidRPr="008018AD">
              <w:rPr>
                <w:rFonts w:ascii="Times New Roman" w:hAnsi="Times New Roman" w:cs="Times New Roman"/>
                <w:i/>
                <w:iCs/>
                <w:noProof/>
                <w:sz w:val="20"/>
                <w:szCs w:val="20"/>
              </w:rPr>
              <w:t xml:space="preserve"> </w:t>
            </w:r>
            <w:r w:rsidR="002A58F3" w:rsidRPr="008018AD">
              <w:rPr>
                <w:rFonts w:ascii="Times New Roman" w:hAnsi="Times New Roman" w:cs="Times New Roman"/>
                <w:i/>
                <w:iCs/>
                <w:noProof/>
                <w:sz w:val="20"/>
                <w:szCs w:val="20"/>
              </w:rPr>
              <w:t>&lt;&lt;include&gt;&gt;</w:t>
            </w:r>
          </w:p>
        </w:tc>
        <w:tc>
          <w:tcPr>
            <w:tcW w:w="2096" w:type="dxa"/>
          </w:tcPr>
          <w:p w14:paraId="4E2AFDF9" w14:textId="77777777" w:rsidR="002A58F3" w:rsidRPr="008018AD" w:rsidRDefault="002A58F3" w:rsidP="00C96752">
            <w:pPr>
              <w:tabs>
                <w:tab w:val="left" w:pos="426"/>
              </w:tabs>
              <w:rPr>
                <w:rFonts w:ascii="Times New Roman" w:hAnsi="Times New Roman" w:cs="Times New Roman"/>
                <w:i/>
                <w:iCs/>
                <w:sz w:val="20"/>
                <w:szCs w:val="20"/>
                <w:lang w:val="en-US"/>
              </w:rPr>
            </w:pPr>
          </w:p>
          <w:p w14:paraId="2BF2EC9C" w14:textId="50B1C04C" w:rsidR="002A58F3" w:rsidRPr="008018AD" w:rsidRDefault="002A58F3" w:rsidP="00C96752">
            <w:pPr>
              <w:tabs>
                <w:tab w:val="left" w:pos="426"/>
              </w:tabs>
              <w:rPr>
                <w:rFonts w:ascii="Times New Roman" w:hAnsi="Times New Roman" w:cs="Times New Roman"/>
                <w:i/>
                <w:iCs/>
                <w:sz w:val="20"/>
                <w:szCs w:val="20"/>
                <w:lang w:val="en-US"/>
              </w:rPr>
            </w:pPr>
            <w:r w:rsidRPr="008018AD">
              <w:rPr>
                <w:rFonts w:ascii="Times New Roman" w:hAnsi="Times New Roman" w:cs="Times New Roman"/>
                <w:i/>
                <w:iCs/>
                <w:sz w:val="20"/>
                <w:szCs w:val="20"/>
                <w:lang w:val="en-US"/>
              </w:rPr>
              <w:t>Include</w:t>
            </w:r>
            <w:r w:rsidRPr="008018AD">
              <w:rPr>
                <w:rFonts w:ascii="Times New Roman" w:hAnsi="Times New Roman" w:cs="Times New Roman"/>
                <w:sz w:val="20"/>
                <w:szCs w:val="20"/>
                <w:lang w:val="en-US"/>
              </w:rPr>
              <w:t>/</w:t>
            </w:r>
            <w:r w:rsidRPr="008018AD">
              <w:rPr>
                <w:rFonts w:ascii="Times New Roman" w:hAnsi="Times New Roman" w:cs="Times New Roman"/>
                <w:i/>
                <w:iCs/>
                <w:sz w:val="20"/>
                <w:szCs w:val="20"/>
                <w:lang w:val="en-US"/>
              </w:rPr>
              <w:t>usecase</w:t>
            </w:r>
          </w:p>
        </w:tc>
        <w:tc>
          <w:tcPr>
            <w:tcW w:w="4246" w:type="dxa"/>
          </w:tcPr>
          <w:p w14:paraId="216BF77D" w14:textId="289C41A0" w:rsidR="002A58F3" w:rsidRPr="008018AD" w:rsidRDefault="002A58F3"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 xml:space="preserve">Relasi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tambahan ke sebuah </w:t>
            </w:r>
            <w:r w:rsidRPr="008018AD">
              <w:rPr>
                <w:rFonts w:ascii="Times New Roman" w:hAnsi="Times New Roman" w:cs="Times New Roman"/>
                <w:i/>
                <w:iCs/>
                <w:sz w:val="20"/>
                <w:szCs w:val="20"/>
                <w:lang w:val="en-US"/>
              </w:rPr>
              <w:t>usecase</w:t>
            </w:r>
            <w:r w:rsidR="005B794D" w:rsidRPr="008018AD">
              <w:rPr>
                <w:rFonts w:ascii="Times New Roman" w:hAnsi="Times New Roman" w:cs="Times New Roman"/>
                <w:i/>
                <w:iCs/>
                <w:sz w:val="20"/>
                <w:szCs w:val="20"/>
                <w:lang w:val="en-US"/>
              </w:rPr>
              <w:t xml:space="preserve"> </w:t>
            </w:r>
            <w:r w:rsidRPr="008018AD">
              <w:rPr>
                <w:rFonts w:ascii="Times New Roman" w:hAnsi="Times New Roman" w:cs="Times New Roman"/>
                <w:sz w:val="20"/>
                <w:szCs w:val="20"/>
                <w:lang w:val="en-US"/>
              </w:rPr>
              <w:t xml:space="preserve">dimana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yang ditambahkan memerlukan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ini untuk menjalankan fungsinya.</w:t>
            </w:r>
          </w:p>
        </w:tc>
      </w:tr>
      <w:tr w:rsidR="002A58F3" w14:paraId="1492C612" w14:textId="77777777" w:rsidTr="009B7B18">
        <w:tc>
          <w:tcPr>
            <w:tcW w:w="1585" w:type="dxa"/>
          </w:tcPr>
          <w:p w14:paraId="5CE8314E" w14:textId="74752668" w:rsidR="002A58F3" w:rsidRPr="008018AD" w:rsidRDefault="005B794D" w:rsidP="00C96752">
            <w:pPr>
              <w:tabs>
                <w:tab w:val="left" w:pos="426"/>
              </w:tabs>
              <w:rPr>
                <w:noProof/>
                <w:sz w:val="20"/>
                <w:szCs w:val="20"/>
              </w:rPr>
            </w:pPr>
            <w:r w:rsidRPr="008018AD">
              <w:rPr>
                <w:noProof/>
                <w:sz w:val="20"/>
                <w:szCs w:val="20"/>
              </w:rPr>
              <mc:AlternateContent>
                <mc:Choice Requires="wps">
                  <w:drawing>
                    <wp:anchor distT="0" distB="0" distL="114300" distR="114300" simplePos="0" relativeHeight="251667456" behindDoc="0" locked="0" layoutInCell="1" allowOverlap="1" wp14:anchorId="4D4F657B" wp14:editId="31801AE6">
                      <wp:simplePos x="0" y="0"/>
                      <wp:positionH relativeFrom="column">
                        <wp:posOffset>-15875</wp:posOffset>
                      </wp:positionH>
                      <wp:positionV relativeFrom="paragraph">
                        <wp:posOffset>199390</wp:posOffset>
                      </wp:positionV>
                      <wp:extent cx="854710" cy="142875"/>
                      <wp:effectExtent l="0" t="0" r="0" b="0"/>
                      <wp:wrapNone/>
                      <wp:docPr id="44" name="Graphic 44"/>
                      <wp:cNvGraphicFramePr/>
                      <a:graphic xmlns:a="http://schemas.openxmlformats.org/drawingml/2006/main">
                        <a:graphicData uri="http://schemas.microsoft.com/office/word/2010/wordprocessingShape">
                          <wps:wsp>
                            <wps:cNvSpPr/>
                            <wps:spPr>
                              <a:xfrm>
                                <a:off x="0" y="0"/>
                                <a:ext cx="854710" cy="142875"/>
                              </a:xfrm>
                              <a:custGeom>
                                <a:avLst/>
                                <a:gdLst/>
                                <a:ahLst/>
                                <a:cxnLst/>
                                <a:rect l="l" t="t" r="r" b="b"/>
                                <a:pathLst>
                                  <a:path w="854710" h="142875">
                                    <a:moveTo>
                                      <a:pt x="0" y="86487"/>
                                    </a:moveTo>
                                    <a:lnTo>
                                      <a:pt x="709294" y="86487"/>
                                    </a:lnTo>
                                  </a:path>
                                  <a:path w="854710" h="142875">
                                    <a:moveTo>
                                      <a:pt x="721360" y="0"/>
                                    </a:moveTo>
                                    <a:lnTo>
                                      <a:pt x="854710" y="71500"/>
                                    </a:lnTo>
                                    <a:lnTo>
                                      <a:pt x="721360" y="142875"/>
                                    </a:lnTo>
                                    <a:lnTo>
                                      <a:pt x="721360" y="0"/>
                                    </a:lnTo>
                                    <a:close/>
                                  </a:path>
                                </a:pathLst>
                              </a:custGeom>
                              <a:ln w="12700">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9D1D71E" id="Graphic 44" o:spid="_x0000_s1026" style="position:absolute;margin-left:-1.25pt;margin-top:15.7pt;width:67.3pt;height:11.25pt;z-index:251667456;visibility:visible;mso-wrap-style:square;mso-wrap-distance-left:9pt;mso-wrap-distance-top:0;mso-wrap-distance-right:9pt;mso-wrap-distance-bottom:0;mso-position-horizontal:absolute;mso-position-horizontal-relative:text;mso-position-vertical:absolute;mso-position-vertical-relative:text;v-text-anchor:top" coordsize="854710,142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" path="m,86487r709294,em721360,l854710,71500,721360,142875,721360,xe" filled="f" strokeweight="1pt">
                      <v:path arrowok="t"/>
                    </v:shape>
                  </w:pict>
                </mc:Fallback>
              </mc:AlternateContent>
            </w:r>
          </w:p>
        </w:tc>
        <w:tc>
          <w:tcPr>
            <w:tcW w:w="2096" w:type="dxa"/>
          </w:tcPr>
          <w:p w14:paraId="1457712E" w14:textId="77777777" w:rsidR="005B794D" w:rsidRPr="008018AD" w:rsidRDefault="005B794D" w:rsidP="00C96752">
            <w:pPr>
              <w:tabs>
                <w:tab w:val="left" w:pos="426"/>
              </w:tabs>
              <w:rPr>
                <w:rFonts w:ascii="Times New Roman" w:hAnsi="Times New Roman" w:cs="Times New Roman"/>
                <w:i/>
                <w:iCs/>
                <w:sz w:val="20"/>
                <w:szCs w:val="20"/>
                <w:lang w:val="en-US"/>
              </w:rPr>
            </w:pPr>
          </w:p>
          <w:p w14:paraId="52B876CB" w14:textId="4B443FFC" w:rsidR="002A58F3" w:rsidRPr="008018AD" w:rsidRDefault="005B794D" w:rsidP="00C96752">
            <w:pPr>
              <w:tabs>
                <w:tab w:val="left" w:pos="426"/>
              </w:tabs>
              <w:rPr>
                <w:rFonts w:ascii="Times New Roman" w:hAnsi="Times New Roman" w:cs="Times New Roman"/>
                <w:i/>
                <w:iCs/>
                <w:sz w:val="20"/>
                <w:szCs w:val="20"/>
                <w:lang w:val="en-US"/>
              </w:rPr>
            </w:pPr>
            <w:r w:rsidRPr="008018AD">
              <w:rPr>
                <w:rFonts w:ascii="Times New Roman" w:hAnsi="Times New Roman" w:cs="Times New Roman"/>
                <w:i/>
                <w:iCs/>
                <w:sz w:val="20"/>
                <w:szCs w:val="20"/>
                <w:lang w:val="en-US"/>
              </w:rPr>
              <w:t>Generalisasi</w:t>
            </w:r>
          </w:p>
        </w:tc>
        <w:tc>
          <w:tcPr>
            <w:tcW w:w="4246" w:type="dxa"/>
          </w:tcPr>
          <w:p w14:paraId="09B23473" w14:textId="47E986EB" w:rsidR="002A58F3" w:rsidRPr="008018AD" w:rsidRDefault="005B794D" w:rsidP="00C96752">
            <w:pPr>
              <w:tabs>
                <w:tab w:val="left" w:pos="426"/>
              </w:tabs>
              <w:rPr>
                <w:rFonts w:ascii="Times New Roman" w:hAnsi="Times New Roman" w:cs="Times New Roman"/>
                <w:sz w:val="20"/>
                <w:szCs w:val="20"/>
                <w:lang w:val="en-US"/>
              </w:rPr>
            </w:pPr>
            <w:r w:rsidRPr="008018AD">
              <w:rPr>
                <w:rFonts w:ascii="Times New Roman" w:hAnsi="Times New Roman" w:cs="Times New Roman"/>
                <w:sz w:val="20"/>
                <w:szCs w:val="20"/>
                <w:lang w:val="en-US"/>
              </w:rPr>
              <w:t xml:space="preserve">Hubungan generalisasi dan spesialisasi antara dua buah </w:t>
            </w:r>
            <w:r w:rsidRPr="008018AD">
              <w:rPr>
                <w:rFonts w:ascii="Times New Roman" w:hAnsi="Times New Roman" w:cs="Times New Roman"/>
                <w:i/>
                <w:iCs/>
                <w:sz w:val="20"/>
                <w:szCs w:val="20"/>
                <w:lang w:val="en-US"/>
              </w:rPr>
              <w:t>usecase</w:t>
            </w:r>
            <w:r w:rsidRPr="008018AD">
              <w:rPr>
                <w:rFonts w:ascii="Times New Roman" w:hAnsi="Times New Roman" w:cs="Times New Roman"/>
                <w:sz w:val="20"/>
                <w:szCs w:val="20"/>
                <w:lang w:val="en-US"/>
              </w:rPr>
              <w:t xml:space="preserve"> yang mana fungsi yang satu lebih umum dari yang lainnya.</w:t>
            </w:r>
          </w:p>
        </w:tc>
      </w:tr>
    </w:tbl>
    <w:p w14:paraId="7475EA7F" w14:textId="25CFC5FD" w:rsidR="00861FCF" w:rsidRPr="005B794D" w:rsidRDefault="005B794D" w:rsidP="005B794D">
      <w:pPr>
        <w:rPr>
          <w:sz w:val="20"/>
          <w:szCs w:val="20"/>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EA2AC6">
        <w:rPr>
          <w:rFonts w:ascii="Times New Roman" w:hAnsi="Times New Roman" w:cs="Times New Roman"/>
          <w:sz w:val="24"/>
          <w:szCs w:val="24"/>
          <w:lang w:val="en-US"/>
        </w:rPr>
        <w:tab/>
      </w:r>
      <w:r w:rsidR="00EA2AC6">
        <w:rPr>
          <w:rFonts w:ascii="Times New Roman" w:hAnsi="Times New Roman" w:cs="Times New Roman"/>
          <w:sz w:val="24"/>
          <w:szCs w:val="24"/>
          <w:lang w:val="en-US"/>
        </w:rPr>
        <w:tab/>
      </w:r>
      <w:r w:rsidRPr="005B794D">
        <w:rPr>
          <w:rFonts w:ascii="Times New Roman" w:hAnsi="Times New Roman" w:cs="Times New Roman"/>
          <w:sz w:val="20"/>
          <w:szCs w:val="20"/>
          <w:lang w:val="en-US"/>
        </w:rPr>
        <w:t>Sumber:</w:t>
      </w:r>
      <w:r w:rsidR="00EA2AC6">
        <w:rPr>
          <w:rFonts w:ascii="Times New Roman" w:hAnsi="Times New Roman" w:cs="Times New Roman"/>
          <w:sz w:val="20"/>
          <w:szCs w:val="20"/>
          <w:lang w:val="en-US"/>
        </w:rPr>
        <w:fldChar w:fldCharType="begin"/>
      </w:r>
      <w:r w:rsidR="00EA2AC6">
        <w:rPr>
          <w:rFonts w:ascii="Times New Roman" w:hAnsi="Times New Roman" w:cs="Times New Roman"/>
          <w:sz w:val="20"/>
          <w:szCs w:val="20"/>
          <w:lang w:val="en-US"/>
        </w:rPr>
        <w:instrText xml:space="preserve"> ADDIN ZOTERO_ITEM CSL_CITATION {"citationID":"Ucp1yFRT","properties":{"formattedCitation":"(Noviantoro dkk., 2022)","plainCitation":"(Noviantoro dkk., 2022)","noteIndex":0},"citationItems":[{"id":79,"uris":["http://zotero.org/users/local/8npMbMCH/items/J2ELVBHV"],"itemData":{"id":79,"type":"article-journal","abstract":"Sports activities are currently one of the activities to channel hobbies. One of the most popular sports, especially by the people in Indonesia, is Badminton. Badminton is considered quite efficient because it does not require a lot of equipment. The field that is used to play badminton also has many rental services. Currently, field rental activities are carried out manually in many GORs, so they are considered inefficient because tenants have to come to the place to be able to rent, and if the field is fully booked, the tenants will return empty-handed. As technology develops, many activities are carried out digitally to become more efficient. Therefore, the author designed a Web-Based Badminton Court Rental Application. This application design is expected to be implemented in the future using the System Life Cycle Development (SDLC) research method in its manufacture. The website has been successfully created based on the design that has been made. Then, testing using the Black-Box Testing method. The results obtained that this application can run well and is feasible to use.","container-title":"Jurnal Teknik dan Science","DOI":"10.56127/jts.v1i2.108","ISSN":"2828-6871, 2828-7002","issue":"2","journalAbbreviation":"JTS","language":"id","page":"88-103","source":"DOI.org (Crossref)","title":"RANCANGAN DAN IMPLEMENTASI APLIKASI SEWA LAPANGAN BADMINTON WILAYAH DEPOK BERBASIS WEB","volume":"1","author":[{"family":"Noviantoro","given":"Agung"},{"family":"Silviana","given":"Amelia Belinda"},{"family":"Fitriani","given":"Risma Rahmalia"},{"family":"Permatasari","given":"Hanum Putri"}],"issued":{"date-parts":[["2022",6,21]]}}}],"schema":"https://github.com/citation-style-language/schema/raw/master/csl-citation.json"} </w:instrText>
      </w:r>
      <w:r w:rsidR="00EA2AC6">
        <w:rPr>
          <w:rFonts w:ascii="Times New Roman" w:hAnsi="Times New Roman" w:cs="Times New Roman"/>
          <w:sz w:val="20"/>
          <w:szCs w:val="20"/>
          <w:lang w:val="en-US"/>
        </w:rPr>
        <w:fldChar w:fldCharType="separate"/>
      </w:r>
      <w:r w:rsidR="00EA2AC6" w:rsidRPr="00EA2AC6">
        <w:rPr>
          <w:rFonts w:ascii="Times New Roman" w:hAnsi="Times New Roman" w:cs="Times New Roman"/>
          <w:sz w:val="20"/>
        </w:rPr>
        <w:t>(Noviantoro dkk., 2022)</w:t>
      </w:r>
      <w:r w:rsidR="00EA2AC6">
        <w:rPr>
          <w:rFonts w:ascii="Times New Roman" w:hAnsi="Times New Roman" w:cs="Times New Roman"/>
          <w:sz w:val="20"/>
          <w:szCs w:val="20"/>
          <w:lang w:val="en-US"/>
        </w:rPr>
        <w:fldChar w:fldCharType="end"/>
      </w:r>
    </w:p>
    <w:p w14:paraId="76E60E8B" w14:textId="77777777" w:rsidR="00D21228" w:rsidRPr="000335ED" w:rsidRDefault="00D21228" w:rsidP="00D21228">
      <w:pPr>
        <w:pStyle w:val="Bab29"/>
        <w:ind w:left="567" w:hanging="567"/>
        <w:rPr>
          <w:i/>
        </w:rPr>
      </w:pPr>
      <w:r>
        <w:rPr>
          <w:i/>
        </w:rPr>
        <w:t xml:space="preserve">Class </w:t>
      </w:r>
      <w:r w:rsidRPr="007E40A5">
        <w:rPr>
          <w:i/>
        </w:rPr>
        <w:t>Diagram</w:t>
      </w:r>
    </w:p>
    <w:p w14:paraId="6FCBC233" w14:textId="66F984B5" w:rsidR="00D21228" w:rsidRDefault="00070E6E" w:rsidP="003979D5">
      <w:pPr>
        <w:spacing w:line="360" w:lineRule="auto"/>
        <w:ind w:firstLine="567"/>
        <w:jc w:val="both"/>
        <w:rPr>
          <w:rFonts w:ascii="Times New Roman" w:hAnsi="Times New Roman" w:cs="Times New Roman"/>
          <w:sz w:val="24"/>
          <w:szCs w:val="24"/>
          <w:lang w:val="en-US"/>
        </w:rPr>
      </w:pPr>
      <w:r w:rsidRPr="00181B7E">
        <w:rPr>
          <w:rFonts w:ascii="Times New Roman" w:hAnsi="Times New Roman" w:cs="Times New Roman"/>
          <w:i/>
          <w:iCs/>
          <w:sz w:val="24"/>
          <w:szCs w:val="24"/>
          <w:lang w:val="en-US"/>
        </w:rPr>
        <w:t>Class Diagram</w:t>
      </w:r>
      <w:r>
        <w:rPr>
          <w:rFonts w:ascii="Times New Roman" w:hAnsi="Times New Roman" w:cs="Times New Roman"/>
          <w:sz w:val="24"/>
          <w:szCs w:val="24"/>
          <w:lang w:val="en-US"/>
        </w:rPr>
        <w:t xml:space="preserve"> merupakan hubungan antar kelas dan penjelasa detail tiap-tiap kelas di dalam model desain dari suatu sistem</w:t>
      </w:r>
      <w:r w:rsidR="002766E1">
        <w:rPr>
          <w:rFonts w:ascii="Times New Roman" w:hAnsi="Times New Roman" w:cs="Times New Roman"/>
          <w:sz w:val="24"/>
          <w:szCs w:val="24"/>
          <w:lang w:val="en-US"/>
        </w:rPr>
        <w:t>, juga memperlihatkan aturan-aturan dan tanggung jawab entitas yang menentukan perilaku sistem.</w:t>
      </w:r>
      <w:r w:rsidR="00181B7E">
        <w:rPr>
          <w:rFonts w:ascii="Times New Roman" w:hAnsi="Times New Roman" w:cs="Times New Roman"/>
          <w:sz w:val="24"/>
          <w:szCs w:val="24"/>
          <w:lang w:val="en-US"/>
        </w:rPr>
        <w:t xml:space="preserve"> </w:t>
      </w:r>
      <w:r w:rsidR="002766E1" w:rsidRPr="00181B7E">
        <w:rPr>
          <w:rFonts w:ascii="Times New Roman" w:hAnsi="Times New Roman" w:cs="Times New Roman"/>
          <w:i/>
          <w:iCs/>
          <w:sz w:val="24"/>
          <w:szCs w:val="24"/>
          <w:lang w:val="en-US"/>
        </w:rPr>
        <w:t>Class Diagram</w:t>
      </w:r>
      <w:r w:rsidR="002766E1">
        <w:rPr>
          <w:rFonts w:ascii="Times New Roman" w:hAnsi="Times New Roman" w:cs="Times New Roman"/>
          <w:sz w:val="24"/>
          <w:szCs w:val="24"/>
          <w:lang w:val="en-US"/>
        </w:rPr>
        <w:t xml:space="preserve"> juga menunjukan atribut-atribut dan operasi-operasi dari sebuah kelas dan constraint</w:t>
      </w:r>
      <w:r w:rsidR="00181B7E">
        <w:rPr>
          <w:rFonts w:ascii="Times New Roman" w:hAnsi="Times New Roman" w:cs="Times New Roman"/>
          <w:sz w:val="24"/>
          <w:szCs w:val="24"/>
          <w:lang w:val="en-US"/>
        </w:rPr>
        <w:t xml:space="preserve"> yang berhubungan dengan objek yang di koneksikan</w:t>
      </w:r>
      <w:r w:rsidR="00EA2AC6">
        <w:rPr>
          <w:rFonts w:ascii="Times New Roman" w:hAnsi="Times New Roman" w:cs="Times New Roman"/>
          <w:sz w:val="24"/>
          <w:szCs w:val="24"/>
          <w:lang w:val="en-US"/>
        </w:rPr>
        <w:t xml:space="preserve"> </w:t>
      </w:r>
      <w:r w:rsidR="00EA2AC6">
        <w:rPr>
          <w:rFonts w:ascii="Times New Roman" w:hAnsi="Times New Roman" w:cs="Times New Roman"/>
          <w:sz w:val="24"/>
          <w:szCs w:val="24"/>
          <w:lang w:val="en-US"/>
        </w:rPr>
        <w:fldChar w:fldCharType="begin"/>
      </w:r>
      <w:r w:rsidR="00EA2AC6">
        <w:rPr>
          <w:rFonts w:ascii="Times New Roman" w:hAnsi="Times New Roman" w:cs="Times New Roman"/>
          <w:sz w:val="24"/>
          <w:szCs w:val="24"/>
          <w:lang w:val="en-US"/>
        </w:rPr>
        <w:instrText xml:space="preserve"> ADDIN ZOTERO_ITEM CSL_CITATION {"citationID":"f6pR2x0f","properties":{"formattedCitation":"(Noviantoro dkk., 2022)","plainCitation":"(Noviantoro dkk., 2022)","noteIndex":0},"citationItems":[{"id":79,"uris":["http://zotero.org/users/local/8npMbMCH/items/J2ELVBHV"],"itemData":{"id":79,"type":"article-journal","abstract":"Sports activities are currently one of the activities to channel hobbies. One of the most popular sports, especially by the people in Indonesia, is Badminton. Badminton is considered quite efficient because it does not require a lot of equipment. The field that is used to play badminton also has many rental services. Currently, field rental activities are carried out manually in many GORs, so they are considered inefficient because tenants have to come to the place to be able to rent, and if the field is fully booked, the tenants will return empty-handed. As technology develops, many activities are carried out digitally to become more efficient. Therefore, the author designed a Web-Based Badminton Court Rental Application. This application design is expected to be implemented in the future using the System Life Cycle Development (SDLC) research method in its manufacture. The website has been successfully created based on the design that has been made. Then, testing using the Black-Box Testing method. The results obtained that this application can run well and is feasible to use.","container-title":"Jurnal Teknik dan Science","DOI":"10.56127/jts.v1i2.108","ISSN":"2828-6871, 2828-7002","issue":"2","journalAbbreviation":"JTS","language":"id","page":"88-103","source":"DOI.org (Crossref)","title":"RANCANGAN DAN IMPLEMENTASI APLIKASI SEWA LAPANGAN BADMINTON WILAYAH DEPOK BERBASIS WEB","volume":"1","author":[{"family":"Noviantoro","given":"Agung"},{"family":"Silviana","given":"Amelia Belinda"},{"family":"Fitriani","given":"Risma Rahmalia"},{"family":"Permatasari","given":"Hanum Putri"}],"issued":{"date-parts":[["2022",6,21]]}}}],"schema":"https://github.com/citation-style-language/schema/raw/master/csl-citation.json"} </w:instrText>
      </w:r>
      <w:r w:rsidR="00EA2AC6">
        <w:rPr>
          <w:rFonts w:ascii="Times New Roman" w:hAnsi="Times New Roman" w:cs="Times New Roman"/>
          <w:sz w:val="24"/>
          <w:szCs w:val="24"/>
          <w:lang w:val="en-US"/>
        </w:rPr>
        <w:fldChar w:fldCharType="separate"/>
      </w:r>
      <w:r w:rsidR="00EA2AC6" w:rsidRPr="00EA2AC6">
        <w:rPr>
          <w:rFonts w:ascii="Times New Roman" w:hAnsi="Times New Roman" w:cs="Times New Roman"/>
          <w:sz w:val="24"/>
        </w:rPr>
        <w:t>(Noviantoro dkk., 2022)</w:t>
      </w:r>
      <w:r w:rsidR="00EA2AC6">
        <w:rPr>
          <w:rFonts w:ascii="Times New Roman" w:hAnsi="Times New Roman" w:cs="Times New Roman"/>
          <w:sz w:val="24"/>
          <w:szCs w:val="24"/>
          <w:lang w:val="en-US"/>
        </w:rPr>
        <w:fldChar w:fldCharType="end"/>
      </w:r>
      <w:r w:rsidR="00EA2AC6">
        <w:rPr>
          <w:rFonts w:ascii="Times New Roman" w:hAnsi="Times New Roman" w:cs="Times New Roman"/>
          <w:sz w:val="24"/>
          <w:szCs w:val="24"/>
          <w:lang w:val="en-US"/>
        </w:rPr>
        <w:t>.</w:t>
      </w:r>
    </w:p>
    <w:p w14:paraId="14E50B28" w14:textId="07F4869A" w:rsidR="003979D5" w:rsidRDefault="003979D5" w:rsidP="003979D5">
      <w:pPr>
        <w:pStyle w:val="Caption"/>
        <w:spacing w:line="240" w:lineRule="auto"/>
        <w:jc w:val="left"/>
        <w:rPr>
          <w:lang w:val="en-US"/>
        </w:rPr>
      </w:pPr>
      <w:r>
        <w:t xml:space="preserve">Tabel 2. </w:t>
      </w:r>
      <w:fldSimple w:instr=" SEQ Tabel_2. \* ARABIC ">
        <w:r w:rsidR="007224D5">
          <w:rPr>
            <w:noProof/>
          </w:rPr>
          <w:t>3</w:t>
        </w:r>
      </w:fldSimple>
      <w:r>
        <w:t xml:space="preserve"> </w:t>
      </w:r>
      <w:r>
        <w:rPr>
          <w:lang w:val="en-US"/>
        </w:rPr>
        <w:t xml:space="preserve">Simbol-simbol </w:t>
      </w:r>
      <w:r w:rsidRPr="003979D5">
        <w:rPr>
          <w:i/>
          <w:iCs/>
          <w:lang w:val="en-US"/>
        </w:rPr>
        <w:t>Class Diagram</w:t>
      </w:r>
    </w:p>
    <w:tbl>
      <w:tblPr>
        <w:tblStyle w:val="TableGrid"/>
        <w:tblW w:w="0" w:type="auto"/>
        <w:tblLook w:val="04A0" w:firstRow="1" w:lastRow="0" w:firstColumn="1" w:lastColumn="0" w:noHBand="0" w:noVBand="1"/>
      </w:tblPr>
      <w:tblGrid>
        <w:gridCol w:w="2642"/>
        <w:gridCol w:w="2642"/>
        <w:gridCol w:w="2643"/>
      </w:tblGrid>
      <w:tr w:rsidR="00251605" w14:paraId="4BE00571" w14:textId="77777777" w:rsidTr="00251605">
        <w:tc>
          <w:tcPr>
            <w:tcW w:w="2642" w:type="dxa"/>
          </w:tcPr>
          <w:p w14:paraId="3905BD50" w14:textId="736D5429" w:rsidR="00251605" w:rsidRPr="008018AD" w:rsidRDefault="0017102A" w:rsidP="003979D5">
            <w:pPr>
              <w:tabs>
                <w:tab w:val="left" w:pos="1020"/>
              </w:tabs>
              <w:jc w:val="center"/>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Simbol</w:t>
            </w:r>
          </w:p>
        </w:tc>
        <w:tc>
          <w:tcPr>
            <w:tcW w:w="2642" w:type="dxa"/>
          </w:tcPr>
          <w:p w14:paraId="2C3C757D" w14:textId="23E2CF38" w:rsidR="00251605" w:rsidRPr="008018AD" w:rsidRDefault="0017102A" w:rsidP="003979D5">
            <w:pPr>
              <w:tabs>
                <w:tab w:val="left" w:pos="1020"/>
              </w:tabs>
              <w:jc w:val="center"/>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Nama</w:t>
            </w:r>
          </w:p>
        </w:tc>
        <w:tc>
          <w:tcPr>
            <w:tcW w:w="2643" w:type="dxa"/>
          </w:tcPr>
          <w:p w14:paraId="26740491" w14:textId="784C5842" w:rsidR="00251605" w:rsidRPr="008018AD" w:rsidRDefault="0017102A" w:rsidP="003979D5">
            <w:pPr>
              <w:tabs>
                <w:tab w:val="left" w:pos="1020"/>
              </w:tabs>
              <w:jc w:val="center"/>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Keterangan</w:t>
            </w:r>
          </w:p>
        </w:tc>
      </w:tr>
      <w:tr w:rsidR="00251605" w14:paraId="5865E055" w14:textId="77777777" w:rsidTr="00251605">
        <w:tc>
          <w:tcPr>
            <w:tcW w:w="2642" w:type="dxa"/>
          </w:tcPr>
          <w:p w14:paraId="62304BD5" w14:textId="77777777" w:rsidR="00251605" w:rsidRPr="008018AD" w:rsidRDefault="00251605" w:rsidP="003979D5">
            <w:pPr>
              <w:tabs>
                <w:tab w:val="left" w:pos="1020"/>
              </w:tabs>
              <w:jc w:val="center"/>
              <w:rPr>
                <w:noProof/>
                <w:sz w:val="20"/>
                <w:szCs w:val="20"/>
              </w:rPr>
            </w:pPr>
          </w:p>
          <w:p w14:paraId="6C3DA6ED" w14:textId="56394CC0" w:rsidR="00105E71" w:rsidRPr="008018AD" w:rsidRDefault="00105E71" w:rsidP="003979D5">
            <w:pPr>
              <w:tabs>
                <w:tab w:val="left" w:pos="1020"/>
              </w:tabs>
              <w:jc w:val="center"/>
              <w:rPr>
                <w:rFonts w:ascii="Times New Roman" w:hAnsi="Times New Roman" w:cs="Times New Roman"/>
                <w:sz w:val="20"/>
                <w:szCs w:val="20"/>
                <w:lang w:val="en-US"/>
              </w:rPr>
            </w:pPr>
            <w:r w:rsidRPr="008018AD">
              <w:rPr>
                <w:noProof/>
                <w:sz w:val="20"/>
                <w:szCs w:val="20"/>
              </w:rPr>
              <w:drawing>
                <wp:inline distT="0" distB="0" distL="0" distR="0" wp14:anchorId="6F423A17" wp14:editId="5ABB641D">
                  <wp:extent cx="186789" cy="177355"/>
                  <wp:effectExtent l="0" t="0" r="0" b="0"/>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23" cstate="print"/>
                          <a:stretch>
                            <a:fillRect/>
                          </a:stretch>
                        </pic:blipFill>
                        <pic:spPr>
                          <a:xfrm>
                            <a:off x="0" y="0"/>
                            <a:ext cx="186789" cy="177355"/>
                          </a:xfrm>
                          <a:prstGeom prst="rect">
                            <a:avLst/>
                          </a:prstGeom>
                        </pic:spPr>
                      </pic:pic>
                    </a:graphicData>
                  </a:graphic>
                </wp:inline>
              </w:drawing>
            </w:r>
          </w:p>
        </w:tc>
        <w:tc>
          <w:tcPr>
            <w:tcW w:w="2642" w:type="dxa"/>
          </w:tcPr>
          <w:p w14:paraId="3FA98122" w14:textId="77777777" w:rsidR="00105E71" w:rsidRPr="008018AD" w:rsidRDefault="00105E71" w:rsidP="003979D5">
            <w:pPr>
              <w:tabs>
                <w:tab w:val="left" w:pos="1020"/>
              </w:tabs>
              <w:jc w:val="center"/>
              <w:rPr>
                <w:rFonts w:ascii="Times New Roman" w:hAnsi="Times New Roman" w:cs="Times New Roman"/>
                <w:sz w:val="20"/>
                <w:szCs w:val="20"/>
                <w:lang w:val="en-US"/>
              </w:rPr>
            </w:pPr>
          </w:p>
          <w:p w14:paraId="1439BB00" w14:textId="719D6E9D" w:rsidR="00251605" w:rsidRPr="008018AD" w:rsidRDefault="00105E71" w:rsidP="003979D5">
            <w:pPr>
              <w:tabs>
                <w:tab w:val="left" w:pos="1020"/>
              </w:tabs>
              <w:jc w:val="center"/>
              <w:rPr>
                <w:rFonts w:ascii="Times New Roman" w:hAnsi="Times New Roman" w:cs="Times New Roman"/>
                <w:sz w:val="20"/>
                <w:szCs w:val="20"/>
                <w:lang w:val="en-US"/>
              </w:rPr>
            </w:pPr>
            <w:r w:rsidRPr="008018AD">
              <w:rPr>
                <w:rFonts w:ascii="Times New Roman" w:hAnsi="Times New Roman" w:cs="Times New Roman"/>
                <w:sz w:val="20"/>
                <w:szCs w:val="20"/>
                <w:lang w:val="en-US"/>
              </w:rPr>
              <w:t>Status awal</w:t>
            </w:r>
          </w:p>
        </w:tc>
        <w:tc>
          <w:tcPr>
            <w:tcW w:w="2643" w:type="dxa"/>
          </w:tcPr>
          <w:p w14:paraId="05C7ADDE" w14:textId="1253D091" w:rsidR="00251605" w:rsidRPr="008018AD" w:rsidRDefault="00105E71" w:rsidP="003979D5">
            <w:pPr>
              <w:tabs>
                <w:tab w:val="left" w:pos="1020"/>
              </w:tabs>
              <w:jc w:val="both"/>
              <w:rPr>
                <w:rFonts w:ascii="Times New Roman" w:hAnsi="Times New Roman" w:cs="Times New Roman"/>
                <w:sz w:val="20"/>
                <w:szCs w:val="20"/>
                <w:lang w:val="en-US"/>
              </w:rPr>
            </w:pPr>
            <w:r w:rsidRPr="008018AD">
              <w:rPr>
                <w:rFonts w:ascii="Times New Roman" w:hAnsi="Times New Roman" w:cs="Times New Roman"/>
                <w:sz w:val="20"/>
                <w:szCs w:val="20"/>
                <w:lang w:val="en-US"/>
              </w:rPr>
              <w:t>Status awal aktivitas pada sebuah diagram aktivitas memiliki status awal.</w:t>
            </w:r>
          </w:p>
        </w:tc>
      </w:tr>
      <w:tr w:rsidR="00251605" w14:paraId="3822B1BB" w14:textId="77777777" w:rsidTr="00251605">
        <w:tc>
          <w:tcPr>
            <w:tcW w:w="2642" w:type="dxa"/>
          </w:tcPr>
          <w:p w14:paraId="72E3A0F0" w14:textId="77777777" w:rsidR="00251605" w:rsidRPr="008018AD" w:rsidRDefault="00251605" w:rsidP="00105E71">
            <w:pPr>
              <w:tabs>
                <w:tab w:val="left" w:pos="1020"/>
              </w:tabs>
              <w:spacing w:line="360" w:lineRule="auto"/>
              <w:jc w:val="center"/>
              <w:rPr>
                <w:rFonts w:ascii="Times New Roman" w:hAnsi="Times New Roman" w:cs="Times New Roman"/>
                <w:sz w:val="20"/>
                <w:szCs w:val="20"/>
                <w:lang w:val="en-US"/>
              </w:rPr>
            </w:pPr>
          </w:p>
          <w:p w14:paraId="575C100B" w14:textId="6193C8F8" w:rsidR="00105E71"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noProof/>
                <w:sz w:val="20"/>
                <w:szCs w:val="20"/>
              </w:rPr>
              <mc:AlternateContent>
                <mc:Choice Requires="wpg">
                  <w:drawing>
                    <wp:inline distT="0" distB="0" distL="0" distR="0" wp14:anchorId="7D91AD81" wp14:editId="58BA1EC7">
                      <wp:extent cx="831850" cy="260350"/>
                      <wp:effectExtent l="9525" t="0" r="6350" b="6350"/>
                      <wp:docPr id="51"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31850" cy="260350"/>
                                <a:chOff x="0" y="0"/>
                                <a:chExt cx="831850" cy="260350"/>
                              </a:xfrm>
                            </wpg:grpSpPr>
                            <wps:wsp>
                              <wps:cNvPr id="52" name="Graphic 52"/>
                              <wps:cNvSpPr/>
                              <wps:spPr>
                                <a:xfrm>
                                  <a:off x="6350" y="6350"/>
                                  <a:ext cx="819150" cy="247650"/>
                                </a:xfrm>
                                <a:custGeom>
                                  <a:avLst/>
                                  <a:gdLst/>
                                  <a:ahLst/>
                                  <a:cxnLst/>
                                  <a:rect l="l" t="t" r="r" b="b"/>
                                  <a:pathLst>
                                    <a:path w="819150" h="247650">
                                      <a:moveTo>
                                        <a:pt x="0" y="41275"/>
                                      </a:moveTo>
                                      <a:lnTo>
                                        <a:pt x="3252" y="25181"/>
                                      </a:lnTo>
                                      <a:lnTo>
                                        <a:pt x="12112" y="12065"/>
                                      </a:lnTo>
                                      <a:lnTo>
                                        <a:pt x="25235" y="3234"/>
                                      </a:lnTo>
                                      <a:lnTo>
                                        <a:pt x="41275" y="0"/>
                                      </a:lnTo>
                                      <a:lnTo>
                                        <a:pt x="777875" y="0"/>
                                      </a:lnTo>
                                      <a:lnTo>
                                        <a:pt x="793968" y="3234"/>
                                      </a:lnTo>
                                      <a:lnTo>
                                        <a:pt x="807085" y="12065"/>
                                      </a:lnTo>
                                      <a:lnTo>
                                        <a:pt x="815915" y="25181"/>
                                      </a:lnTo>
                                      <a:lnTo>
                                        <a:pt x="819150" y="41275"/>
                                      </a:lnTo>
                                      <a:lnTo>
                                        <a:pt x="819150" y="206375"/>
                                      </a:lnTo>
                                      <a:lnTo>
                                        <a:pt x="815915" y="222414"/>
                                      </a:lnTo>
                                      <a:lnTo>
                                        <a:pt x="807085" y="235537"/>
                                      </a:lnTo>
                                      <a:lnTo>
                                        <a:pt x="793968" y="244397"/>
                                      </a:lnTo>
                                      <a:lnTo>
                                        <a:pt x="777875" y="247650"/>
                                      </a:lnTo>
                                      <a:lnTo>
                                        <a:pt x="41275" y="247650"/>
                                      </a:lnTo>
                                      <a:lnTo>
                                        <a:pt x="25235" y="244397"/>
                                      </a:lnTo>
                                      <a:lnTo>
                                        <a:pt x="12112" y="235537"/>
                                      </a:lnTo>
                                      <a:lnTo>
                                        <a:pt x="3252" y="222414"/>
                                      </a:lnTo>
                                      <a:lnTo>
                                        <a:pt x="0" y="206375"/>
                                      </a:lnTo>
                                      <a:lnTo>
                                        <a:pt x="0" y="41275"/>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E2B1AF8" id="Group 51" o:spid="_x0000_s1026" style="width:65.5pt;height:20.5pt;mso-position-horizontal-relative:char;mso-position-vertical-relative:line" coordsize="8318,2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">
                      <v:shape id="Graphic 52" o:spid="_x0000_s1027" style="position:absolute;left:63;top:63;width:8192;height:2477;visibility:visible;mso-wrap-style:square;v-text-anchor:top" coordsize="819150,24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" path="m,41275l3252,25181,12112,12065,25235,3234,41275,,777875,r16093,3234l807085,12065r8830,13116l819150,41275r,165100l815915,222414r-8830,13123l793968,244397r-16093,3253l41275,247650,25235,244397,12112,235537,3252,222414,,206375,,41275xe" filled="f" strokeweight="1pt">
                        <v:path arrowok="t"/>
                      </v:shape>
                      <w10:anchorlock/>
                    </v:group>
                  </w:pict>
                </mc:Fallback>
              </mc:AlternateContent>
            </w:r>
          </w:p>
        </w:tc>
        <w:tc>
          <w:tcPr>
            <w:tcW w:w="2642" w:type="dxa"/>
          </w:tcPr>
          <w:p w14:paraId="04B0DDFD" w14:textId="77777777" w:rsidR="00105E71" w:rsidRPr="008018AD" w:rsidRDefault="00105E71" w:rsidP="00105E71">
            <w:pPr>
              <w:tabs>
                <w:tab w:val="left" w:pos="1020"/>
              </w:tabs>
              <w:spacing w:line="360" w:lineRule="auto"/>
              <w:jc w:val="center"/>
              <w:rPr>
                <w:rFonts w:ascii="Times New Roman" w:hAnsi="Times New Roman" w:cs="Times New Roman"/>
                <w:sz w:val="20"/>
                <w:szCs w:val="20"/>
                <w:lang w:val="en-US"/>
              </w:rPr>
            </w:pPr>
          </w:p>
          <w:p w14:paraId="01E056CF" w14:textId="0BD8513A" w:rsidR="00251605"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rFonts w:ascii="Times New Roman" w:hAnsi="Times New Roman" w:cs="Times New Roman"/>
                <w:sz w:val="20"/>
                <w:szCs w:val="20"/>
                <w:lang w:val="en-US"/>
              </w:rPr>
              <w:t>Aktivitas</w:t>
            </w:r>
          </w:p>
        </w:tc>
        <w:tc>
          <w:tcPr>
            <w:tcW w:w="2643" w:type="dxa"/>
          </w:tcPr>
          <w:p w14:paraId="166EEA64" w14:textId="49BBD7CB" w:rsidR="00251605" w:rsidRPr="008018AD" w:rsidRDefault="00105E71" w:rsidP="00105E71">
            <w:pPr>
              <w:tabs>
                <w:tab w:val="left" w:pos="1020"/>
              </w:tabs>
              <w:jc w:val="both"/>
              <w:rPr>
                <w:rFonts w:ascii="Times New Roman" w:hAnsi="Times New Roman" w:cs="Times New Roman"/>
                <w:sz w:val="20"/>
                <w:szCs w:val="20"/>
                <w:lang w:val="en-US"/>
              </w:rPr>
            </w:pPr>
            <w:r w:rsidRPr="008018AD">
              <w:rPr>
                <w:rFonts w:ascii="Times New Roman" w:hAnsi="Times New Roman" w:cs="Times New Roman"/>
                <w:sz w:val="20"/>
                <w:szCs w:val="20"/>
                <w:lang w:val="en-US"/>
              </w:rPr>
              <w:t>Aktivitas yang dilakukan sistem, aktivitas biasanya diawali dengan kata kerja.</w:t>
            </w:r>
          </w:p>
        </w:tc>
      </w:tr>
      <w:tr w:rsidR="00251605" w14:paraId="48D4B0C2" w14:textId="77777777" w:rsidTr="00251605">
        <w:tc>
          <w:tcPr>
            <w:tcW w:w="2642" w:type="dxa"/>
          </w:tcPr>
          <w:p w14:paraId="260934A4" w14:textId="38A88B0E" w:rsidR="00251605"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noProof/>
                <w:sz w:val="20"/>
                <w:szCs w:val="20"/>
              </w:rPr>
              <mc:AlternateContent>
                <mc:Choice Requires="wpg">
                  <w:drawing>
                    <wp:inline distT="0" distB="0" distL="0" distR="0" wp14:anchorId="34EB58FA" wp14:editId="43C12DD6">
                      <wp:extent cx="422275" cy="441325"/>
                      <wp:effectExtent l="9525" t="0" r="6350" b="15875"/>
                      <wp:docPr id="53"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22275" cy="441325"/>
                                <a:chOff x="0" y="0"/>
                                <a:chExt cx="422275" cy="441325"/>
                              </a:xfrm>
                            </wpg:grpSpPr>
                            <wps:wsp>
                              <wps:cNvPr id="54" name="Graphic 54"/>
                              <wps:cNvSpPr/>
                              <wps:spPr>
                                <a:xfrm>
                                  <a:off x="6350" y="6350"/>
                                  <a:ext cx="409575" cy="428625"/>
                                </a:xfrm>
                                <a:custGeom>
                                  <a:avLst/>
                                  <a:gdLst/>
                                  <a:ahLst/>
                                  <a:cxnLst/>
                                  <a:rect l="l" t="t" r="r" b="b"/>
                                  <a:pathLst>
                                    <a:path w="409575" h="428625">
                                      <a:moveTo>
                                        <a:pt x="0" y="214249"/>
                                      </a:moveTo>
                                      <a:lnTo>
                                        <a:pt x="204724" y="0"/>
                                      </a:lnTo>
                                      <a:lnTo>
                                        <a:pt x="409575" y="214249"/>
                                      </a:lnTo>
                                      <a:lnTo>
                                        <a:pt x="204724" y="428625"/>
                                      </a:lnTo>
                                      <a:lnTo>
                                        <a:pt x="0" y="214249"/>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7BC460EB" id="Group 53" o:spid="_x0000_s1026" style="width:33.25pt;height:34.75pt;mso-position-horizontal-relative:char;mso-position-vertical-relative:line" coordsize="422275,441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">
                      <v:shape id="Graphic 54" o:spid="_x0000_s1027" style="position:absolute;left:6350;top:6350;width:409575;height:428625;visibility:visible;mso-wrap-style:square;v-text-anchor:top" coordsize="409575,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" path="m,214249l204724,,409575,214249,204724,428625,,214249xe" filled="f" strokeweight="1pt">
                        <v:path arrowok="t"/>
                      </v:shape>
                      <w10:anchorlock/>
                    </v:group>
                  </w:pict>
                </mc:Fallback>
              </mc:AlternateContent>
            </w:r>
          </w:p>
        </w:tc>
        <w:tc>
          <w:tcPr>
            <w:tcW w:w="2642" w:type="dxa"/>
          </w:tcPr>
          <w:p w14:paraId="4A354C06" w14:textId="63C7F383" w:rsidR="00251605"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rFonts w:ascii="Times New Roman" w:hAnsi="Times New Roman" w:cs="Times New Roman"/>
                <w:sz w:val="20"/>
                <w:szCs w:val="20"/>
                <w:lang w:val="en-US"/>
              </w:rPr>
              <w:t>Percabangan/</w:t>
            </w:r>
            <w:r w:rsidRPr="008018AD">
              <w:rPr>
                <w:rFonts w:ascii="Times New Roman" w:hAnsi="Times New Roman" w:cs="Times New Roman"/>
                <w:i/>
                <w:iCs/>
                <w:sz w:val="20"/>
                <w:szCs w:val="20"/>
                <w:lang w:val="en-US"/>
              </w:rPr>
              <w:t>Join</w:t>
            </w:r>
          </w:p>
        </w:tc>
        <w:tc>
          <w:tcPr>
            <w:tcW w:w="2643" w:type="dxa"/>
          </w:tcPr>
          <w:p w14:paraId="79B250DA" w14:textId="7A0E21B7" w:rsidR="00251605" w:rsidRPr="008018AD" w:rsidRDefault="00105E71" w:rsidP="00105E71">
            <w:pPr>
              <w:tabs>
                <w:tab w:val="left" w:pos="1020"/>
              </w:tabs>
              <w:jc w:val="both"/>
              <w:rPr>
                <w:rFonts w:ascii="Times New Roman" w:hAnsi="Times New Roman" w:cs="Times New Roman"/>
                <w:sz w:val="20"/>
                <w:szCs w:val="20"/>
                <w:lang w:val="en-US"/>
              </w:rPr>
            </w:pPr>
            <w:r w:rsidRPr="008018AD">
              <w:rPr>
                <w:rFonts w:ascii="Times New Roman" w:hAnsi="Times New Roman" w:cs="Times New Roman"/>
                <w:sz w:val="20"/>
                <w:szCs w:val="20"/>
                <w:lang w:val="en-US"/>
              </w:rPr>
              <w:t>Asosiasi percabangan dimana jika ada pilihan aktivitas lebih dari satu.</w:t>
            </w:r>
          </w:p>
        </w:tc>
      </w:tr>
      <w:tr w:rsidR="00251605" w14:paraId="333C30C7" w14:textId="77777777" w:rsidTr="00251605">
        <w:tc>
          <w:tcPr>
            <w:tcW w:w="2642" w:type="dxa"/>
          </w:tcPr>
          <w:p w14:paraId="7E20472E" w14:textId="77777777" w:rsidR="00251605" w:rsidRPr="008018AD" w:rsidRDefault="00251605" w:rsidP="00105E71">
            <w:pPr>
              <w:tabs>
                <w:tab w:val="left" w:pos="1020"/>
              </w:tabs>
              <w:spacing w:line="360" w:lineRule="auto"/>
              <w:jc w:val="center"/>
              <w:rPr>
                <w:rFonts w:ascii="Times New Roman" w:hAnsi="Times New Roman" w:cs="Times New Roman"/>
                <w:sz w:val="20"/>
                <w:szCs w:val="20"/>
                <w:lang w:val="en-US"/>
              </w:rPr>
            </w:pPr>
          </w:p>
          <w:p w14:paraId="228DDC2B" w14:textId="0D6B69DB" w:rsidR="00105E71"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noProof/>
                <w:sz w:val="20"/>
                <w:szCs w:val="20"/>
              </w:rPr>
              <mc:AlternateContent>
                <mc:Choice Requires="wpg">
                  <w:drawing>
                    <wp:inline distT="0" distB="0" distL="0" distR="0" wp14:anchorId="6CC8BB31" wp14:editId="6BC22F53">
                      <wp:extent cx="733425" cy="146649"/>
                      <wp:effectExtent l="0" t="0" r="28575" b="0"/>
                      <wp:docPr id="55"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3425" cy="146649"/>
                                <a:chOff x="0" y="0"/>
                                <a:chExt cx="733425" cy="28575"/>
                              </a:xfrm>
                            </wpg:grpSpPr>
                            <wps:wsp>
                              <wps:cNvPr id="56" name="Graphic 56"/>
                              <wps:cNvSpPr/>
                              <wps:spPr>
                                <a:xfrm>
                                  <a:off x="0" y="14287"/>
                                  <a:ext cx="733425" cy="1270"/>
                                </a:xfrm>
                                <a:custGeom>
                                  <a:avLst/>
                                  <a:gdLst/>
                                  <a:ahLst/>
                                  <a:cxnLst/>
                                  <a:rect l="l" t="t" r="r" b="b"/>
                                  <a:pathLst>
                                    <a:path w="733425">
                                      <a:moveTo>
                                        <a:pt x="0" y="0"/>
                                      </a:moveTo>
                                      <a:lnTo>
                                        <a:pt x="733425" y="0"/>
                                      </a:lnTo>
                                    </a:path>
                                  </a:pathLst>
                                </a:custGeom>
                                <a:ln w="28575">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1A374BF3" id="Group 55" o:spid="_x0000_s1026" style="width:57.75pt;height:11.55pt;mso-position-horizontal-relative:char;mso-position-vertical-relative:line" coordsize="7334,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">
                      <v:shape id="Graphic 56" o:spid="_x0000_s1027" style="position:absolute;top:142;width:7334;height:13;visibility:visible;mso-wrap-style:square;v-text-anchor:top" coordsize="73342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" path="m,l733425,e" filled="f" strokeweight="2.25pt">
                        <v:path arrowok="t"/>
                      </v:shape>
                      <w10:anchorlock/>
                    </v:group>
                  </w:pict>
                </mc:Fallback>
              </mc:AlternateContent>
            </w:r>
          </w:p>
        </w:tc>
        <w:tc>
          <w:tcPr>
            <w:tcW w:w="2642" w:type="dxa"/>
          </w:tcPr>
          <w:p w14:paraId="460458ED" w14:textId="77777777" w:rsidR="00105E71" w:rsidRPr="008018AD" w:rsidRDefault="00105E71" w:rsidP="00105E71">
            <w:pPr>
              <w:tabs>
                <w:tab w:val="left" w:pos="1020"/>
              </w:tabs>
              <w:spacing w:line="360" w:lineRule="auto"/>
              <w:jc w:val="center"/>
              <w:rPr>
                <w:rFonts w:ascii="Times New Roman" w:hAnsi="Times New Roman" w:cs="Times New Roman"/>
                <w:sz w:val="20"/>
                <w:szCs w:val="20"/>
                <w:lang w:val="en-US"/>
              </w:rPr>
            </w:pPr>
          </w:p>
          <w:p w14:paraId="3744215B" w14:textId="09BD80D6" w:rsidR="00251605"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rFonts w:ascii="Times New Roman" w:hAnsi="Times New Roman" w:cs="Times New Roman"/>
                <w:sz w:val="20"/>
                <w:szCs w:val="20"/>
                <w:lang w:val="en-US"/>
              </w:rPr>
              <w:t>Penggabungan/</w:t>
            </w:r>
            <w:r w:rsidRPr="008018AD">
              <w:rPr>
                <w:rFonts w:ascii="Times New Roman" w:hAnsi="Times New Roman" w:cs="Times New Roman"/>
                <w:i/>
                <w:iCs/>
                <w:sz w:val="20"/>
                <w:szCs w:val="20"/>
                <w:lang w:val="en-US"/>
              </w:rPr>
              <w:t>Join</w:t>
            </w:r>
          </w:p>
        </w:tc>
        <w:tc>
          <w:tcPr>
            <w:tcW w:w="2643" w:type="dxa"/>
          </w:tcPr>
          <w:p w14:paraId="4BC081B1" w14:textId="1A592150" w:rsidR="00251605" w:rsidRPr="008018AD" w:rsidRDefault="00105E71" w:rsidP="00105E71">
            <w:pPr>
              <w:tabs>
                <w:tab w:val="left" w:pos="1020"/>
              </w:tabs>
              <w:jc w:val="both"/>
              <w:rPr>
                <w:rFonts w:ascii="Times New Roman" w:hAnsi="Times New Roman" w:cs="Times New Roman"/>
                <w:sz w:val="20"/>
                <w:szCs w:val="20"/>
                <w:lang w:val="en-US"/>
              </w:rPr>
            </w:pPr>
            <w:r w:rsidRPr="008018AD">
              <w:rPr>
                <w:rFonts w:ascii="Times New Roman" w:hAnsi="Times New Roman" w:cs="Times New Roman"/>
                <w:sz w:val="20"/>
                <w:szCs w:val="20"/>
                <w:lang w:val="en-US"/>
              </w:rPr>
              <w:t>Asosiasi penggabungan dimana lebih dari satu aktivitas digabungkan menjadi satu.</w:t>
            </w:r>
          </w:p>
        </w:tc>
      </w:tr>
      <w:tr w:rsidR="00105E71" w14:paraId="32C5D040" w14:textId="77777777" w:rsidTr="00251605">
        <w:tc>
          <w:tcPr>
            <w:tcW w:w="2642" w:type="dxa"/>
          </w:tcPr>
          <w:p w14:paraId="5C8529BD" w14:textId="3159E94F" w:rsidR="00105E71" w:rsidRPr="008018AD" w:rsidRDefault="00105E71" w:rsidP="00105E71">
            <w:pPr>
              <w:tabs>
                <w:tab w:val="left" w:pos="1020"/>
              </w:tabs>
              <w:spacing w:line="360" w:lineRule="auto"/>
              <w:jc w:val="center"/>
              <w:rPr>
                <w:noProof/>
                <w:sz w:val="20"/>
                <w:szCs w:val="20"/>
              </w:rPr>
            </w:pPr>
            <w:r w:rsidRPr="008018AD">
              <w:rPr>
                <w:noProof/>
                <w:sz w:val="20"/>
                <w:szCs w:val="20"/>
                <w:lang w:val="en-US"/>
              </w:rPr>
              <mc:AlternateContent>
                <mc:Choice Requires="wpg">
                  <w:drawing>
                    <wp:anchor distT="0" distB="0" distL="0" distR="0" simplePos="0" relativeHeight="251669504" behindDoc="1" locked="0" layoutInCell="1" allowOverlap="1" wp14:anchorId="6158528A" wp14:editId="783CC4EC">
                      <wp:simplePos x="0" y="0"/>
                      <wp:positionH relativeFrom="column">
                        <wp:posOffset>605574</wp:posOffset>
                      </wp:positionH>
                      <wp:positionV relativeFrom="paragraph">
                        <wp:posOffset>254635</wp:posOffset>
                      </wp:positionV>
                      <wp:extent cx="279400" cy="269875"/>
                      <wp:effectExtent l="0" t="0" r="0" b="0"/>
                      <wp:wrapNone/>
                      <wp:docPr id="2052403438" name="Group 20524034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79400" cy="269875"/>
                                <a:chOff x="0" y="0"/>
                                <a:chExt cx="279400" cy="269875"/>
                              </a:xfrm>
                            </wpg:grpSpPr>
                            <pic:pic xmlns:pic="http://schemas.openxmlformats.org/drawingml/2006/picture">
                              <pic:nvPicPr>
                                <pic:cNvPr id="785467693" name="Image 55"/>
                                <pic:cNvPicPr/>
                              </pic:nvPicPr>
                              <pic:blipFill>
                                <a:blip r:embed="rId24" cstate="print"/>
                                <a:stretch>
                                  <a:fillRect/>
                                </a:stretch>
                              </pic:blipFill>
                              <pic:spPr>
                                <a:xfrm>
                                  <a:off x="47625" y="47625"/>
                                  <a:ext cx="184150" cy="174625"/>
                                </a:xfrm>
                                <a:prstGeom prst="rect">
                                  <a:avLst/>
                                </a:prstGeom>
                              </pic:spPr>
                            </pic:pic>
                            <wps:wsp>
                              <wps:cNvPr id="1702334307" name="Graphic 56"/>
                              <wps:cNvSpPr/>
                              <wps:spPr>
                                <a:xfrm>
                                  <a:off x="6350" y="6350"/>
                                  <a:ext cx="266700" cy="257175"/>
                                </a:xfrm>
                                <a:custGeom>
                                  <a:avLst/>
                                  <a:gdLst/>
                                  <a:ahLst/>
                                  <a:cxnLst/>
                                  <a:rect l="l" t="t" r="r" b="b"/>
                                  <a:pathLst>
                                    <a:path w="266700" h="257175">
                                      <a:moveTo>
                                        <a:pt x="0" y="128651"/>
                                      </a:moveTo>
                                      <a:lnTo>
                                        <a:pt x="10477" y="78599"/>
                                      </a:lnTo>
                                      <a:lnTo>
                                        <a:pt x="39052" y="37703"/>
                                      </a:lnTo>
                                      <a:lnTo>
                                        <a:pt x="81438" y="10118"/>
                                      </a:lnTo>
                                      <a:lnTo>
                                        <a:pt x="133350" y="0"/>
                                      </a:lnTo>
                                      <a:lnTo>
                                        <a:pt x="185261" y="10118"/>
                                      </a:lnTo>
                                      <a:lnTo>
                                        <a:pt x="227647" y="37703"/>
                                      </a:lnTo>
                                      <a:lnTo>
                                        <a:pt x="256222" y="78599"/>
                                      </a:lnTo>
                                      <a:lnTo>
                                        <a:pt x="266700" y="128651"/>
                                      </a:lnTo>
                                      <a:lnTo>
                                        <a:pt x="256222" y="178683"/>
                                      </a:lnTo>
                                      <a:lnTo>
                                        <a:pt x="227647" y="219535"/>
                                      </a:lnTo>
                                      <a:lnTo>
                                        <a:pt x="185261" y="247076"/>
                                      </a:lnTo>
                                      <a:lnTo>
                                        <a:pt x="133350" y="257175"/>
                                      </a:lnTo>
                                      <a:lnTo>
                                        <a:pt x="81438" y="247076"/>
                                      </a:lnTo>
                                      <a:lnTo>
                                        <a:pt x="39052" y="219535"/>
                                      </a:lnTo>
                                      <a:lnTo>
                                        <a:pt x="10477" y="178683"/>
                                      </a:lnTo>
                                      <a:lnTo>
                                        <a:pt x="0" y="128651"/>
                                      </a:lnTo>
                                      <a:close/>
                                    </a:path>
                                  </a:pathLst>
                                </a:custGeom>
                                <a:ln w="127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37E3C5AA" id="Group 2052403438" o:spid="_x0000_s1026" style="position:absolute;margin-left:47.7pt;margin-top:20.05pt;width:22pt;height:21.25pt;z-index:-251646976;mso-wrap-distance-left:0;mso-wrap-distance-right:0" coordsize="279400,2698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5" o:spid="_x0000_s1027" type="#_x0000_t75" style="position:absolute;left:47625;top:47625;width:184150;height:174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">
                        <v:imagedata r:id="rId25" o:title=""/>
                      </v:shape>
                      <v:shape id="Graphic 56" o:spid="_x0000_s1028" style="position:absolute;left:6350;top:6350;width:266700;height:257175;visibility:visible;mso-wrap-style:square;v-text-anchor:top" coordsize="266700,25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" path="m,128651l10477,78599,39052,37703,81438,10118,133350,r51911,10118l227647,37703r28575,40896l266700,128651r-10478,50032l227647,219535r-42386,27541l133350,257175,81438,247076,39052,219535,10477,178683,,128651xe" filled="f" strokeweight="1pt">
                        <v:path arrowok="t"/>
                      </v:shape>
                    </v:group>
                  </w:pict>
                </mc:Fallback>
              </mc:AlternateContent>
            </w:r>
          </w:p>
        </w:tc>
        <w:tc>
          <w:tcPr>
            <w:tcW w:w="2642" w:type="dxa"/>
          </w:tcPr>
          <w:p w14:paraId="2AF76A8E" w14:textId="77777777" w:rsidR="00105E71" w:rsidRPr="008018AD" w:rsidRDefault="00105E71" w:rsidP="00105E71">
            <w:pPr>
              <w:tabs>
                <w:tab w:val="left" w:pos="1020"/>
              </w:tabs>
              <w:spacing w:line="360" w:lineRule="auto"/>
              <w:jc w:val="center"/>
              <w:rPr>
                <w:rFonts w:ascii="Times New Roman" w:hAnsi="Times New Roman" w:cs="Times New Roman"/>
                <w:sz w:val="20"/>
                <w:szCs w:val="20"/>
                <w:lang w:val="en-US"/>
              </w:rPr>
            </w:pPr>
          </w:p>
          <w:p w14:paraId="7B9F171E" w14:textId="4E5B9888" w:rsidR="00105E71" w:rsidRPr="008018AD" w:rsidRDefault="00105E71" w:rsidP="00105E71">
            <w:pPr>
              <w:tabs>
                <w:tab w:val="left" w:pos="1020"/>
              </w:tabs>
              <w:spacing w:line="360" w:lineRule="auto"/>
              <w:jc w:val="center"/>
              <w:rPr>
                <w:rFonts w:ascii="Times New Roman" w:hAnsi="Times New Roman" w:cs="Times New Roman"/>
                <w:sz w:val="20"/>
                <w:szCs w:val="20"/>
                <w:lang w:val="en-US"/>
              </w:rPr>
            </w:pPr>
            <w:r w:rsidRPr="008018AD">
              <w:rPr>
                <w:rFonts w:ascii="Times New Roman" w:hAnsi="Times New Roman" w:cs="Times New Roman"/>
                <w:sz w:val="20"/>
                <w:szCs w:val="20"/>
                <w:lang w:val="en-US"/>
              </w:rPr>
              <w:t>Status akhir</w:t>
            </w:r>
          </w:p>
        </w:tc>
        <w:tc>
          <w:tcPr>
            <w:tcW w:w="2643" w:type="dxa"/>
          </w:tcPr>
          <w:p w14:paraId="2146C379" w14:textId="47912E95" w:rsidR="00105E71" w:rsidRPr="008018AD" w:rsidRDefault="00105E71" w:rsidP="00105E71">
            <w:pPr>
              <w:tabs>
                <w:tab w:val="left" w:pos="1020"/>
              </w:tabs>
              <w:jc w:val="both"/>
              <w:rPr>
                <w:rFonts w:ascii="Times New Roman" w:hAnsi="Times New Roman" w:cs="Times New Roman"/>
                <w:sz w:val="20"/>
                <w:szCs w:val="20"/>
                <w:lang w:val="en-US"/>
              </w:rPr>
            </w:pPr>
            <w:r w:rsidRPr="008018AD">
              <w:rPr>
                <w:rFonts w:ascii="Times New Roman" w:hAnsi="Times New Roman" w:cs="Times New Roman"/>
                <w:sz w:val="20"/>
                <w:szCs w:val="20"/>
                <w:lang w:val="en-US"/>
              </w:rPr>
              <w:t>Status akhir yang dilakukan sistem, sebuah diagram aktivitas memiliki sebuah status akhir.</w:t>
            </w:r>
          </w:p>
        </w:tc>
      </w:tr>
    </w:tbl>
    <w:p w14:paraId="392DE36B" w14:textId="18842516" w:rsidR="00181B7E" w:rsidRPr="005F58A9" w:rsidRDefault="00105E71" w:rsidP="005F58A9">
      <w:pPr>
        <w:rPr>
          <w:sz w:val="20"/>
          <w:szCs w:val="20"/>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EA2AC6">
        <w:rPr>
          <w:rFonts w:ascii="Times New Roman" w:hAnsi="Times New Roman" w:cs="Times New Roman"/>
          <w:sz w:val="24"/>
          <w:szCs w:val="24"/>
          <w:lang w:val="en-US"/>
        </w:rPr>
        <w:tab/>
      </w:r>
      <w:r w:rsidR="00EA2AC6">
        <w:rPr>
          <w:rFonts w:ascii="Times New Roman" w:hAnsi="Times New Roman" w:cs="Times New Roman"/>
          <w:sz w:val="24"/>
          <w:szCs w:val="24"/>
          <w:lang w:val="en-US"/>
        </w:rPr>
        <w:tab/>
      </w:r>
      <w:r w:rsidRPr="005B794D">
        <w:rPr>
          <w:rFonts w:ascii="Times New Roman" w:hAnsi="Times New Roman" w:cs="Times New Roman"/>
          <w:sz w:val="20"/>
          <w:szCs w:val="20"/>
          <w:lang w:val="en-US"/>
        </w:rPr>
        <w:t>Sumber:</w:t>
      </w:r>
      <w:r w:rsidRPr="005B794D">
        <w:rPr>
          <w:rFonts w:ascii="Times New Roman" w:hAnsi="Times New Roman" w:cs="Times New Roman"/>
          <w:sz w:val="20"/>
          <w:szCs w:val="20"/>
        </w:rPr>
        <w:t xml:space="preserve"> </w:t>
      </w:r>
      <w:r w:rsidR="00EA2AC6">
        <w:rPr>
          <w:rFonts w:ascii="Times New Roman" w:hAnsi="Times New Roman" w:cs="Times New Roman"/>
          <w:sz w:val="20"/>
          <w:szCs w:val="20"/>
        </w:rPr>
        <w:fldChar w:fldCharType="begin"/>
      </w:r>
      <w:r w:rsidR="00EA2AC6">
        <w:rPr>
          <w:rFonts w:ascii="Times New Roman" w:hAnsi="Times New Roman" w:cs="Times New Roman"/>
          <w:sz w:val="20"/>
          <w:szCs w:val="20"/>
        </w:rPr>
        <w:instrText xml:space="preserve"> ADDIN ZOTERO_ITEM CSL_CITATION {"citationID":"EbiLrkVb","properties":{"formattedCitation":"(Noviantoro dkk., 2022)","plainCitation":"(Noviantoro dkk., 2022)","noteIndex":0},"citationItems":[{"id":79,"uris":["http://zotero.org/users/local/8npMbMCH/items/J2ELVBHV"],"itemData":{"id":79,"type":"article-journal","abstract":"Sports activities are currently one of the activities to channel hobbies. One of the most popular sports, especially by the people in Indonesia, is Badminton. Badminton is considered quite efficient because it does not require a lot of equipment. The field that is used to play badminton also has many rental services. Currently, field rental activities are carried out manually in many GORs, so they are considered inefficient because tenants have to come to the place to be able to rent, and if the field is fully booked, the tenants will return empty-handed. As technology develops, many activities are carried out digitally to become more efficient. Therefore, the author designed a Web-Based Badminton Court Rental Application. This application design is expected to be implemented in the future using the System Life Cycle Development (SDLC) research method in its manufacture. The website has been successfully created based on the design that has been made. Then, testing using the Black-Box Testing method. The results obtained that this application can run well and is feasible to use.","container-title":"Jurnal Teknik dan Science","DOI":"10.56127/jts.v1i2.108","ISSN":"2828-6871, 2828-7002","issue":"2","journalAbbreviation":"JTS","language":"id","page":"88-103","source":"DOI.org (Crossref)","title":"RANCANGAN DAN IMPLEMENTASI APLIKASI SEWA LAPANGAN BADMINTON WILAYAH DEPOK BERBASIS WEB","volume":"1","author":[{"family":"Noviantoro","given":"Agung"},{"family":"Silviana","given":"Amelia Belinda"},{"family":"Fitriani","given":"Risma Rahmalia"},{"family":"Permatasari","given":"Hanum Putri"}],"issued":{"date-parts":[["2022",6,21]]}}}],"schema":"https://github.com/citation-style-language/schema/raw/master/csl-citation.json"} </w:instrText>
      </w:r>
      <w:r w:rsidR="00EA2AC6">
        <w:rPr>
          <w:rFonts w:ascii="Times New Roman" w:hAnsi="Times New Roman" w:cs="Times New Roman"/>
          <w:sz w:val="20"/>
          <w:szCs w:val="20"/>
        </w:rPr>
        <w:fldChar w:fldCharType="separate"/>
      </w:r>
      <w:r w:rsidR="00EA2AC6" w:rsidRPr="00EA2AC6">
        <w:rPr>
          <w:rFonts w:ascii="Times New Roman" w:hAnsi="Times New Roman" w:cs="Times New Roman"/>
          <w:sz w:val="20"/>
        </w:rPr>
        <w:t>(Noviantoro dkk., 2022)</w:t>
      </w:r>
      <w:r w:rsidR="00EA2AC6">
        <w:rPr>
          <w:rFonts w:ascii="Times New Roman" w:hAnsi="Times New Roman" w:cs="Times New Roman"/>
          <w:sz w:val="20"/>
          <w:szCs w:val="20"/>
        </w:rPr>
        <w:fldChar w:fldCharType="end"/>
      </w:r>
    </w:p>
    <w:p w14:paraId="13044F2D" w14:textId="77777777" w:rsidR="00D21228" w:rsidRPr="00851AAD" w:rsidRDefault="00D21228" w:rsidP="00D21228">
      <w:pPr>
        <w:pStyle w:val="Bab29"/>
        <w:ind w:left="567" w:hanging="567"/>
        <w:rPr>
          <w:i/>
        </w:rPr>
      </w:pPr>
      <w:r>
        <w:rPr>
          <w:i/>
        </w:rPr>
        <w:lastRenderedPageBreak/>
        <w:t>Sequenc</w:t>
      </w:r>
      <w:r w:rsidRPr="007E40A5">
        <w:rPr>
          <w:i/>
        </w:rPr>
        <w:t>e Diagram</w:t>
      </w:r>
      <w:r w:rsidRPr="00851AAD">
        <w:rPr>
          <w:i/>
        </w:rPr>
        <w:t xml:space="preserve"> </w:t>
      </w:r>
    </w:p>
    <w:p w14:paraId="07E53C5A" w14:textId="46EACDA0" w:rsidR="00E851D2" w:rsidRDefault="00A83561" w:rsidP="00E851D2">
      <w:pPr>
        <w:tabs>
          <w:tab w:val="left" w:pos="0"/>
        </w:tabs>
        <w:spacing w:line="360" w:lineRule="auto"/>
        <w:ind w:firstLine="567"/>
        <w:jc w:val="both"/>
        <w:rPr>
          <w:rFonts w:ascii="Times New Roman" w:hAnsi="Times New Roman" w:cs="Times New Roman"/>
          <w:sz w:val="24"/>
          <w:szCs w:val="24"/>
          <w:lang w:val="en-US"/>
        </w:rPr>
      </w:pPr>
      <w:r w:rsidRPr="00A83561">
        <w:rPr>
          <w:rFonts w:ascii="Times New Roman" w:hAnsi="Times New Roman" w:cs="Times New Roman"/>
          <w:i/>
          <w:iCs/>
          <w:sz w:val="24"/>
          <w:szCs w:val="24"/>
          <w:lang w:val="en-US"/>
        </w:rPr>
        <w:t>Sequence Diagram</w:t>
      </w:r>
      <w:r>
        <w:rPr>
          <w:rFonts w:ascii="Times New Roman" w:hAnsi="Times New Roman" w:cs="Times New Roman"/>
          <w:sz w:val="24"/>
          <w:szCs w:val="24"/>
          <w:lang w:val="en-US"/>
        </w:rPr>
        <w:t xml:space="preserve"> (diagram urutan) </w:t>
      </w:r>
      <w:r w:rsidR="00964FFE">
        <w:rPr>
          <w:rFonts w:ascii="Times New Roman" w:hAnsi="Times New Roman" w:cs="Times New Roman"/>
          <w:sz w:val="24"/>
          <w:szCs w:val="24"/>
          <w:lang w:val="en-US"/>
        </w:rPr>
        <w:t xml:space="preserve">adalah salah satu jenis diagram dalam </w:t>
      </w:r>
      <w:r w:rsidR="00964FFE" w:rsidRPr="00964FFE">
        <w:rPr>
          <w:rFonts w:ascii="Times New Roman" w:hAnsi="Times New Roman" w:cs="Times New Roman"/>
          <w:i/>
          <w:iCs/>
          <w:sz w:val="24"/>
          <w:szCs w:val="24"/>
          <w:lang w:val="en-US"/>
        </w:rPr>
        <w:t>Unified Modeling Language</w:t>
      </w:r>
      <w:r w:rsidR="00964FFE">
        <w:rPr>
          <w:rFonts w:ascii="Times New Roman" w:hAnsi="Times New Roman" w:cs="Times New Roman"/>
          <w:sz w:val="24"/>
          <w:szCs w:val="24"/>
          <w:lang w:val="en-US"/>
        </w:rPr>
        <w:t xml:space="preserve"> (UML) yang digunakan untuk menggambarkan bagaimana objek-objek dalam sebuah sistem saling berinteraksi satu sama lain dalam suatu skenario tertentu. Diagram ini menggambarkan alur komunikasi antara objek melalui pengiriman dan penerimaan pesan </w:t>
      </w:r>
      <w:r w:rsidR="00964FFE" w:rsidRPr="00964FFE">
        <w:rPr>
          <w:rFonts w:ascii="Times New Roman" w:hAnsi="Times New Roman" w:cs="Times New Roman"/>
          <w:i/>
          <w:iCs/>
          <w:sz w:val="24"/>
          <w:szCs w:val="24"/>
          <w:lang w:val="en-US"/>
        </w:rPr>
        <w:t>(message)</w:t>
      </w:r>
      <w:r w:rsidR="00964FFE">
        <w:rPr>
          <w:rFonts w:ascii="Times New Roman" w:hAnsi="Times New Roman" w:cs="Times New Roman"/>
          <w:sz w:val="24"/>
          <w:szCs w:val="24"/>
          <w:lang w:val="en-US"/>
        </w:rPr>
        <w:t xml:space="preserve"> secara berurutan sesaui waktu. Artinya, diagram ini tidak hanya menunjukan siapa yang berinteraksi, tetapi juga kapan interaksi itu terjadi. Dalam </w:t>
      </w:r>
      <w:r w:rsidR="00964FFE" w:rsidRPr="000A043E">
        <w:rPr>
          <w:rFonts w:ascii="Times New Roman" w:hAnsi="Times New Roman" w:cs="Times New Roman"/>
          <w:i/>
          <w:iCs/>
          <w:sz w:val="24"/>
          <w:szCs w:val="24"/>
          <w:lang w:val="en-US"/>
        </w:rPr>
        <w:t>sequence diagram</w:t>
      </w:r>
      <w:r w:rsidR="00964FFE">
        <w:rPr>
          <w:rFonts w:ascii="Times New Roman" w:hAnsi="Times New Roman" w:cs="Times New Roman"/>
          <w:sz w:val="24"/>
          <w:szCs w:val="24"/>
          <w:lang w:val="en-US"/>
        </w:rPr>
        <w:t>, setiap objek digambarkan memiliki garis kehidupan yang menunjukan kapan objek itu aktif selama proses berlangsung. Pesan yang dikirim dan diterima ditampilkan dalam bentuk panah, sehingga memudahkan kita melihat urutan proses secara visual.</w:t>
      </w:r>
    </w:p>
    <w:p w14:paraId="6B673C94" w14:textId="307E7091" w:rsidR="00964FFE" w:rsidRDefault="00964FFE" w:rsidP="00E851D2">
      <w:pPr>
        <w:tabs>
          <w:tab w:val="left" w:pos="0"/>
        </w:tabs>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gar bisa membuat </w:t>
      </w:r>
      <w:r w:rsidRPr="000A043E">
        <w:rPr>
          <w:rFonts w:ascii="Times New Roman" w:hAnsi="Times New Roman" w:cs="Times New Roman"/>
          <w:i/>
          <w:iCs/>
          <w:sz w:val="24"/>
          <w:szCs w:val="24"/>
          <w:lang w:val="en-US"/>
        </w:rPr>
        <w:t>sequence diagram</w:t>
      </w:r>
      <w:r>
        <w:rPr>
          <w:rFonts w:ascii="Times New Roman" w:hAnsi="Times New Roman" w:cs="Times New Roman"/>
          <w:sz w:val="24"/>
          <w:szCs w:val="24"/>
          <w:lang w:val="en-US"/>
        </w:rPr>
        <w:t xml:space="preserve"> dengan benar, kita harus memahami dulu skenario yang ada di </w:t>
      </w:r>
      <w:r w:rsidRPr="000A043E">
        <w:rPr>
          <w:rFonts w:ascii="Times New Roman" w:hAnsi="Times New Roman" w:cs="Times New Roman"/>
          <w:i/>
          <w:iCs/>
          <w:sz w:val="24"/>
          <w:szCs w:val="24"/>
          <w:lang w:val="en-US"/>
        </w:rPr>
        <w:t>usecase</w:t>
      </w:r>
      <w:r>
        <w:rPr>
          <w:rFonts w:ascii="Times New Roman" w:hAnsi="Times New Roman" w:cs="Times New Roman"/>
          <w:sz w:val="24"/>
          <w:szCs w:val="24"/>
          <w:lang w:val="en-US"/>
        </w:rPr>
        <w:t xml:space="preserve"> yang sedang dibahas.</w:t>
      </w:r>
      <w:r w:rsidR="000A043E">
        <w:rPr>
          <w:rFonts w:ascii="Times New Roman" w:hAnsi="Times New Roman" w:cs="Times New Roman"/>
          <w:sz w:val="24"/>
          <w:szCs w:val="24"/>
          <w:lang w:val="en-US"/>
        </w:rPr>
        <w:t xml:space="preserve"> Selain, itu penting juga untuk mengetahui objek-objek apa saja yang terlibat, dan metode apa yang dimiliki oleh masing-masing objek tersebut. Objek-objek ini biasanya berasal dari hasil instansiasi kelas dalam pemograman </w:t>
      </w:r>
      <w:r w:rsidR="000A043E">
        <w:rPr>
          <w:rFonts w:ascii="Times New Roman" w:hAnsi="Times New Roman" w:cs="Times New Roman"/>
          <w:sz w:val="24"/>
          <w:szCs w:val="24"/>
          <w:lang w:val="en-US"/>
        </w:rPr>
        <w:fldChar w:fldCharType="begin"/>
      </w:r>
      <w:r w:rsidR="000A043E">
        <w:rPr>
          <w:rFonts w:ascii="Times New Roman" w:hAnsi="Times New Roman" w:cs="Times New Roman"/>
          <w:sz w:val="24"/>
          <w:szCs w:val="24"/>
          <w:lang w:val="en-US"/>
        </w:rPr>
        <w:instrText xml:space="preserve"> ADDIN ZOTERO_ITEM CSL_CITATION {"citationID":"1xbIR5zw","properties":{"formattedCitation":"(Rani, 2023)","plainCitation":"(Rani, 2023)","noteIndex":0},"citationItems":[{"id":174,"uris":["http://zotero.org/users/local/8npMbMCH/items/L4ZT2HSZ"],"itemData":{"id":174,"type":"report","collection-title":"Laporan Praktik Kerja Lapangan – Program Studi Informatika, Institut Teknologi dan Bisnis PalComTech","event-place":"Palembang","genre":"Internship Report / Laporan PKL","language":"Indonesian","number":"011200067","page":"1–48","publisher":"Institut Teknologi dan Bisnis PalComTech","publisher-place":"Palembang","source":"Zotero","title":"PERANCANGAN APLIKASI PENGOLAHAN DATA BUKU DAN PENGUNJUNG PERPUSTAKAAN BERBASIS WEB PADA SMA NEGERI 17 PALEMBANG","title-short":"Aplikasi Perpustakaan Berbasis Web","URL":"(repo.palcomtech.ac.id)","author":[{"family":"Rani","given":"Salsya Puspita"}],"issued":{"date-parts":[["2023"]]}}}],"schema":"https://github.com/citation-style-language/schema/raw/master/csl-citation.json"} </w:instrText>
      </w:r>
      <w:r w:rsidR="000A043E">
        <w:rPr>
          <w:rFonts w:ascii="Times New Roman" w:hAnsi="Times New Roman" w:cs="Times New Roman"/>
          <w:sz w:val="24"/>
          <w:szCs w:val="24"/>
          <w:lang w:val="en-US"/>
        </w:rPr>
        <w:fldChar w:fldCharType="separate"/>
      </w:r>
      <w:r w:rsidR="000A043E" w:rsidRPr="000A043E">
        <w:rPr>
          <w:rFonts w:ascii="Times New Roman" w:hAnsi="Times New Roman" w:cs="Times New Roman"/>
          <w:sz w:val="24"/>
        </w:rPr>
        <w:t>(Rani, 2023)</w:t>
      </w:r>
      <w:r w:rsidR="000A043E">
        <w:rPr>
          <w:rFonts w:ascii="Times New Roman" w:hAnsi="Times New Roman" w:cs="Times New Roman"/>
          <w:sz w:val="24"/>
          <w:szCs w:val="24"/>
          <w:lang w:val="en-US"/>
        </w:rPr>
        <w:fldChar w:fldCharType="end"/>
      </w:r>
      <w:r w:rsidR="000A043E">
        <w:rPr>
          <w:rFonts w:ascii="Times New Roman" w:hAnsi="Times New Roman" w:cs="Times New Roman"/>
          <w:sz w:val="24"/>
          <w:szCs w:val="24"/>
          <w:lang w:val="en-US"/>
        </w:rPr>
        <w:t>.</w:t>
      </w:r>
    </w:p>
    <w:p w14:paraId="59BF699B" w14:textId="1AF95274" w:rsidR="00192DA7" w:rsidRDefault="00192DA7" w:rsidP="00192DA7">
      <w:pPr>
        <w:pStyle w:val="Caption"/>
        <w:jc w:val="left"/>
        <w:rPr>
          <w:lang w:val="en-US"/>
        </w:rPr>
      </w:pPr>
      <w:r>
        <w:t xml:space="preserve">Tabel 2. </w:t>
      </w:r>
      <w:fldSimple w:instr=" SEQ Tabel_2. \* ARABIC ">
        <w:r w:rsidR="007224D5">
          <w:rPr>
            <w:noProof/>
          </w:rPr>
          <w:t>4</w:t>
        </w:r>
      </w:fldSimple>
      <w:r>
        <w:t xml:space="preserve"> </w:t>
      </w:r>
      <w:r>
        <w:rPr>
          <w:lang w:val="en-US"/>
        </w:rPr>
        <w:t xml:space="preserve">Simbol-simbol </w:t>
      </w:r>
      <w:r w:rsidR="007224D5">
        <w:rPr>
          <w:i/>
          <w:iCs/>
          <w:lang w:val="en-US"/>
        </w:rPr>
        <w:t>Squence</w:t>
      </w:r>
      <w:r w:rsidRPr="003979D5">
        <w:rPr>
          <w:i/>
          <w:iCs/>
          <w:lang w:val="en-US"/>
        </w:rPr>
        <w:t xml:space="preserve"> Diagram</w:t>
      </w:r>
    </w:p>
    <w:tbl>
      <w:tblPr>
        <w:tblStyle w:val="TableGrid"/>
        <w:tblW w:w="0" w:type="auto"/>
        <w:tblLook w:val="04A0" w:firstRow="1" w:lastRow="0" w:firstColumn="1" w:lastColumn="0" w:noHBand="0" w:noVBand="1"/>
      </w:tblPr>
      <w:tblGrid>
        <w:gridCol w:w="1992"/>
        <w:gridCol w:w="1331"/>
        <w:gridCol w:w="4114"/>
      </w:tblGrid>
      <w:tr w:rsidR="005F58A9" w:rsidRPr="008018AD" w14:paraId="110A276B" w14:textId="77777777" w:rsidTr="008018AD">
        <w:trPr>
          <w:trHeight w:val="339"/>
        </w:trPr>
        <w:tc>
          <w:tcPr>
            <w:tcW w:w="1705" w:type="dxa"/>
          </w:tcPr>
          <w:p w14:paraId="6F3788DA" w14:textId="02345919" w:rsidR="005F58A9" w:rsidRPr="008018AD" w:rsidRDefault="00A75641" w:rsidP="008018AD">
            <w:pPr>
              <w:tabs>
                <w:tab w:val="left" w:pos="0"/>
              </w:tabs>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Simbol</w:t>
            </w:r>
          </w:p>
        </w:tc>
        <w:tc>
          <w:tcPr>
            <w:tcW w:w="1331" w:type="dxa"/>
          </w:tcPr>
          <w:p w14:paraId="408A13C6" w14:textId="3CECCF50" w:rsidR="005F58A9" w:rsidRPr="008018AD" w:rsidRDefault="00A75641" w:rsidP="008018AD">
            <w:pPr>
              <w:tabs>
                <w:tab w:val="left" w:pos="0"/>
              </w:tabs>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Nama</w:t>
            </w:r>
          </w:p>
        </w:tc>
        <w:tc>
          <w:tcPr>
            <w:tcW w:w="4114" w:type="dxa"/>
          </w:tcPr>
          <w:p w14:paraId="0C256115" w14:textId="68B9F6BC" w:rsidR="005F58A9" w:rsidRPr="008018AD" w:rsidRDefault="00A75641" w:rsidP="008018AD">
            <w:pPr>
              <w:tabs>
                <w:tab w:val="left" w:pos="0"/>
              </w:tabs>
              <w:rPr>
                <w:rFonts w:ascii="Times New Roman" w:hAnsi="Times New Roman" w:cs="Times New Roman"/>
                <w:b/>
                <w:bCs/>
                <w:sz w:val="20"/>
                <w:szCs w:val="20"/>
                <w:lang w:val="en-US"/>
              </w:rPr>
            </w:pPr>
            <w:r w:rsidRPr="008018AD">
              <w:rPr>
                <w:rFonts w:ascii="Times New Roman" w:hAnsi="Times New Roman" w:cs="Times New Roman"/>
                <w:b/>
                <w:bCs/>
                <w:sz w:val="20"/>
                <w:szCs w:val="20"/>
                <w:lang w:val="en-US"/>
              </w:rPr>
              <w:t>Keterangan</w:t>
            </w:r>
          </w:p>
        </w:tc>
      </w:tr>
      <w:tr w:rsidR="005F58A9" w:rsidRPr="008018AD" w14:paraId="6C778DFA" w14:textId="77777777" w:rsidTr="00C96752">
        <w:trPr>
          <w:trHeight w:val="1481"/>
        </w:trPr>
        <w:tc>
          <w:tcPr>
            <w:tcW w:w="1705" w:type="dxa"/>
          </w:tcPr>
          <w:p w14:paraId="5EC9051C" w14:textId="77777777" w:rsidR="00C1668C" w:rsidRPr="008018AD" w:rsidRDefault="00C1668C" w:rsidP="008018AD">
            <w:pPr>
              <w:tabs>
                <w:tab w:val="left" w:pos="0"/>
              </w:tabs>
              <w:rPr>
                <w:rFonts w:ascii="Times New Roman" w:hAnsi="Times New Roman" w:cs="Times New Roman"/>
                <w:bCs/>
                <w:iCs/>
                <w:sz w:val="20"/>
                <w:szCs w:val="20"/>
                <w:lang w:val="en-US"/>
              </w:rPr>
            </w:pPr>
          </w:p>
          <w:p w14:paraId="5DDC3C09" w14:textId="77777777" w:rsidR="00C1668C" w:rsidRPr="008018AD" w:rsidRDefault="00C1668C" w:rsidP="008018AD">
            <w:pPr>
              <w:tabs>
                <w:tab w:val="left" w:pos="0"/>
              </w:tabs>
              <w:rPr>
                <w:rFonts w:ascii="Times New Roman" w:hAnsi="Times New Roman" w:cs="Times New Roman"/>
                <w:bCs/>
                <w:iCs/>
                <w:sz w:val="20"/>
                <w:szCs w:val="20"/>
                <w:lang w:val="en-US"/>
              </w:rPr>
            </w:pPr>
          </w:p>
          <w:p w14:paraId="4D96DD9B" w14:textId="464EF365" w:rsidR="00C1668C" w:rsidRPr="008018AD" w:rsidRDefault="00C1668C" w:rsidP="008018AD">
            <w:pPr>
              <w:tabs>
                <w:tab w:val="left" w:pos="0"/>
              </w:tabs>
              <w:rPr>
                <w:rFonts w:ascii="Times New Roman" w:hAnsi="Times New Roman" w:cs="Times New Roman"/>
                <w:bCs/>
                <w:iCs/>
                <w:sz w:val="20"/>
                <w:szCs w:val="20"/>
                <w:lang w:val="en-US"/>
              </w:rPr>
            </w:pPr>
            <w:r w:rsidRPr="008018AD">
              <w:rPr>
                <w:rFonts w:ascii="Times New Roman" w:hAnsi="Times New Roman" w:cs="Times New Roman"/>
                <w:bCs/>
                <w:iCs/>
                <w:noProof/>
                <w:sz w:val="20"/>
                <w:szCs w:val="20"/>
                <w:lang w:val="en-US"/>
              </w:rPr>
              <w:drawing>
                <wp:inline distT="0" distB="0" distL="0" distR="0" wp14:anchorId="5FA5A1A9" wp14:editId="1DE8EDC4">
                  <wp:extent cx="341146" cy="552450"/>
                  <wp:effectExtent l="0" t="0" r="1905" b="0"/>
                  <wp:docPr id="133201651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5319" cy="575402"/>
                          </a:xfrm>
                          <a:prstGeom prst="rect">
                            <a:avLst/>
                          </a:prstGeom>
                          <a:noFill/>
                        </pic:spPr>
                      </pic:pic>
                    </a:graphicData>
                  </a:graphic>
                </wp:inline>
              </w:drawing>
            </w:r>
          </w:p>
        </w:tc>
        <w:tc>
          <w:tcPr>
            <w:tcW w:w="1331" w:type="dxa"/>
          </w:tcPr>
          <w:p w14:paraId="01DBF703" w14:textId="77777777" w:rsidR="00C1668C" w:rsidRPr="008018AD" w:rsidRDefault="00C1668C" w:rsidP="008018AD">
            <w:pPr>
              <w:tabs>
                <w:tab w:val="left" w:pos="0"/>
              </w:tabs>
              <w:rPr>
                <w:rFonts w:ascii="Times New Roman" w:hAnsi="Times New Roman" w:cs="Times New Roman"/>
                <w:sz w:val="20"/>
                <w:szCs w:val="20"/>
                <w:lang w:val="en-US"/>
              </w:rPr>
            </w:pPr>
          </w:p>
          <w:p w14:paraId="04F6BC5D" w14:textId="77777777" w:rsidR="00C1668C" w:rsidRPr="008018AD" w:rsidRDefault="00C1668C" w:rsidP="008018AD">
            <w:pPr>
              <w:tabs>
                <w:tab w:val="left" w:pos="0"/>
              </w:tabs>
              <w:rPr>
                <w:rFonts w:ascii="Times New Roman" w:hAnsi="Times New Roman" w:cs="Times New Roman"/>
                <w:sz w:val="20"/>
                <w:szCs w:val="20"/>
                <w:lang w:val="en-US"/>
              </w:rPr>
            </w:pPr>
          </w:p>
          <w:p w14:paraId="3CA955EC" w14:textId="77777777" w:rsidR="00C1668C" w:rsidRPr="008018AD" w:rsidRDefault="00C1668C" w:rsidP="008018AD">
            <w:pPr>
              <w:tabs>
                <w:tab w:val="left" w:pos="0"/>
              </w:tabs>
              <w:rPr>
                <w:rFonts w:ascii="Times New Roman" w:hAnsi="Times New Roman" w:cs="Times New Roman"/>
                <w:sz w:val="20"/>
                <w:szCs w:val="20"/>
                <w:lang w:val="en-US"/>
              </w:rPr>
            </w:pPr>
          </w:p>
          <w:p w14:paraId="2FC063D1" w14:textId="08A4FDCD" w:rsidR="005F58A9" w:rsidRPr="008018AD" w:rsidRDefault="00C1668C"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Aktor</w:t>
            </w:r>
          </w:p>
        </w:tc>
        <w:tc>
          <w:tcPr>
            <w:tcW w:w="4114" w:type="dxa"/>
          </w:tcPr>
          <w:p w14:paraId="02C220F8" w14:textId="102250D1" w:rsidR="005F58A9" w:rsidRPr="008018AD" w:rsidRDefault="00C1668C"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Orang, proses, atau sistem lain yang berinteraksi dengan sistem yang akan dibuat diluar sistem informasi yang akan dibuat itu sendiri, jadi walaupun simboldari aktor gambar orang, tapi aktor belum tentu merupakan orang, biasanya dinyatakan dalam menggunakan kata benda di awal frase nama aktor.</w:t>
            </w:r>
          </w:p>
        </w:tc>
      </w:tr>
      <w:tr w:rsidR="005F58A9" w:rsidRPr="008018AD" w14:paraId="418D4297" w14:textId="77777777" w:rsidTr="00C96752">
        <w:trPr>
          <w:trHeight w:val="711"/>
        </w:trPr>
        <w:tc>
          <w:tcPr>
            <w:tcW w:w="1705" w:type="dxa"/>
          </w:tcPr>
          <w:p w14:paraId="576DD801" w14:textId="16D0E2C9" w:rsidR="005F58A9" w:rsidRPr="008018AD" w:rsidRDefault="0066095A" w:rsidP="008018AD">
            <w:pPr>
              <w:tabs>
                <w:tab w:val="left" w:pos="0"/>
              </w:tabs>
              <w:rPr>
                <w:rFonts w:ascii="Times New Roman" w:hAnsi="Times New Roman" w:cs="Times New Roman"/>
                <w:sz w:val="20"/>
                <w:szCs w:val="20"/>
                <w:lang w:val="en-US"/>
              </w:rPr>
            </w:pPr>
            <w:r w:rsidRPr="008018AD">
              <w:rPr>
                <w:noProof/>
                <w:sz w:val="20"/>
                <w:szCs w:val="20"/>
                <w:lang w:val="en-US"/>
              </w:rPr>
              <w:drawing>
                <wp:inline distT="0" distB="0" distL="0" distR="0" wp14:anchorId="6698E719" wp14:editId="6873366B">
                  <wp:extent cx="8890" cy="838200"/>
                  <wp:effectExtent l="0" t="0" r="29210" b="0"/>
                  <wp:docPr id="1194128070" name="Imag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27" cstate="print"/>
                          <a:stretch>
                            <a:fillRect/>
                          </a:stretch>
                        </pic:blipFill>
                        <pic:spPr>
                          <a:xfrm>
                            <a:off x="0" y="0"/>
                            <a:ext cx="8890" cy="838200"/>
                          </a:xfrm>
                          <a:prstGeom prst="rect">
                            <a:avLst/>
                          </a:prstGeom>
                        </pic:spPr>
                      </pic:pic>
                    </a:graphicData>
                  </a:graphic>
                </wp:inline>
              </w:drawing>
            </w:r>
          </w:p>
        </w:tc>
        <w:tc>
          <w:tcPr>
            <w:tcW w:w="1331" w:type="dxa"/>
          </w:tcPr>
          <w:p w14:paraId="2C04737C" w14:textId="34E1C854" w:rsidR="005F58A9"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 xml:space="preserve">Garis Hidup/ </w:t>
            </w:r>
            <w:r w:rsidRPr="008018AD">
              <w:rPr>
                <w:rFonts w:ascii="Times New Roman" w:hAnsi="Times New Roman" w:cs="Times New Roman"/>
                <w:i/>
                <w:iCs/>
                <w:sz w:val="20"/>
                <w:szCs w:val="20"/>
                <w:lang w:val="en-US"/>
              </w:rPr>
              <w:t>lifeline</w:t>
            </w:r>
          </w:p>
        </w:tc>
        <w:tc>
          <w:tcPr>
            <w:tcW w:w="4114" w:type="dxa"/>
          </w:tcPr>
          <w:p w14:paraId="1F57DBE4" w14:textId="77777777" w:rsidR="0066095A" w:rsidRPr="008018AD" w:rsidRDefault="0066095A" w:rsidP="008018AD">
            <w:pPr>
              <w:tabs>
                <w:tab w:val="left" w:pos="0"/>
              </w:tabs>
              <w:rPr>
                <w:rFonts w:ascii="Times New Roman" w:hAnsi="Times New Roman" w:cs="Times New Roman"/>
                <w:sz w:val="20"/>
                <w:szCs w:val="20"/>
                <w:lang w:val="en-US"/>
              </w:rPr>
            </w:pPr>
          </w:p>
          <w:p w14:paraId="41CF1CB6" w14:textId="66C49A14" w:rsidR="005F58A9"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Menyatakan kehidupan suatu objek.</w:t>
            </w:r>
          </w:p>
        </w:tc>
      </w:tr>
      <w:tr w:rsidR="005F58A9" w:rsidRPr="008018AD" w14:paraId="32D5BB98" w14:textId="77777777" w:rsidTr="00C96752">
        <w:trPr>
          <w:trHeight w:val="800"/>
        </w:trPr>
        <w:tc>
          <w:tcPr>
            <w:tcW w:w="1705" w:type="dxa"/>
          </w:tcPr>
          <w:p w14:paraId="72B287C5" w14:textId="77777777" w:rsidR="00C96752" w:rsidRDefault="00C96752" w:rsidP="008018AD">
            <w:pPr>
              <w:tabs>
                <w:tab w:val="left" w:pos="0"/>
              </w:tabs>
              <w:rPr>
                <w:rFonts w:ascii="Times New Roman" w:hAnsi="Times New Roman" w:cs="Times New Roman"/>
                <w:noProof/>
                <w:sz w:val="20"/>
                <w:szCs w:val="20"/>
                <w:lang w:val="en-US"/>
              </w:rPr>
            </w:pPr>
          </w:p>
          <w:p w14:paraId="634077D7" w14:textId="2FE4AC4B" w:rsidR="005F58A9"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noProof/>
                <w:sz w:val="20"/>
                <w:szCs w:val="20"/>
                <w:lang w:val="en-US"/>
              </w:rPr>
              <w:drawing>
                <wp:inline distT="0" distB="0" distL="0" distR="0" wp14:anchorId="1919BD94" wp14:editId="65312284">
                  <wp:extent cx="1109345" cy="250190"/>
                  <wp:effectExtent l="0" t="0" r="0" b="0"/>
                  <wp:docPr id="102629754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09345" cy="250190"/>
                          </a:xfrm>
                          <a:prstGeom prst="rect">
                            <a:avLst/>
                          </a:prstGeom>
                          <a:noFill/>
                        </pic:spPr>
                      </pic:pic>
                    </a:graphicData>
                  </a:graphic>
                </wp:inline>
              </w:drawing>
            </w:r>
          </w:p>
        </w:tc>
        <w:tc>
          <w:tcPr>
            <w:tcW w:w="1331" w:type="dxa"/>
          </w:tcPr>
          <w:p w14:paraId="3B425CE8" w14:textId="774F11D9" w:rsidR="005F58A9"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Objek</w:t>
            </w:r>
          </w:p>
        </w:tc>
        <w:tc>
          <w:tcPr>
            <w:tcW w:w="4114" w:type="dxa"/>
          </w:tcPr>
          <w:p w14:paraId="7BF2F609" w14:textId="3613A676" w:rsidR="005F58A9"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Menyatakan objek yang berinteraksi pesan.</w:t>
            </w:r>
          </w:p>
        </w:tc>
      </w:tr>
      <w:tr w:rsidR="0066095A" w:rsidRPr="008018AD" w14:paraId="26FC5589" w14:textId="77777777" w:rsidTr="00C96752">
        <w:trPr>
          <w:trHeight w:val="2116"/>
        </w:trPr>
        <w:tc>
          <w:tcPr>
            <w:tcW w:w="1705" w:type="dxa"/>
          </w:tcPr>
          <w:p w14:paraId="7EE992A9" w14:textId="08F86F13" w:rsidR="0066095A" w:rsidRPr="008018AD" w:rsidRDefault="0066095A" w:rsidP="008018AD">
            <w:pPr>
              <w:tabs>
                <w:tab w:val="left" w:pos="0"/>
              </w:tabs>
              <w:rPr>
                <w:rFonts w:ascii="Times New Roman" w:hAnsi="Times New Roman" w:cs="Times New Roman"/>
                <w:noProof/>
                <w:sz w:val="20"/>
                <w:szCs w:val="20"/>
                <w:lang w:val="en-US"/>
              </w:rPr>
            </w:pPr>
            <w:r w:rsidRPr="008018AD">
              <w:rPr>
                <w:rFonts w:ascii="Times New Roman" w:hAnsi="Times New Roman" w:cs="Times New Roman"/>
                <w:noProof/>
                <w:sz w:val="20"/>
                <w:szCs w:val="20"/>
                <w:lang w:val="en-US"/>
              </w:rPr>
              <w:lastRenderedPageBreak/>
              <w:drawing>
                <wp:inline distT="0" distB="0" distL="0" distR="0" wp14:anchorId="5D863E3A" wp14:editId="31D66549">
                  <wp:extent cx="152400" cy="1195070"/>
                  <wp:effectExtent l="0" t="0" r="0" b="5080"/>
                  <wp:docPr id="148062839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2400" cy="1195070"/>
                          </a:xfrm>
                          <a:prstGeom prst="rect">
                            <a:avLst/>
                          </a:prstGeom>
                          <a:noFill/>
                        </pic:spPr>
                      </pic:pic>
                    </a:graphicData>
                  </a:graphic>
                </wp:inline>
              </w:drawing>
            </w:r>
          </w:p>
        </w:tc>
        <w:tc>
          <w:tcPr>
            <w:tcW w:w="1331" w:type="dxa"/>
          </w:tcPr>
          <w:p w14:paraId="28450877" w14:textId="77777777" w:rsidR="0066095A" w:rsidRPr="008018AD" w:rsidRDefault="0066095A" w:rsidP="008018AD">
            <w:pPr>
              <w:tabs>
                <w:tab w:val="left" w:pos="0"/>
              </w:tabs>
              <w:rPr>
                <w:rFonts w:ascii="Times New Roman" w:hAnsi="Times New Roman" w:cs="Times New Roman"/>
                <w:sz w:val="20"/>
                <w:szCs w:val="20"/>
                <w:lang w:val="en-US"/>
              </w:rPr>
            </w:pPr>
          </w:p>
          <w:p w14:paraId="0D172412" w14:textId="77777777" w:rsidR="0066095A" w:rsidRPr="008018AD" w:rsidRDefault="0066095A" w:rsidP="008018AD">
            <w:pPr>
              <w:tabs>
                <w:tab w:val="left" w:pos="0"/>
              </w:tabs>
              <w:rPr>
                <w:rFonts w:ascii="Times New Roman" w:hAnsi="Times New Roman" w:cs="Times New Roman"/>
                <w:sz w:val="20"/>
                <w:szCs w:val="20"/>
                <w:lang w:val="en-US"/>
              </w:rPr>
            </w:pPr>
          </w:p>
          <w:p w14:paraId="61AC66BD" w14:textId="7B6281B6" w:rsidR="0066095A"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Waktu Aktif</w:t>
            </w:r>
          </w:p>
        </w:tc>
        <w:tc>
          <w:tcPr>
            <w:tcW w:w="4114" w:type="dxa"/>
          </w:tcPr>
          <w:p w14:paraId="1794EAD2" w14:textId="470139D4" w:rsidR="00CF3969"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Menyatakan objek dalan keadaan aktif dan berinteraksi, semuanya yang berhubungan dengan waktu aktif ini adalah sebuah tahapan yang di lakukan didalamnya.</w:t>
            </w:r>
          </w:p>
          <w:p w14:paraId="480FC829" w14:textId="77777777" w:rsidR="00CF3969" w:rsidRPr="008018AD" w:rsidRDefault="00CF3969" w:rsidP="008018AD">
            <w:pPr>
              <w:tabs>
                <w:tab w:val="left" w:pos="0"/>
              </w:tabs>
              <w:rPr>
                <w:rFonts w:ascii="Times New Roman" w:hAnsi="Times New Roman" w:cs="Times New Roman"/>
                <w:sz w:val="20"/>
                <w:szCs w:val="20"/>
                <w:lang w:val="en-US"/>
              </w:rPr>
            </w:pPr>
            <w:r w:rsidRPr="008018AD">
              <w:rPr>
                <w:rFonts w:ascii="Times New Roman" w:hAnsi="Times New Roman" w:cs="Times New Roman"/>
                <w:noProof/>
                <w:sz w:val="20"/>
                <w:szCs w:val="20"/>
                <w:lang w:val="en-US"/>
              </w:rPr>
              <w:drawing>
                <wp:inline distT="0" distB="0" distL="0" distR="0" wp14:anchorId="28E7F43A" wp14:editId="7D35E90D">
                  <wp:extent cx="1999615" cy="810895"/>
                  <wp:effectExtent l="0" t="0" r="635" b="8255"/>
                  <wp:docPr id="32856834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99615" cy="810895"/>
                          </a:xfrm>
                          <a:prstGeom prst="rect">
                            <a:avLst/>
                          </a:prstGeom>
                          <a:noFill/>
                        </pic:spPr>
                      </pic:pic>
                    </a:graphicData>
                  </a:graphic>
                </wp:inline>
              </w:drawing>
            </w:r>
          </w:p>
          <w:p w14:paraId="2DEE388D" w14:textId="5FC012E6" w:rsidR="00CF3969" w:rsidRPr="008018AD" w:rsidRDefault="00CF3969"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Maka cek status Login() dan open() dilakukan didalam metode login(). Aktor tidak memiliki waktu aktif.</w:t>
            </w:r>
          </w:p>
        </w:tc>
      </w:tr>
      <w:tr w:rsidR="0066095A" w:rsidRPr="008018AD" w14:paraId="3E7B51F0" w14:textId="77777777" w:rsidTr="008018AD">
        <w:trPr>
          <w:trHeight w:val="753"/>
        </w:trPr>
        <w:tc>
          <w:tcPr>
            <w:tcW w:w="1705" w:type="dxa"/>
          </w:tcPr>
          <w:p w14:paraId="4D5D3BB8" w14:textId="35119EAB" w:rsidR="0066095A" w:rsidRPr="008018AD" w:rsidRDefault="0066095A" w:rsidP="008018AD">
            <w:pPr>
              <w:tabs>
                <w:tab w:val="left" w:pos="0"/>
              </w:tabs>
              <w:rPr>
                <w:rFonts w:ascii="Times New Roman" w:hAnsi="Times New Roman" w:cs="Times New Roman"/>
                <w:noProof/>
                <w:sz w:val="20"/>
                <w:szCs w:val="20"/>
                <w:lang w:val="en-US"/>
              </w:rPr>
            </w:pPr>
            <w:r w:rsidRPr="008018AD">
              <w:rPr>
                <w:rFonts w:ascii="Times New Roman" w:hAnsi="Times New Roman" w:cs="Times New Roman"/>
                <w:noProof/>
                <w:sz w:val="20"/>
                <w:szCs w:val="20"/>
                <w:lang w:val="en-US"/>
              </w:rPr>
              <w:t>&lt;&lt;create&gt;&gt;</w:t>
            </w:r>
          </w:p>
          <w:p w14:paraId="396A3A38" w14:textId="34A231CC" w:rsidR="0066095A" w:rsidRPr="008018AD" w:rsidRDefault="0066095A" w:rsidP="008018AD">
            <w:pPr>
              <w:tabs>
                <w:tab w:val="left" w:pos="0"/>
              </w:tabs>
              <w:rPr>
                <w:rFonts w:ascii="Times New Roman" w:hAnsi="Times New Roman" w:cs="Times New Roman"/>
                <w:noProof/>
                <w:sz w:val="20"/>
                <w:szCs w:val="20"/>
                <w:lang w:val="en-US"/>
              </w:rPr>
            </w:pPr>
            <w:r w:rsidRPr="008018AD">
              <w:rPr>
                <w:rFonts w:ascii="Times New Roman" w:hAnsi="Times New Roman" w:cs="Times New Roman"/>
                <w:noProof/>
                <w:sz w:val="20"/>
                <w:szCs w:val="20"/>
                <w:lang w:val="en-US"/>
              </w:rPr>
              <w:drawing>
                <wp:inline distT="0" distB="0" distL="0" distR="0" wp14:anchorId="5AC00C87" wp14:editId="1C4A6B84">
                  <wp:extent cx="1127760" cy="196850"/>
                  <wp:effectExtent l="0" t="0" r="0" b="0"/>
                  <wp:docPr id="91430705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27760" cy="196850"/>
                          </a:xfrm>
                          <a:prstGeom prst="rect">
                            <a:avLst/>
                          </a:prstGeom>
                          <a:noFill/>
                        </pic:spPr>
                      </pic:pic>
                    </a:graphicData>
                  </a:graphic>
                </wp:inline>
              </w:drawing>
            </w:r>
          </w:p>
        </w:tc>
        <w:tc>
          <w:tcPr>
            <w:tcW w:w="1331" w:type="dxa"/>
          </w:tcPr>
          <w:p w14:paraId="3B483AD4" w14:textId="7729A85B" w:rsidR="0066095A"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 xml:space="preserve">Pesan tipe </w:t>
            </w:r>
            <w:r w:rsidRPr="008018AD">
              <w:rPr>
                <w:rFonts w:ascii="Times New Roman" w:hAnsi="Times New Roman" w:cs="Times New Roman"/>
                <w:i/>
                <w:iCs/>
                <w:sz w:val="20"/>
                <w:szCs w:val="20"/>
                <w:lang w:val="en-US"/>
              </w:rPr>
              <w:t>Create</w:t>
            </w:r>
          </w:p>
        </w:tc>
        <w:tc>
          <w:tcPr>
            <w:tcW w:w="4114" w:type="dxa"/>
          </w:tcPr>
          <w:p w14:paraId="5D05B19A" w14:textId="361E495A" w:rsidR="0066095A" w:rsidRPr="008018AD" w:rsidRDefault="0066095A"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Menyatakan suatu objek membuat objek yang lain, arahan panah mengarah pada objek yang dibuat.</w:t>
            </w:r>
          </w:p>
        </w:tc>
      </w:tr>
      <w:tr w:rsidR="0066095A" w:rsidRPr="008018AD" w14:paraId="4D5A20D1" w14:textId="77777777" w:rsidTr="00C96752">
        <w:trPr>
          <w:trHeight w:val="1910"/>
        </w:trPr>
        <w:tc>
          <w:tcPr>
            <w:tcW w:w="1705" w:type="dxa"/>
          </w:tcPr>
          <w:p w14:paraId="0C6398BF" w14:textId="77777777" w:rsidR="00CF3969" w:rsidRPr="008018AD" w:rsidRDefault="00CF3969" w:rsidP="008018AD">
            <w:pPr>
              <w:tabs>
                <w:tab w:val="left" w:pos="0"/>
              </w:tabs>
              <w:rPr>
                <w:rFonts w:ascii="Times New Roman" w:hAnsi="Times New Roman" w:cs="Times New Roman"/>
                <w:noProof/>
                <w:sz w:val="20"/>
                <w:szCs w:val="20"/>
                <w:lang w:val="en-US"/>
              </w:rPr>
            </w:pPr>
          </w:p>
          <w:p w14:paraId="17A1D0B7" w14:textId="77777777" w:rsidR="00CF3969" w:rsidRPr="008018AD" w:rsidRDefault="00CF3969" w:rsidP="008018AD">
            <w:pPr>
              <w:tabs>
                <w:tab w:val="left" w:pos="0"/>
              </w:tabs>
              <w:rPr>
                <w:rFonts w:ascii="Times New Roman" w:hAnsi="Times New Roman" w:cs="Times New Roman"/>
                <w:noProof/>
                <w:sz w:val="20"/>
                <w:szCs w:val="20"/>
                <w:lang w:val="en-US"/>
              </w:rPr>
            </w:pPr>
          </w:p>
          <w:p w14:paraId="250338C2" w14:textId="77777777" w:rsidR="00CF3969" w:rsidRPr="008018AD" w:rsidRDefault="00CF3969" w:rsidP="008018AD">
            <w:pPr>
              <w:tabs>
                <w:tab w:val="left" w:pos="0"/>
              </w:tabs>
              <w:rPr>
                <w:rFonts w:ascii="Times New Roman" w:hAnsi="Times New Roman" w:cs="Times New Roman"/>
                <w:noProof/>
                <w:sz w:val="20"/>
                <w:szCs w:val="20"/>
                <w:lang w:val="en-US"/>
              </w:rPr>
            </w:pPr>
          </w:p>
          <w:p w14:paraId="6A23AA21" w14:textId="77777777" w:rsidR="00CF3969" w:rsidRPr="008018AD" w:rsidRDefault="00CF3969" w:rsidP="008018AD">
            <w:pPr>
              <w:tabs>
                <w:tab w:val="left" w:pos="0"/>
              </w:tabs>
              <w:rPr>
                <w:rFonts w:ascii="Times New Roman" w:hAnsi="Times New Roman" w:cs="Times New Roman"/>
                <w:noProof/>
                <w:sz w:val="20"/>
                <w:szCs w:val="20"/>
                <w:lang w:val="en-US"/>
              </w:rPr>
            </w:pPr>
          </w:p>
          <w:p w14:paraId="1A275790" w14:textId="35708F4B" w:rsidR="00CF3969" w:rsidRPr="008018AD" w:rsidRDefault="00CF3969" w:rsidP="008018AD">
            <w:pPr>
              <w:tabs>
                <w:tab w:val="left" w:pos="0"/>
              </w:tabs>
              <w:rPr>
                <w:rFonts w:ascii="Times New Roman" w:hAnsi="Times New Roman" w:cs="Times New Roman"/>
                <w:noProof/>
                <w:sz w:val="20"/>
                <w:szCs w:val="20"/>
                <w:lang w:val="en-US"/>
              </w:rPr>
            </w:pPr>
            <w:r w:rsidRPr="008018AD">
              <w:rPr>
                <w:rFonts w:ascii="Times New Roman" w:hAnsi="Times New Roman" w:cs="Times New Roman"/>
                <w:noProof/>
                <w:sz w:val="20"/>
                <w:szCs w:val="20"/>
                <w:lang w:val="en-US"/>
              </w:rPr>
              <w:t>1:nama_method()</w:t>
            </w:r>
          </w:p>
          <w:p w14:paraId="1C033ABB" w14:textId="7542AE58" w:rsidR="0066095A" w:rsidRPr="008018AD" w:rsidRDefault="00CF3969" w:rsidP="008018AD">
            <w:pPr>
              <w:tabs>
                <w:tab w:val="left" w:pos="0"/>
              </w:tabs>
              <w:rPr>
                <w:rFonts w:ascii="Times New Roman" w:hAnsi="Times New Roman" w:cs="Times New Roman"/>
                <w:noProof/>
                <w:sz w:val="20"/>
                <w:szCs w:val="20"/>
                <w:lang w:val="en-US"/>
              </w:rPr>
            </w:pPr>
            <w:r w:rsidRPr="008018AD">
              <w:rPr>
                <w:rFonts w:ascii="Times New Roman" w:hAnsi="Times New Roman" w:cs="Times New Roman"/>
                <w:noProof/>
                <w:sz w:val="20"/>
                <w:szCs w:val="20"/>
                <w:lang w:val="en-US"/>
              </w:rPr>
              <w:drawing>
                <wp:inline distT="0" distB="0" distL="0" distR="0" wp14:anchorId="1091C916" wp14:editId="123F7C47">
                  <wp:extent cx="1122045" cy="79375"/>
                  <wp:effectExtent l="0" t="0" r="1905" b="0"/>
                  <wp:docPr id="213005049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22045" cy="79375"/>
                          </a:xfrm>
                          <a:prstGeom prst="rect">
                            <a:avLst/>
                          </a:prstGeom>
                          <a:noFill/>
                        </pic:spPr>
                      </pic:pic>
                    </a:graphicData>
                  </a:graphic>
                </wp:inline>
              </w:drawing>
            </w:r>
          </w:p>
        </w:tc>
        <w:tc>
          <w:tcPr>
            <w:tcW w:w="1331" w:type="dxa"/>
          </w:tcPr>
          <w:p w14:paraId="42F0E9E8" w14:textId="5607753E" w:rsidR="0066095A" w:rsidRPr="008018AD" w:rsidRDefault="00CF3969"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Pesan tipe call</w:t>
            </w:r>
          </w:p>
        </w:tc>
        <w:tc>
          <w:tcPr>
            <w:tcW w:w="4114" w:type="dxa"/>
          </w:tcPr>
          <w:p w14:paraId="4A763F85" w14:textId="77777777" w:rsidR="0066095A" w:rsidRPr="008018AD" w:rsidRDefault="00CF3969"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Menyatakan suatu objek memanggil operasi/metode yang ada pada objek lain atau diri sendiri.</w:t>
            </w:r>
          </w:p>
          <w:p w14:paraId="54186113" w14:textId="77777777" w:rsidR="00CF3969" w:rsidRPr="008018AD" w:rsidRDefault="00CF3969" w:rsidP="008018AD">
            <w:pPr>
              <w:tabs>
                <w:tab w:val="left" w:pos="0"/>
              </w:tabs>
              <w:rPr>
                <w:rFonts w:ascii="Times New Roman" w:hAnsi="Times New Roman" w:cs="Times New Roman"/>
                <w:sz w:val="20"/>
                <w:szCs w:val="20"/>
                <w:lang w:val="en-US"/>
              </w:rPr>
            </w:pPr>
            <w:r w:rsidRPr="008018AD">
              <w:rPr>
                <w:rFonts w:ascii="Times New Roman" w:hAnsi="Times New Roman" w:cs="Times New Roman"/>
                <w:noProof/>
                <w:sz w:val="20"/>
                <w:szCs w:val="20"/>
                <w:lang w:val="en-US"/>
              </w:rPr>
              <w:drawing>
                <wp:inline distT="0" distB="0" distL="0" distR="0" wp14:anchorId="7F3DC274" wp14:editId="4ADB6CCA">
                  <wp:extent cx="481330" cy="518160"/>
                  <wp:effectExtent l="0" t="0" r="0" b="0"/>
                  <wp:docPr id="16507345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1330" cy="518160"/>
                          </a:xfrm>
                          <a:prstGeom prst="rect">
                            <a:avLst/>
                          </a:prstGeom>
                          <a:noFill/>
                        </pic:spPr>
                      </pic:pic>
                    </a:graphicData>
                  </a:graphic>
                </wp:inline>
              </w:drawing>
            </w:r>
          </w:p>
          <w:p w14:paraId="2F4A382F" w14:textId="6D44CB43" w:rsidR="00CF3969" w:rsidRPr="008018AD" w:rsidRDefault="00CF3969" w:rsidP="008018AD">
            <w:pPr>
              <w:tabs>
                <w:tab w:val="left" w:pos="0"/>
              </w:tabs>
              <w:rPr>
                <w:rFonts w:ascii="Times New Roman" w:hAnsi="Times New Roman" w:cs="Times New Roman"/>
                <w:sz w:val="20"/>
                <w:szCs w:val="20"/>
                <w:lang w:val="en-US"/>
              </w:rPr>
            </w:pPr>
            <w:r w:rsidRPr="008018AD">
              <w:rPr>
                <w:rFonts w:ascii="Times New Roman" w:hAnsi="Times New Roman" w:cs="Times New Roman"/>
                <w:sz w:val="20"/>
                <w:szCs w:val="20"/>
                <w:lang w:val="en-US"/>
              </w:rPr>
              <w:t>Arahan panah mengarah pada objek yang memiliki operasi atau metode,karena ini memanggil operasi/metode maka operasi atau metode yang dipanggil harus ada pada diagram kelas sesaui dengan kelas objek yang berinteraksi.</w:t>
            </w:r>
          </w:p>
        </w:tc>
      </w:tr>
    </w:tbl>
    <w:p w14:paraId="5725CAA0" w14:textId="0D1580C9" w:rsidR="005F58A9" w:rsidRPr="00F43FD1" w:rsidRDefault="005B253B" w:rsidP="005F58A9">
      <w:pPr>
        <w:tabs>
          <w:tab w:val="left" w:pos="0"/>
        </w:tabs>
        <w:spacing w:line="360" w:lineRule="auto"/>
        <w:jc w:val="both"/>
        <w:rPr>
          <w:rFonts w:ascii="Times New Roman" w:hAnsi="Times New Roman" w:cs="Times New Roman"/>
          <w:sz w:val="20"/>
          <w:szCs w:val="20"/>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00F43FD1" w:rsidRPr="00F43FD1">
        <w:rPr>
          <w:rFonts w:ascii="Times New Roman" w:hAnsi="Times New Roman" w:cs="Times New Roman"/>
          <w:sz w:val="20"/>
          <w:szCs w:val="20"/>
          <w:lang w:val="en-US"/>
        </w:rPr>
        <w:t>Sumber:Sukamto(2018)</w:t>
      </w:r>
    </w:p>
    <w:p w14:paraId="03CA272C" w14:textId="77777777" w:rsidR="00D21228" w:rsidRPr="00851AAD" w:rsidRDefault="00D21228" w:rsidP="00D21228">
      <w:pPr>
        <w:pStyle w:val="Bab29"/>
        <w:ind w:left="567" w:hanging="567"/>
        <w:rPr>
          <w:i/>
        </w:rPr>
      </w:pPr>
      <w:r>
        <w:rPr>
          <w:i/>
        </w:rPr>
        <w:t>Activity</w:t>
      </w:r>
      <w:r w:rsidRPr="007E40A5">
        <w:rPr>
          <w:i/>
        </w:rPr>
        <w:t xml:space="preserve"> Diagram</w:t>
      </w:r>
      <w:r w:rsidRPr="00851AAD">
        <w:rPr>
          <w:i/>
        </w:rPr>
        <w:t xml:space="preserve"> </w:t>
      </w:r>
    </w:p>
    <w:p w14:paraId="2528C96C" w14:textId="088F9505" w:rsidR="00D21228" w:rsidRDefault="003A3A2E" w:rsidP="0047677D">
      <w:pPr>
        <w:tabs>
          <w:tab w:val="left" w:pos="0"/>
        </w:tabs>
        <w:spacing w:line="360" w:lineRule="auto"/>
        <w:ind w:firstLine="567"/>
        <w:jc w:val="both"/>
        <w:rPr>
          <w:rFonts w:ascii="Times New Roman" w:hAnsi="Times New Roman" w:cs="Times New Roman"/>
          <w:sz w:val="24"/>
          <w:szCs w:val="24"/>
          <w:lang w:val="en-US"/>
        </w:rPr>
      </w:pPr>
      <w:r w:rsidRPr="003A3A2E">
        <w:rPr>
          <w:rFonts w:ascii="Times New Roman" w:hAnsi="Times New Roman" w:cs="Times New Roman"/>
          <w:sz w:val="24"/>
          <w:szCs w:val="24"/>
          <w:lang w:val="en-US"/>
        </w:rPr>
        <w:t>Activity diagram adalah diagram yang menggambarkan sifat dinamis secara alamiah sebuah sistem dalam bentuk model aliran dan kontrol dari aktivitas 20 ke aktivitas lainnya,</w:t>
      </w:r>
      <w:r>
        <w:rPr>
          <w:rFonts w:ascii="Times New Roman" w:hAnsi="Times New Roman" w:cs="Times New Roman"/>
          <w:sz w:val="24"/>
          <w:szCs w:val="24"/>
          <w:lang w:val="en-US"/>
        </w:rPr>
        <w:t xml:space="preserve"> </w:t>
      </w:r>
      <w:r w:rsidRPr="003A3A2E">
        <w:rPr>
          <w:rFonts w:ascii="Times New Roman" w:hAnsi="Times New Roman" w:cs="Times New Roman"/>
          <w:sz w:val="24"/>
          <w:szCs w:val="24"/>
          <w:lang w:val="en-US"/>
        </w:rPr>
        <w:t xml:space="preserve">activity diagram menggambarkan workflow (aliran kerja) atau aktivitas dari sebuah sistem atau proses bisnis atau menu yang ada pada perangkat lunak. Activity diagram memodelkan alur kerja (work flow) sebuah proses bisnis dan urutan aktivitas dalam suatu proses. Activity diagram di gunakan sebagai penjelelasan aktivitas program tanpa melihat </w:t>
      </w:r>
      <w:r>
        <w:rPr>
          <w:rFonts w:ascii="Times New Roman" w:hAnsi="Times New Roman" w:cs="Times New Roman"/>
          <w:sz w:val="24"/>
          <w:szCs w:val="24"/>
          <w:lang w:val="en-US"/>
        </w:rPr>
        <w:t>C</w:t>
      </w:r>
      <w:r w:rsidRPr="003A3A2E">
        <w:rPr>
          <w:rFonts w:ascii="Times New Roman" w:hAnsi="Times New Roman" w:cs="Times New Roman"/>
          <w:sz w:val="24"/>
          <w:szCs w:val="24"/>
          <w:lang w:val="en-US"/>
        </w:rPr>
        <w:t>oding atau tampilan.</w:t>
      </w:r>
      <w:r w:rsidR="0047677D" w:rsidRPr="003A3A2E">
        <w:rPr>
          <w:rFonts w:ascii="Times New Roman" w:hAnsi="Times New Roman" w:cs="Times New Roman"/>
          <w:sz w:val="24"/>
          <w:szCs w:val="24"/>
          <w:lang w:val="en-US"/>
        </w:rPr>
        <w:t xml:space="preserve"> </w:t>
      </w:r>
    </w:p>
    <w:p w14:paraId="6A7BBB71" w14:textId="64CE7EA2" w:rsidR="007224D5" w:rsidRDefault="007224D5" w:rsidP="007224D5">
      <w:pPr>
        <w:pStyle w:val="Caption"/>
        <w:spacing w:line="240" w:lineRule="auto"/>
        <w:jc w:val="left"/>
        <w:rPr>
          <w:lang w:val="en-US"/>
        </w:rPr>
      </w:pPr>
      <w:r>
        <w:t xml:space="preserve">Tabel 2. </w:t>
      </w:r>
      <w:fldSimple w:instr=" SEQ Tabel_2. \* ARABIC ">
        <w:r>
          <w:rPr>
            <w:noProof/>
          </w:rPr>
          <w:t>5</w:t>
        </w:r>
      </w:fldSimple>
      <w:r>
        <w:t xml:space="preserve">  Simbol-simbol </w:t>
      </w:r>
      <w:r w:rsidRPr="007224D5">
        <w:rPr>
          <w:i/>
          <w:iCs/>
        </w:rPr>
        <w:t>Activity Diagram</w:t>
      </w:r>
    </w:p>
    <w:tbl>
      <w:tblPr>
        <w:tblStyle w:val="TableGrid"/>
        <w:tblW w:w="0" w:type="auto"/>
        <w:tblLook w:val="04A0" w:firstRow="1" w:lastRow="0" w:firstColumn="1" w:lastColumn="0" w:noHBand="0" w:noVBand="1"/>
      </w:tblPr>
      <w:tblGrid>
        <w:gridCol w:w="1746"/>
        <w:gridCol w:w="1670"/>
        <w:gridCol w:w="4511"/>
      </w:tblGrid>
      <w:tr w:rsidR="008018AD" w14:paraId="58EBC242" w14:textId="77777777" w:rsidTr="005B253B">
        <w:tc>
          <w:tcPr>
            <w:tcW w:w="1746" w:type="dxa"/>
          </w:tcPr>
          <w:p w14:paraId="05C5F230" w14:textId="17EA66CB" w:rsidR="008018AD" w:rsidRPr="00C96752" w:rsidRDefault="008018AD" w:rsidP="007224D5">
            <w:pPr>
              <w:tabs>
                <w:tab w:val="left" w:pos="0"/>
              </w:tabs>
              <w:jc w:val="center"/>
              <w:rPr>
                <w:rFonts w:ascii="Times New Roman" w:hAnsi="Times New Roman" w:cs="Times New Roman"/>
                <w:b/>
                <w:bCs/>
                <w:sz w:val="20"/>
                <w:szCs w:val="20"/>
                <w:lang w:val="en-US"/>
              </w:rPr>
            </w:pPr>
            <w:r w:rsidRPr="00C96752">
              <w:rPr>
                <w:rFonts w:ascii="Times New Roman" w:hAnsi="Times New Roman" w:cs="Times New Roman"/>
                <w:b/>
                <w:bCs/>
                <w:sz w:val="20"/>
                <w:szCs w:val="20"/>
                <w:lang w:val="en-US"/>
              </w:rPr>
              <w:t>Simbol</w:t>
            </w:r>
          </w:p>
        </w:tc>
        <w:tc>
          <w:tcPr>
            <w:tcW w:w="1698" w:type="dxa"/>
          </w:tcPr>
          <w:p w14:paraId="15E8D343" w14:textId="70EE2C30" w:rsidR="008018AD" w:rsidRPr="00C96752" w:rsidRDefault="008018AD" w:rsidP="007224D5">
            <w:pPr>
              <w:tabs>
                <w:tab w:val="left" w:pos="0"/>
              </w:tabs>
              <w:jc w:val="center"/>
              <w:rPr>
                <w:rFonts w:ascii="Times New Roman" w:hAnsi="Times New Roman" w:cs="Times New Roman"/>
                <w:b/>
                <w:bCs/>
                <w:sz w:val="20"/>
                <w:szCs w:val="20"/>
                <w:lang w:val="en-US"/>
              </w:rPr>
            </w:pPr>
            <w:r w:rsidRPr="00C96752">
              <w:rPr>
                <w:rFonts w:ascii="Times New Roman" w:hAnsi="Times New Roman" w:cs="Times New Roman"/>
                <w:b/>
                <w:bCs/>
                <w:sz w:val="20"/>
                <w:szCs w:val="20"/>
                <w:lang w:val="en-US"/>
              </w:rPr>
              <w:t>Nama</w:t>
            </w:r>
          </w:p>
        </w:tc>
        <w:tc>
          <w:tcPr>
            <w:tcW w:w="4908" w:type="dxa"/>
          </w:tcPr>
          <w:p w14:paraId="1FFD712E" w14:textId="4B6314D0" w:rsidR="008018AD" w:rsidRPr="00C96752" w:rsidRDefault="008018AD" w:rsidP="007224D5">
            <w:pPr>
              <w:tabs>
                <w:tab w:val="left" w:pos="0"/>
              </w:tabs>
              <w:jc w:val="center"/>
              <w:rPr>
                <w:rFonts w:ascii="Times New Roman" w:hAnsi="Times New Roman" w:cs="Times New Roman"/>
                <w:b/>
                <w:bCs/>
                <w:sz w:val="20"/>
                <w:szCs w:val="20"/>
                <w:lang w:val="en-US"/>
              </w:rPr>
            </w:pPr>
            <w:r w:rsidRPr="00C96752">
              <w:rPr>
                <w:rFonts w:ascii="Times New Roman" w:hAnsi="Times New Roman" w:cs="Times New Roman"/>
                <w:b/>
                <w:bCs/>
                <w:sz w:val="20"/>
                <w:szCs w:val="20"/>
                <w:lang w:val="en-US"/>
              </w:rPr>
              <w:t>Keterangan</w:t>
            </w:r>
          </w:p>
        </w:tc>
      </w:tr>
      <w:tr w:rsidR="008018AD" w14:paraId="18DCB5B1" w14:textId="77777777" w:rsidTr="005B253B">
        <w:tc>
          <w:tcPr>
            <w:tcW w:w="1746" w:type="dxa"/>
          </w:tcPr>
          <w:p w14:paraId="0E20102A" w14:textId="77777777" w:rsidR="008018AD" w:rsidRPr="00C96752" w:rsidRDefault="008018AD" w:rsidP="007224D5">
            <w:pPr>
              <w:tabs>
                <w:tab w:val="left" w:pos="0"/>
              </w:tabs>
              <w:jc w:val="center"/>
              <w:rPr>
                <w:rFonts w:ascii="Times New Roman" w:hAnsi="Times New Roman" w:cs="Times New Roman"/>
                <w:sz w:val="20"/>
                <w:szCs w:val="20"/>
                <w:lang w:val="en-US"/>
              </w:rPr>
            </w:pPr>
          </w:p>
          <w:p w14:paraId="2E8AF368" w14:textId="21C498A1" w:rsidR="008018AD" w:rsidRPr="00C96752" w:rsidRDefault="008018AD" w:rsidP="007224D5">
            <w:pPr>
              <w:tabs>
                <w:tab w:val="left" w:pos="0"/>
              </w:tabs>
              <w:jc w:val="center"/>
              <w:rPr>
                <w:rFonts w:ascii="Times New Roman" w:hAnsi="Times New Roman" w:cs="Times New Roman"/>
                <w:sz w:val="20"/>
                <w:szCs w:val="20"/>
                <w:lang w:val="en-US"/>
              </w:rPr>
            </w:pPr>
            <w:r w:rsidRPr="00C96752">
              <w:rPr>
                <w:rFonts w:ascii="Times New Roman" w:hAnsi="Times New Roman" w:cs="Times New Roman"/>
                <w:noProof/>
                <w:sz w:val="20"/>
                <w:szCs w:val="20"/>
                <w:lang w:val="en-US"/>
              </w:rPr>
              <w:drawing>
                <wp:inline distT="0" distB="0" distL="0" distR="0" wp14:anchorId="1854778E" wp14:editId="60713DA2">
                  <wp:extent cx="243840" cy="189230"/>
                  <wp:effectExtent l="0" t="0" r="3810" b="1270"/>
                  <wp:docPr id="195433413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840" cy="189230"/>
                          </a:xfrm>
                          <a:prstGeom prst="rect">
                            <a:avLst/>
                          </a:prstGeom>
                          <a:noFill/>
                        </pic:spPr>
                      </pic:pic>
                    </a:graphicData>
                  </a:graphic>
                </wp:inline>
              </w:drawing>
            </w:r>
          </w:p>
        </w:tc>
        <w:tc>
          <w:tcPr>
            <w:tcW w:w="1698" w:type="dxa"/>
          </w:tcPr>
          <w:p w14:paraId="758376AE" w14:textId="77777777" w:rsidR="008018AD" w:rsidRPr="00C96752" w:rsidRDefault="008018AD" w:rsidP="007224D5">
            <w:pPr>
              <w:tabs>
                <w:tab w:val="left" w:pos="0"/>
              </w:tabs>
              <w:jc w:val="both"/>
              <w:rPr>
                <w:rFonts w:ascii="Times New Roman" w:hAnsi="Times New Roman" w:cs="Times New Roman"/>
                <w:sz w:val="20"/>
                <w:szCs w:val="20"/>
                <w:lang w:val="en-US"/>
              </w:rPr>
            </w:pPr>
          </w:p>
          <w:p w14:paraId="23A8A2C4" w14:textId="7F18CD28" w:rsidR="008018AD" w:rsidRPr="00C96752" w:rsidRDefault="008018AD" w:rsidP="007224D5">
            <w:pPr>
              <w:tabs>
                <w:tab w:val="left" w:pos="0"/>
              </w:tabs>
              <w:jc w:val="both"/>
              <w:rPr>
                <w:rFonts w:ascii="Times New Roman" w:hAnsi="Times New Roman" w:cs="Times New Roman"/>
                <w:sz w:val="20"/>
                <w:szCs w:val="20"/>
                <w:lang w:val="en-US"/>
              </w:rPr>
            </w:pPr>
            <w:r w:rsidRPr="00C96752">
              <w:rPr>
                <w:rFonts w:ascii="Times New Roman" w:hAnsi="Times New Roman" w:cs="Times New Roman"/>
                <w:sz w:val="20"/>
                <w:szCs w:val="20"/>
                <w:lang w:val="en-US"/>
              </w:rPr>
              <w:t>Status awal</w:t>
            </w:r>
          </w:p>
        </w:tc>
        <w:tc>
          <w:tcPr>
            <w:tcW w:w="4908" w:type="dxa"/>
          </w:tcPr>
          <w:p w14:paraId="177905B5" w14:textId="4A5537E3" w:rsidR="008018AD" w:rsidRPr="00C96752" w:rsidRDefault="008018AD" w:rsidP="007224D5">
            <w:pPr>
              <w:tabs>
                <w:tab w:val="left" w:pos="0"/>
              </w:tabs>
              <w:jc w:val="both"/>
              <w:rPr>
                <w:rFonts w:ascii="Times New Roman" w:hAnsi="Times New Roman" w:cs="Times New Roman"/>
                <w:sz w:val="20"/>
                <w:szCs w:val="20"/>
                <w:lang w:val="en-US"/>
              </w:rPr>
            </w:pPr>
            <w:r w:rsidRPr="00C96752">
              <w:rPr>
                <w:rFonts w:ascii="Times New Roman" w:hAnsi="Times New Roman" w:cs="Times New Roman"/>
                <w:sz w:val="20"/>
                <w:szCs w:val="20"/>
              </w:rPr>
              <w:t>Status awal aktivitas sistem, sebuah diagram aktivitas memiliki sebuah status awal.</w:t>
            </w:r>
          </w:p>
        </w:tc>
      </w:tr>
      <w:tr w:rsidR="008018AD" w14:paraId="737B7481" w14:textId="77777777" w:rsidTr="005B253B">
        <w:trPr>
          <w:trHeight w:val="421"/>
        </w:trPr>
        <w:tc>
          <w:tcPr>
            <w:tcW w:w="1746" w:type="dxa"/>
          </w:tcPr>
          <w:p w14:paraId="1854B704" w14:textId="61F0FA8B" w:rsidR="008018AD" w:rsidRPr="00C96752" w:rsidRDefault="008018AD" w:rsidP="005B253B">
            <w:pPr>
              <w:tabs>
                <w:tab w:val="left" w:pos="0"/>
              </w:tabs>
              <w:rPr>
                <w:rFonts w:ascii="Times New Roman" w:hAnsi="Times New Roman" w:cs="Times New Roman"/>
                <w:sz w:val="20"/>
                <w:szCs w:val="20"/>
                <w:lang w:val="en-US"/>
              </w:rPr>
            </w:pPr>
            <w:r w:rsidRPr="00C96752">
              <w:rPr>
                <w:rFonts w:ascii="Times New Roman" w:hAnsi="Times New Roman" w:cs="Times New Roman"/>
                <w:noProof/>
                <w:sz w:val="20"/>
                <w:szCs w:val="20"/>
                <w:lang w:val="en-US"/>
              </w:rPr>
              <w:drawing>
                <wp:inline distT="0" distB="0" distL="0" distR="0" wp14:anchorId="5CE84444" wp14:editId="1E979A6A">
                  <wp:extent cx="756285" cy="225425"/>
                  <wp:effectExtent l="0" t="0" r="5715" b="3175"/>
                  <wp:docPr id="89768979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56285" cy="225425"/>
                          </a:xfrm>
                          <a:prstGeom prst="rect">
                            <a:avLst/>
                          </a:prstGeom>
                          <a:noFill/>
                        </pic:spPr>
                      </pic:pic>
                    </a:graphicData>
                  </a:graphic>
                </wp:inline>
              </w:drawing>
            </w:r>
          </w:p>
        </w:tc>
        <w:tc>
          <w:tcPr>
            <w:tcW w:w="1698" w:type="dxa"/>
          </w:tcPr>
          <w:p w14:paraId="04FDE382" w14:textId="207A99D9" w:rsidR="008018AD" w:rsidRPr="00C96752" w:rsidRDefault="008018AD" w:rsidP="005B253B">
            <w:pPr>
              <w:tabs>
                <w:tab w:val="left" w:pos="0"/>
              </w:tabs>
              <w:jc w:val="both"/>
              <w:rPr>
                <w:rFonts w:ascii="Times New Roman" w:hAnsi="Times New Roman" w:cs="Times New Roman"/>
                <w:sz w:val="20"/>
                <w:szCs w:val="20"/>
                <w:lang w:val="en-US"/>
              </w:rPr>
            </w:pPr>
            <w:r w:rsidRPr="00C96752">
              <w:rPr>
                <w:rFonts w:ascii="Times New Roman" w:hAnsi="Times New Roman" w:cs="Times New Roman"/>
                <w:sz w:val="20"/>
                <w:szCs w:val="20"/>
                <w:lang w:val="en-US"/>
              </w:rPr>
              <w:t>Aktivitas</w:t>
            </w:r>
          </w:p>
        </w:tc>
        <w:tc>
          <w:tcPr>
            <w:tcW w:w="4908" w:type="dxa"/>
          </w:tcPr>
          <w:p w14:paraId="1B0D978B" w14:textId="5C8DAFEE" w:rsidR="008018AD" w:rsidRPr="00C96752" w:rsidRDefault="008018AD" w:rsidP="005B253B">
            <w:pPr>
              <w:tabs>
                <w:tab w:val="left" w:pos="0"/>
              </w:tabs>
              <w:jc w:val="both"/>
              <w:rPr>
                <w:rFonts w:ascii="Times New Roman" w:hAnsi="Times New Roman" w:cs="Times New Roman"/>
                <w:sz w:val="20"/>
                <w:szCs w:val="20"/>
              </w:rPr>
            </w:pPr>
            <w:r w:rsidRPr="00C96752">
              <w:rPr>
                <w:rFonts w:ascii="Times New Roman" w:hAnsi="Times New Roman" w:cs="Times New Roman"/>
                <w:sz w:val="20"/>
                <w:szCs w:val="20"/>
              </w:rPr>
              <w:t>Asosiasi yang dilakukan sistem, aktivitas biasanya diawali dengan kata kerja.</w:t>
            </w:r>
          </w:p>
        </w:tc>
      </w:tr>
      <w:tr w:rsidR="008018AD" w14:paraId="4F872754" w14:textId="77777777" w:rsidTr="005B253B">
        <w:tc>
          <w:tcPr>
            <w:tcW w:w="1746" w:type="dxa"/>
          </w:tcPr>
          <w:p w14:paraId="62315DDD" w14:textId="5CF5BFBD" w:rsidR="008018AD" w:rsidRDefault="00C96752" w:rsidP="005B253B">
            <w:pPr>
              <w:tabs>
                <w:tab w:val="left" w:pos="0"/>
              </w:tabs>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05445B7" wp14:editId="1A76DC7F">
                  <wp:extent cx="457200" cy="219710"/>
                  <wp:effectExtent l="0" t="0" r="0" b="8890"/>
                  <wp:docPr id="49197589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7200" cy="219710"/>
                          </a:xfrm>
                          <a:prstGeom prst="rect">
                            <a:avLst/>
                          </a:prstGeom>
                          <a:noFill/>
                        </pic:spPr>
                      </pic:pic>
                    </a:graphicData>
                  </a:graphic>
                </wp:inline>
              </w:drawing>
            </w:r>
          </w:p>
        </w:tc>
        <w:tc>
          <w:tcPr>
            <w:tcW w:w="1698" w:type="dxa"/>
          </w:tcPr>
          <w:p w14:paraId="1AEAE1CC" w14:textId="5AD9DEA0" w:rsidR="008018AD" w:rsidRPr="00C96752" w:rsidRDefault="00C96752" w:rsidP="005B253B">
            <w:pPr>
              <w:tabs>
                <w:tab w:val="left" w:pos="0"/>
              </w:tabs>
              <w:jc w:val="both"/>
              <w:rPr>
                <w:rFonts w:ascii="Times New Roman" w:hAnsi="Times New Roman" w:cs="Times New Roman"/>
                <w:sz w:val="20"/>
                <w:szCs w:val="20"/>
                <w:lang w:val="en-US"/>
              </w:rPr>
            </w:pPr>
            <w:r w:rsidRPr="00C96752">
              <w:rPr>
                <w:rFonts w:ascii="Times New Roman" w:hAnsi="Times New Roman" w:cs="Times New Roman"/>
                <w:sz w:val="20"/>
                <w:szCs w:val="20"/>
                <w:lang w:val="en-US"/>
              </w:rPr>
              <w:t>Percabangan/ decision</w:t>
            </w:r>
          </w:p>
        </w:tc>
        <w:tc>
          <w:tcPr>
            <w:tcW w:w="4908" w:type="dxa"/>
          </w:tcPr>
          <w:p w14:paraId="3FE501E9" w14:textId="44EF3AC3" w:rsidR="008018AD" w:rsidRPr="00C96752" w:rsidRDefault="00C96752" w:rsidP="005B253B">
            <w:pPr>
              <w:tabs>
                <w:tab w:val="left" w:pos="0"/>
              </w:tabs>
              <w:jc w:val="both"/>
              <w:rPr>
                <w:rFonts w:ascii="Times New Roman" w:hAnsi="Times New Roman" w:cs="Times New Roman"/>
                <w:sz w:val="20"/>
                <w:szCs w:val="20"/>
              </w:rPr>
            </w:pPr>
            <w:r w:rsidRPr="00C96752">
              <w:rPr>
                <w:rFonts w:ascii="Times New Roman" w:hAnsi="Times New Roman" w:cs="Times New Roman"/>
                <w:sz w:val="20"/>
                <w:szCs w:val="20"/>
              </w:rPr>
              <w:t>Asosiasi percabangan dimana jika ada pilihan aktivitas lebih dari satu.</w:t>
            </w:r>
          </w:p>
        </w:tc>
      </w:tr>
      <w:tr w:rsidR="00C96752" w14:paraId="6478DDF5" w14:textId="77777777" w:rsidTr="005B253B">
        <w:tc>
          <w:tcPr>
            <w:tcW w:w="1746" w:type="dxa"/>
          </w:tcPr>
          <w:p w14:paraId="2BC135B2" w14:textId="59777808" w:rsidR="00C96752" w:rsidRDefault="00C96752" w:rsidP="005B253B">
            <w:pPr>
              <w:tabs>
                <w:tab w:val="left" w:pos="0"/>
              </w:tabs>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drawing>
                <wp:inline distT="0" distB="0" distL="0" distR="0" wp14:anchorId="53FEB8ED" wp14:editId="02AA4721">
                  <wp:extent cx="969645" cy="54610"/>
                  <wp:effectExtent l="0" t="0" r="1905" b="2540"/>
                  <wp:docPr id="119787639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69645" cy="54610"/>
                          </a:xfrm>
                          <a:prstGeom prst="rect">
                            <a:avLst/>
                          </a:prstGeom>
                          <a:noFill/>
                        </pic:spPr>
                      </pic:pic>
                    </a:graphicData>
                  </a:graphic>
                </wp:inline>
              </w:drawing>
            </w:r>
          </w:p>
        </w:tc>
        <w:tc>
          <w:tcPr>
            <w:tcW w:w="1698" w:type="dxa"/>
          </w:tcPr>
          <w:p w14:paraId="2E35AC3B" w14:textId="06DB33CF" w:rsidR="00C96752" w:rsidRPr="00C96752" w:rsidRDefault="00C96752" w:rsidP="005B253B">
            <w:pPr>
              <w:tabs>
                <w:tab w:val="left" w:pos="0"/>
              </w:tabs>
              <w:jc w:val="both"/>
              <w:rPr>
                <w:rFonts w:ascii="Times New Roman" w:hAnsi="Times New Roman" w:cs="Times New Roman"/>
                <w:sz w:val="20"/>
                <w:szCs w:val="20"/>
                <w:lang w:val="en-US"/>
              </w:rPr>
            </w:pPr>
            <w:r w:rsidRPr="00C96752">
              <w:rPr>
                <w:rFonts w:ascii="Times New Roman" w:hAnsi="Times New Roman" w:cs="Times New Roman"/>
                <w:sz w:val="20"/>
                <w:szCs w:val="20"/>
                <w:lang w:val="en-US"/>
              </w:rPr>
              <w:t>Penggabungan/ join</w:t>
            </w:r>
          </w:p>
        </w:tc>
        <w:tc>
          <w:tcPr>
            <w:tcW w:w="4908" w:type="dxa"/>
          </w:tcPr>
          <w:p w14:paraId="5C1D209C" w14:textId="2FCBD3D5" w:rsidR="00C96752" w:rsidRPr="00C96752" w:rsidRDefault="00C96752" w:rsidP="005B253B">
            <w:pPr>
              <w:tabs>
                <w:tab w:val="left" w:pos="0"/>
              </w:tabs>
              <w:jc w:val="both"/>
              <w:rPr>
                <w:rFonts w:ascii="Times New Roman" w:hAnsi="Times New Roman" w:cs="Times New Roman"/>
                <w:sz w:val="20"/>
                <w:szCs w:val="20"/>
              </w:rPr>
            </w:pPr>
            <w:r w:rsidRPr="00C96752">
              <w:rPr>
                <w:rFonts w:ascii="Times New Roman" w:hAnsi="Times New Roman" w:cs="Times New Roman"/>
                <w:sz w:val="20"/>
                <w:szCs w:val="20"/>
              </w:rPr>
              <w:t>Asosiasi penggabungan dimana lebih dari satu aktivitas digabungkan menjadi satu.</w:t>
            </w:r>
          </w:p>
        </w:tc>
      </w:tr>
      <w:tr w:rsidR="00C96752" w14:paraId="51B01B9F" w14:textId="77777777" w:rsidTr="005B253B">
        <w:tc>
          <w:tcPr>
            <w:tcW w:w="1746" w:type="dxa"/>
          </w:tcPr>
          <w:p w14:paraId="0BE7DF51" w14:textId="190858F5" w:rsidR="00C96752" w:rsidRDefault="00C96752" w:rsidP="005B253B">
            <w:pPr>
              <w:tabs>
                <w:tab w:val="left" w:pos="0"/>
              </w:tabs>
              <w:jc w:val="center"/>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drawing>
                <wp:inline distT="0" distB="0" distL="0" distR="0" wp14:anchorId="0F8F16EE" wp14:editId="7BD44281">
                  <wp:extent cx="280670" cy="267970"/>
                  <wp:effectExtent l="0" t="0" r="5080" b="0"/>
                  <wp:docPr id="203757515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0670" cy="267970"/>
                          </a:xfrm>
                          <a:prstGeom prst="rect">
                            <a:avLst/>
                          </a:prstGeom>
                          <a:noFill/>
                        </pic:spPr>
                      </pic:pic>
                    </a:graphicData>
                  </a:graphic>
                </wp:inline>
              </w:drawing>
            </w:r>
          </w:p>
        </w:tc>
        <w:tc>
          <w:tcPr>
            <w:tcW w:w="1698" w:type="dxa"/>
          </w:tcPr>
          <w:p w14:paraId="596EDBB3" w14:textId="597BBEE9" w:rsidR="00C96752" w:rsidRPr="00C96752" w:rsidRDefault="00C96752" w:rsidP="005B253B">
            <w:pPr>
              <w:tabs>
                <w:tab w:val="left" w:pos="0"/>
              </w:tabs>
              <w:jc w:val="both"/>
              <w:rPr>
                <w:rFonts w:ascii="Times New Roman" w:hAnsi="Times New Roman" w:cs="Times New Roman"/>
                <w:sz w:val="20"/>
                <w:szCs w:val="20"/>
                <w:lang w:val="en-US"/>
              </w:rPr>
            </w:pPr>
            <w:r w:rsidRPr="00C96752">
              <w:rPr>
                <w:rFonts w:ascii="Times New Roman" w:hAnsi="Times New Roman" w:cs="Times New Roman"/>
                <w:sz w:val="20"/>
                <w:szCs w:val="20"/>
                <w:lang w:val="en-US"/>
              </w:rPr>
              <w:t>Status akhir</w:t>
            </w:r>
          </w:p>
        </w:tc>
        <w:tc>
          <w:tcPr>
            <w:tcW w:w="4908" w:type="dxa"/>
          </w:tcPr>
          <w:p w14:paraId="0CEF417D" w14:textId="76890FA0" w:rsidR="00C96752" w:rsidRPr="00C96752" w:rsidRDefault="00C96752" w:rsidP="005B253B">
            <w:pPr>
              <w:tabs>
                <w:tab w:val="left" w:pos="0"/>
              </w:tabs>
              <w:jc w:val="both"/>
              <w:rPr>
                <w:rFonts w:ascii="Times New Roman" w:hAnsi="Times New Roman" w:cs="Times New Roman"/>
                <w:sz w:val="20"/>
                <w:szCs w:val="20"/>
              </w:rPr>
            </w:pPr>
            <w:r w:rsidRPr="00C96752">
              <w:rPr>
                <w:rFonts w:ascii="Times New Roman" w:hAnsi="Times New Roman" w:cs="Times New Roman"/>
                <w:sz w:val="20"/>
                <w:szCs w:val="20"/>
              </w:rPr>
              <w:t>Status akhir yang dilakukan sistem, sebuah diagram aktivitas memilki sebuah status akhir.</w:t>
            </w:r>
          </w:p>
        </w:tc>
      </w:tr>
    </w:tbl>
    <w:p w14:paraId="32EB54E1" w14:textId="77777777" w:rsidR="005B253B" w:rsidRDefault="005B253B" w:rsidP="005B253B">
      <w:pPr>
        <w:pStyle w:val="ListParagraph"/>
        <w:spacing w:line="360" w:lineRule="auto"/>
        <w:ind w:left="709" w:firstLine="731"/>
        <w:jc w:val="right"/>
        <w:rPr>
          <w:sz w:val="20"/>
          <w:szCs w:val="20"/>
        </w:rPr>
      </w:pPr>
      <w:r w:rsidRPr="005D5FB4">
        <w:rPr>
          <w:sz w:val="20"/>
          <w:szCs w:val="20"/>
        </w:rPr>
        <w:t>Sumber: Sukamto (2018:161</w:t>
      </w:r>
      <w:bookmarkStart w:id="24" w:name="_Hlk198633946"/>
    </w:p>
    <w:p w14:paraId="1B47AA5D" w14:textId="77777777" w:rsidR="00B718B3" w:rsidRPr="00B718B3" w:rsidRDefault="003035DE" w:rsidP="00400B5A">
      <w:pPr>
        <w:pStyle w:val="Heading2"/>
        <w:numPr>
          <w:ilvl w:val="0"/>
          <w:numId w:val="19"/>
        </w:numPr>
        <w:spacing w:line="360" w:lineRule="auto"/>
        <w:ind w:left="567" w:hanging="567"/>
        <w:rPr>
          <w:rFonts w:ascii="Times New Roman" w:hAnsi="Times New Roman" w:cs="Times New Roman"/>
          <w:b/>
          <w:bCs/>
          <w:kern w:val="0"/>
          <w:sz w:val="24"/>
          <w:szCs w:val="24"/>
          <w14:ligatures w14:val="none"/>
        </w:rPr>
      </w:pPr>
      <w:bookmarkStart w:id="25" w:name="_Hlk199055220"/>
      <w:bookmarkEnd w:id="24"/>
      <w:r w:rsidRPr="003035DE">
        <w:rPr>
          <w:rFonts w:ascii="Times New Roman" w:hAnsi="Times New Roman" w:cs="Times New Roman"/>
          <w:b/>
          <w:bCs/>
          <w:color w:val="000000" w:themeColor="text1"/>
          <w:sz w:val="24"/>
          <w:szCs w:val="24"/>
        </w:rPr>
        <w:t>Basis Data</w:t>
      </w:r>
    </w:p>
    <w:bookmarkEnd w:id="25"/>
    <w:p w14:paraId="514A3E96" w14:textId="496BD44B" w:rsidR="00486EEA" w:rsidRDefault="00B718B3" w:rsidP="000672DC">
      <w:pPr>
        <w:tabs>
          <w:tab w:val="left" w:pos="993"/>
        </w:tabs>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asis data</w:t>
      </w:r>
      <w:r w:rsidR="00486EEA">
        <w:rPr>
          <w:rFonts w:ascii="Times New Roman" w:hAnsi="Times New Roman" w:cs="Times New Roman"/>
          <w:sz w:val="24"/>
          <w:szCs w:val="24"/>
        </w:rPr>
        <w:t xml:space="preserve"> merupakan istilah yang sudah tidak asing lagi saat ini. Basis data terdiri dari 2 kata yaitu basis dan data. Basis dapat diartikan sebagai kumpulan, markas, atau gudang. Sedangkan data adalah fakta, keterangan, atau peristiwa yang didapatkan melalui proses pengamatan atau pencarian pada sumber tertentu. Berdasarkan pengertian tersebut dapat disimpulkan bahwa basis data adalah kumpulan data-data atau fakta yang saling berkolerasi serta dapat disimpan, dimanipulasi ataupun dipanggil kembali oleh penggunanya sesaui dengan kebutuhan</w:t>
      </w:r>
      <w:r w:rsidR="000672DC">
        <w:rPr>
          <w:rFonts w:ascii="Times New Roman" w:hAnsi="Times New Roman" w:cs="Times New Roman"/>
          <w:sz w:val="24"/>
          <w:szCs w:val="24"/>
        </w:rPr>
        <w:t xml:space="preserve"> </w:t>
      </w:r>
      <w:r w:rsidR="000672DC">
        <w:rPr>
          <w:rFonts w:ascii="Times New Roman" w:hAnsi="Times New Roman" w:cs="Times New Roman"/>
          <w:sz w:val="24"/>
          <w:szCs w:val="24"/>
        </w:rPr>
        <w:fldChar w:fldCharType="begin"/>
      </w:r>
      <w:r w:rsidR="000672DC">
        <w:rPr>
          <w:rFonts w:ascii="Times New Roman" w:hAnsi="Times New Roman" w:cs="Times New Roman"/>
          <w:sz w:val="24"/>
          <w:szCs w:val="24"/>
        </w:rPr>
        <w:instrText xml:space="preserve"> ADDIN ZOTERO_ITEM CSL_CITATION {"citationID":"SiEZq9uw","properties":{"formattedCitation":"(Waruwu, 2019)","plainCitation":"(Waruwu, 2019)","noteIndex":0},"citationItems":[{"id":201,"uris":["http://zotero.org/users/local/8npMbMCH/items/WH4GW2VP"],"itemData":{"id":201,"type":"article-journal","container-title":"JURNAL MAHAJANA INFORMASI,","DOI":"https://doi.org/10.51544/jurnalmi.v4i1.728","ISSN":"2527-8290","issue":"1","language":"id","page":"57-61","source":"Zotero","title":"IMPLEMENTASI POSTGRESQL SEBAGAI SISTEM MANAJEMEN BASIS DATA PADA PENDAFTARAN MAHASISWA BARU BERBASIS WEB","volume":"4","author":[{"family":"Waruwu","given":"Tomoyud S"}],"issued":{"date-parts":[["2019"]]}}}],"schema":"https://github.com/citation-style-language/schema/raw/master/csl-citation.json"} </w:instrText>
      </w:r>
      <w:r w:rsidR="000672DC">
        <w:rPr>
          <w:rFonts w:ascii="Times New Roman" w:hAnsi="Times New Roman" w:cs="Times New Roman"/>
          <w:sz w:val="24"/>
          <w:szCs w:val="24"/>
        </w:rPr>
        <w:fldChar w:fldCharType="separate"/>
      </w:r>
      <w:r w:rsidR="000672DC" w:rsidRPr="000672DC">
        <w:rPr>
          <w:rFonts w:ascii="Times New Roman" w:hAnsi="Times New Roman" w:cs="Times New Roman"/>
          <w:sz w:val="24"/>
        </w:rPr>
        <w:t>(Waruwu, 2019)</w:t>
      </w:r>
      <w:r w:rsidR="000672DC">
        <w:rPr>
          <w:rFonts w:ascii="Times New Roman" w:hAnsi="Times New Roman" w:cs="Times New Roman"/>
          <w:sz w:val="24"/>
          <w:szCs w:val="24"/>
        </w:rPr>
        <w:fldChar w:fldCharType="end"/>
      </w:r>
      <w:r w:rsidR="000672DC">
        <w:rPr>
          <w:rFonts w:ascii="Times New Roman" w:hAnsi="Times New Roman" w:cs="Times New Roman"/>
          <w:sz w:val="24"/>
          <w:szCs w:val="24"/>
        </w:rPr>
        <w:t>.</w:t>
      </w:r>
    </w:p>
    <w:p w14:paraId="713765E1" w14:textId="1D0D186D" w:rsidR="000672DC" w:rsidRPr="000672DC" w:rsidRDefault="00560082" w:rsidP="000672DC">
      <w:pPr>
        <w:tabs>
          <w:tab w:val="left" w:pos="993"/>
        </w:tabs>
        <w:spacing w:line="360" w:lineRule="auto"/>
        <w:ind w:firstLine="567"/>
        <w:jc w:val="both"/>
        <w:rPr>
          <w:szCs w:val="24"/>
        </w:rPr>
      </w:pPr>
      <w:r>
        <w:rPr>
          <w:rFonts w:ascii="Times New Roman" w:hAnsi="Times New Roman" w:cs="Times New Roman"/>
          <w:sz w:val="24"/>
          <w:szCs w:val="24"/>
        </w:rPr>
        <w:t>Basis data adalah</w:t>
      </w:r>
      <w:r w:rsidRPr="00560082">
        <w:rPr>
          <w:rFonts w:ascii="Times New Roman" w:hAnsi="Times New Roman" w:cs="Times New Roman"/>
          <w:sz w:val="24"/>
          <w:szCs w:val="24"/>
        </w:rPr>
        <w:t xml:space="preserve"> kumpulan informasi informasi yang disimpan didalam komputer secara sistematik sehingga dapat diperiksa menggunakan suatu pro</w:t>
      </w:r>
      <w:r>
        <w:rPr>
          <w:rFonts w:ascii="Times New Roman" w:hAnsi="Times New Roman" w:cs="Times New Roman"/>
          <w:sz w:val="24"/>
          <w:szCs w:val="24"/>
        </w:rPr>
        <w:t>g</w:t>
      </w:r>
      <w:r w:rsidRPr="00560082">
        <w:rPr>
          <w:rFonts w:ascii="Times New Roman" w:hAnsi="Times New Roman" w:cs="Times New Roman"/>
          <w:sz w:val="24"/>
          <w:szCs w:val="24"/>
        </w:rPr>
        <w:t>ram untuk memperoleh informasi dari basis data tersebut.</w:t>
      </w:r>
      <w:r>
        <w:rPr>
          <w:rFonts w:ascii="Times New Roman" w:hAnsi="Times New Roman" w:cs="Times New Roman"/>
          <w:sz w:val="24"/>
          <w:szCs w:val="24"/>
        </w:rPr>
        <w:t xml:space="preserve"> </w:t>
      </w:r>
      <w:r w:rsidRPr="00560082">
        <w:rPr>
          <w:rFonts w:ascii="Times New Roman" w:hAnsi="Times New Roman" w:cs="Times New Roman"/>
          <w:sz w:val="24"/>
          <w:szCs w:val="24"/>
        </w:rPr>
        <w:t>Pengertian umum dari Database adalah sistem penyimpanan data dimana data yang sudah banyak di input disiman dalam satu sistem penyimpanan. Sistem database sudah banyak digunakan dibanyak bidang, tidak hanya bidang teknologi, bahkan saat ini database sudah digunakan diperusahaan dari yang keil hingga besar, universitas, perkantoran, supermarket bahkan rumah-rumah</w:t>
      </w:r>
      <w:r w:rsidR="00114927">
        <w:rPr>
          <w:rFonts w:ascii="Times New Roman" w:hAnsi="Times New Roman" w:cs="Times New Roman"/>
          <w:sz w:val="24"/>
          <w:szCs w:val="24"/>
        </w:rPr>
        <w:t xml:space="preserve"> </w:t>
      </w:r>
      <w:r w:rsidR="00114927">
        <w:rPr>
          <w:rFonts w:ascii="Times New Roman" w:hAnsi="Times New Roman" w:cs="Times New Roman"/>
          <w:sz w:val="24"/>
          <w:szCs w:val="24"/>
        </w:rPr>
        <w:fldChar w:fldCharType="begin"/>
      </w:r>
      <w:r w:rsidR="00114927">
        <w:rPr>
          <w:rFonts w:ascii="Times New Roman" w:hAnsi="Times New Roman" w:cs="Times New Roman"/>
          <w:sz w:val="24"/>
          <w:szCs w:val="24"/>
        </w:rPr>
        <w:instrText xml:space="preserve"> ADDIN ZOTERO_ITEM CSL_CITATION {"citationID":"g2zY6MHI","properties":{"formattedCitation":"(Simanjuntak dkk., 2019)","plainCitation":"(Simanjuntak dkk., 2019)","noteIndex":0},"citationItems":[{"id":203,"uris":["http://zotero.org/users/local/8npMbMCH/items/EW6UKAMW"],"itemData":{"id":203,"type":"article-journal","abstract":"The development of information technology today has a huge impact, namely the issue of security and confidentiality of data. One solution that can be used to guarantee the confidentiality and security of information is cryptography. By using cryptography, a data can be secured through the decryption and encryption process. Security issues and database confidentiality are the most important aspects of an information system. One mechanism to improve database security is to use asymmetric algorithms such as the Merkle Hellmen algorithm. Merkle Hellman is one of the crypto systems that uses the key type of asymmetry. In the Merkle Hellman system, the keys used are 2 different keys, namely the public key and the secret key. Encryption generates ciphertext and decryption produces a plaintext for securing databases that want to be kept confidential. The advantages of this Merkle Hellman algorithm is that there is no need for confidentiality in the key distribution process. From the results of experiments that have been done with this application, the encrypted database becomes a form of message that cannot be understood (ciphertext), but after the decryption process is done, the database is successfully returned to its original form (plaintext) that can be understood.","container-title":"MEANS (Media Informasi Analisa dan Sistem)","DOI":"10.54367/means.v4i1.327","ISSN":"2599-3089, 2548-6985","issue":"1","journalAbbreviation":"MEANS","language":"id","license":"http://creativecommons.org/licenses/by/4.0","page":"46-50","source":"DOI.org (Crossref)","title":"Implementasi Algoritma Merkle Hellman untuk Keamanan Database","volume":"4","author":[{"family":"Simanjuntak","given":"Magdalena"},{"family":"Pasaribu","given":"Tioria"},{"family":"Rahmadilla","given":"Semiati"}],"issued":{"date-parts":[["2019",6,30]]}}}],"schema":"https://github.com/citation-style-language/schema/raw/master/csl-citation.json"} </w:instrText>
      </w:r>
      <w:r w:rsidR="00114927">
        <w:rPr>
          <w:rFonts w:ascii="Times New Roman" w:hAnsi="Times New Roman" w:cs="Times New Roman"/>
          <w:sz w:val="24"/>
          <w:szCs w:val="24"/>
        </w:rPr>
        <w:fldChar w:fldCharType="separate"/>
      </w:r>
      <w:r w:rsidR="00114927" w:rsidRPr="00114927">
        <w:rPr>
          <w:rFonts w:ascii="Times New Roman" w:hAnsi="Times New Roman" w:cs="Times New Roman"/>
          <w:sz w:val="24"/>
        </w:rPr>
        <w:t>(Simanjuntak dkk., 2019)</w:t>
      </w:r>
      <w:r w:rsidR="00114927">
        <w:rPr>
          <w:rFonts w:ascii="Times New Roman" w:hAnsi="Times New Roman" w:cs="Times New Roman"/>
          <w:sz w:val="24"/>
          <w:szCs w:val="24"/>
        </w:rPr>
        <w:fldChar w:fldCharType="end"/>
      </w:r>
      <w:r w:rsidR="00114927">
        <w:rPr>
          <w:rFonts w:ascii="Times New Roman" w:hAnsi="Times New Roman" w:cs="Times New Roman"/>
          <w:sz w:val="24"/>
          <w:szCs w:val="24"/>
        </w:rPr>
        <w:t>.</w:t>
      </w:r>
    </w:p>
    <w:p w14:paraId="318BBC58" w14:textId="77777777" w:rsidR="00114927" w:rsidRPr="00C94ED5" w:rsidRDefault="00114927" w:rsidP="00400B5A">
      <w:pPr>
        <w:pStyle w:val="Heading3"/>
        <w:numPr>
          <w:ilvl w:val="0"/>
          <w:numId w:val="21"/>
        </w:numPr>
        <w:spacing w:line="360" w:lineRule="auto"/>
        <w:ind w:left="567" w:hanging="567"/>
        <w:rPr>
          <w:rFonts w:ascii="Times New Roman" w:hAnsi="Times New Roman" w:cs="Times New Roman"/>
          <w:b/>
          <w:bCs/>
          <w:kern w:val="0"/>
          <w14:ligatures w14:val="none"/>
        </w:rPr>
      </w:pPr>
      <w:r w:rsidRPr="00C94ED5">
        <w:rPr>
          <w:rFonts w:ascii="Times New Roman" w:hAnsi="Times New Roman" w:cs="Times New Roman"/>
          <w:b/>
          <w:bCs/>
          <w:color w:val="auto"/>
        </w:rPr>
        <w:t xml:space="preserve">Definisi Konsep Basis Data </w:t>
      </w:r>
    </w:p>
    <w:p w14:paraId="1E012CDA" w14:textId="77777777" w:rsidR="00C94ED5" w:rsidRDefault="00C94ED5" w:rsidP="00C94ED5">
      <w:pPr>
        <w:spacing w:line="360" w:lineRule="auto"/>
        <w:rPr>
          <w:rFonts w:ascii="Times New Roman" w:hAnsi="Times New Roman" w:cs="Times New Roman"/>
          <w:sz w:val="24"/>
          <w:szCs w:val="24"/>
        </w:rPr>
      </w:pPr>
      <w:r>
        <w:rPr>
          <w:rFonts w:ascii="Times New Roman" w:hAnsi="Times New Roman" w:cs="Times New Roman"/>
          <w:sz w:val="24"/>
          <w:szCs w:val="24"/>
        </w:rPr>
        <w:tab/>
      </w:r>
      <w:r w:rsidRPr="00C94ED5">
        <w:rPr>
          <w:rFonts w:ascii="Times New Roman" w:hAnsi="Times New Roman" w:cs="Times New Roman"/>
          <w:sz w:val="24"/>
          <w:szCs w:val="24"/>
        </w:rPr>
        <w:t>Beberapa istilah yang digunakan dalam konsep basis data adalah sebagai berikut:</w:t>
      </w:r>
    </w:p>
    <w:p w14:paraId="5B8499DF" w14:textId="77777777" w:rsidR="00C94ED5" w:rsidRDefault="00C94ED5" w:rsidP="00400B5A">
      <w:pPr>
        <w:pStyle w:val="ListParagraph"/>
        <w:numPr>
          <w:ilvl w:val="0"/>
          <w:numId w:val="22"/>
        </w:numPr>
        <w:spacing w:line="360" w:lineRule="auto"/>
        <w:jc w:val="both"/>
      </w:pPr>
      <w:r>
        <w:t>Field / Atribut</w:t>
      </w:r>
    </w:p>
    <w:p w14:paraId="32BEB651" w14:textId="6EC5FE2D" w:rsidR="00C94ED5" w:rsidRDefault="00C94ED5" w:rsidP="00A13403">
      <w:pPr>
        <w:pStyle w:val="ListParagraph"/>
        <w:spacing w:line="360" w:lineRule="auto"/>
        <w:jc w:val="both"/>
      </w:pPr>
      <w:r>
        <w:t>Field merupakan implementasi dari suatu atribut data. Field</w:t>
      </w:r>
      <w:r w:rsidR="00A13403">
        <w:t xml:space="preserve"> </w:t>
      </w:r>
      <w:r>
        <w:t>merupakan unit</w:t>
      </w:r>
      <w:r w:rsidR="00A13403">
        <w:t xml:space="preserve"> </w:t>
      </w:r>
      <w:r>
        <w:t>terkecil dari data yang berarti (meaningful</w:t>
      </w:r>
      <w:r w:rsidR="00A13403">
        <w:t xml:space="preserve"> </w:t>
      </w:r>
      <w:r>
        <w:t>data) yang di simpan dalam suatu file atau basis data.</w:t>
      </w:r>
      <w:r w:rsidRPr="00114927">
        <w:t xml:space="preserve"> </w:t>
      </w:r>
    </w:p>
    <w:p w14:paraId="1C991916" w14:textId="77777777" w:rsidR="00C94ED5" w:rsidRDefault="00C94ED5" w:rsidP="00400B5A">
      <w:pPr>
        <w:pStyle w:val="ListParagraph"/>
        <w:numPr>
          <w:ilvl w:val="0"/>
          <w:numId w:val="22"/>
        </w:numPr>
        <w:spacing w:line="360" w:lineRule="auto"/>
        <w:jc w:val="both"/>
      </w:pPr>
      <w:r w:rsidRPr="00C94ED5">
        <w:t xml:space="preserve">Record / Baris / Tupel </w:t>
      </w:r>
    </w:p>
    <w:p w14:paraId="6D228201" w14:textId="52692C2A" w:rsidR="00C94ED5" w:rsidRDefault="00C94ED5" w:rsidP="00A13403">
      <w:pPr>
        <w:pStyle w:val="ListParagraph"/>
        <w:spacing w:line="360" w:lineRule="auto"/>
        <w:jc w:val="both"/>
      </w:pPr>
      <w:r w:rsidRPr="00C94ED5">
        <w:t xml:space="preserve">Record merupakan koleksi dari field-field yang disusun dalam format yang telah ditentukan. selama desain sistem, record akan di klasifikasikan sebagai fixed-length record atau variablelength record. dimana Fixed-length record adalah tiap record mempunyai field, jumlah field dan ukuran logis yang </w:t>
      </w:r>
      <w:r w:rsidRPr="00C94ED5">
        <w:lastRenderedPageBreak/>
        <w:t>sama sedangkan variable-length record merupakan mengizinkan record-record yang berbeda dalam ile yang sama memiliki panjang yang berbeda Istilah lain adalah baris atau Tupel</w:t>
      </w:r>
      <w:r w:rsidR="00A13403">
        <w:t>.</w:t>
      </w:r>
    </w:p>
    <w:p w14:paraId="378BDDBE" w14:textId="77777777" w:rsidR="00A13403" w:rsidRDefault="00A13403" w:rsidP="00400B5A">
      <w:pPr>
        <w:pStyle w:val="ListParagraph"/>
        <w:numPr>
          <w:ilvl w:val="0"/>
          <w:numId w:val="22"/>
        </w:numPr>
        <w:spacing w:line="360" w:lineRule="auto"/>
        <w:jc w:val="both"/>
      </w:pPr>
      <w:r>
        <w:t>File dan Tabel</w:t>
      </w:r>
    </w:p>
    <w:p w14:paraId="75FD147A" w14:textId="77777777" w:rsidR="00A13403" w:rsidRDefault="00A13403" w:rsidP="00A13403">
      <w:pPr>
        <w:pStyle w:val="ListParagraph"/>
        <w:spacing w:line="360" w:lineRule="auto"/>
        <w:jc w:val="both"/>
      </w:pPr>
      <w:r>
        <w:t>Record-record yang serupa di kelompokkan dalam grup-grup yang disebut file. jadi file merupakan kumpulan semua kejadian dari struktur record yang diberikan. File juga bisa di artikan. Kumpulan record sejenis yang mempunyai panjang atribut sama namun berbeda isi datanya. Tabel merupakan ekuivalen basis data relasional dari sebuah file.</w:t>
      </w:r>
    </w:p>
    <w:p w14:paraId="03F66A11" w14:textId="77777777" w:rsidR="00A13403" w:rsidRPr="00E41464" w:rsidRDefault="00A13403" w:rsidP="00400B5A">
      <w:pPr>
        <w:pStyle w:val="Heading3"/>
        <w:numPr>
          <w:ilvl w:val="0"/>
          <w:numId w:val="21"/>
        </w:numPr>
        <w:spacing w:line="360" w:lineRule="auto"/>
        <w:ind w:left="567" w:hanging="567"/>
        <w:jc w:val="both"/>
        <w:rPr>
          <w:rFonts w:ascii="Times New Roman" w:hAnsi="Times New Roman" w:cs="Times New Roman"/>
          <w:b/>
          <w:bCs/>
          <w:kern w:val="0"/>
          <w14:ligatures w14:val="none"/>
        </w:rPr>
      </w:pPr>
      <w:r w:rsidRPr="00E41464">
        <w:rPr>
          <w:rFonts w:ascii="Times New Roman" w:hAnsi="Times New Roman" w:cs="Times New Roman"/>
          <w:b/>
          <w:bCs/>
          <w:color w:val="auto"/>
        </w:rPr>
        <w:t>Kegunaan Basis Data</w:t>
      </w:r>
    </w:p>
    <w:p w14:paraId="5C3092F1" w14:textId="0EECD51C" w:rsidR="00E41464" w:rsidRDefault="00E41464" w:rsidP="007C3563">
      <w:pPr>
        <w:spacing w:line="360" w:lineRule="auto"/>
        <w:ind w:firstLine="709"/>
        <w:jc w:val="both"/>
        <w:rPr>
          <w:rFonts w:ascii="Times New Roman" w:hAnsi="Times New Roman" w:cs="Times New Roman"/>
          <w:sz w:val="24"/>
          <w:szCs w:val="24"/>
        </w:rPr>
      </w:pPr>
      <w:r w:rsidRPr="00E41464">
        <w:rPr>
          <w:rFonts w:ascii="Times New Roman" w:hAnsi="Times New Roman" w:cs="Times New Roman"/>
          <w:sz w:val="24"/>
          <w:szCs w:val="24"/>
        </w:rPr>
        <w:t>Basis data yang dikembangkan dengan benar dan sesuai dengan kriteria atau batasan pegelolahan data bisa memberikan ke</w:t>
      </w:r>
      <w:r>
        <w:rPr>
          <w:rFonts w:ascii="Times New Roman" w:hAnsi="Times New Roman" w:cs="Times New Roman"/>
          <w:sz w:val="24"/>
          <w:szCs w:val="24"/>
        </w:rPr>
        <w:t>gunaan</w:t>
      </w:r>
      <w:r w:rsidRPr="00E41464">
        <w:rPr>
          <w:rFonts w:ascii="Times New Roman" w:hAnsi="Times New Roman" w:cs="Times New Roman"/>
          <w:sz w:val="24"/>
          <w:szCs w:val="24"/>
        </w:rPr>
        <w:t xml:space="preserve"> sebagai berikut :</w:t>
      </w:r>
    </w:p>
    <w:p w14:paraId="7F89372E" w14:textId="77777777" w:rsidR="00E41464" w:rsidRPr="00E41464" w:rsidRDefault="00E41464" w:rsidP="00400B5A">
      <w:pPr>
        <w:pStyle w:val="ListParagraph"/>
        <w:numPr>
          <w:ilvl w:val="0"/>
          <w:numId w:val="23"/>
        </w:numPr>
        <w:spacing w:line="360" w:lineRule="auto"/>
        <w:jc w:val="both"/>
        <w:rPr>
          <w:kern w:val="2"/>
          <w14:ligatures w14:val="standardContextual"/>
        </w:rPr>
      </w:pPr>
      <w:r w:rsidRPr="00E41464">
        <w:t>Kerangkapan data bisa diminimalkan. Apabila file-file basis data dalaam program aplikasi di ciptakan oleh perancang yang berbeda pada waktu yang berselang cukup lama maka beberapa bagian data akan mengalami kerangkapan. Pengembangan basis data yang disesuaikan dengan definisi basisi data bisa terhindarkan dari terjadinya kerangkapan data.</w:t>
      </w:r>
    </w:p>
    <w:p w14:paraId="1389A1B2" w14:textId="77777777" w:rsidR="00E41464" w:rsidRPr="00E41464" w:rsidRDefault="00E41464" w:rsidP="00400B5A">
      <w:pPr>
        <w:pStyle w:val="ListParagraph"/>
        <w:numPr>
          <w:ilvl w:val="0"/>
          <w:numId w:val="23"/>
        </w:numPr>
        <w:spacing w:line="360" w:lineRule="auto"/>
        <w:jc w:val="both"/>
        <w:rPr>
          <w:kern w:val="2"/>
          <w14:ligatures w14:val="standardContextual"/>
        </w:rPr>
      </w:pPr>
      <w:r>
        <w:t>K</w:t>
      </w:r>
      <w:r w:rsidRPr="00E41464">
        <w:t>onsistensi data bisa di hindari. Basis data yang terbebas dari kerangkapan data akan terhindar dari munculnya data-data yang tidak konsisten.</w:t>
      </w:r>
    </w:p>
    <w:p w14:paraId="73EE056A" w14:textId="77777777" w:rsidR="00E41464" w:rsidRPr="00E41464" w:rsidRDefault="00E41464" w:rsidP="00400B5A">
      <w:pPr>
        <w:pStyle w:val="ListParagraph"/>
        <w:numPr>
          <w:ilvl w:val="0"/>
          <w:numId w:val="23"/>
        </w:numPr>
        <w:spacing w:line="360" w:lineRule="auto"/>
        <w:jc w:val="both"/>
        <w:rPr>
          <w:kern w:val="2"/>
          <w14:ligatures w14:val="standardContextual"/>
        </w:rPr>
      </w:pPr>
      <w:r w:rsidRPr="00E41464">
        <w:t xml:space="preserve">Data dalam basis data bisa digunakan secara bersama (multiuser). Dalam rangka meningkat kinerja sistem dan untuk memperoleh respons waktu yang cepat, beberapa sistem mengizinkan banyak pemakai untuk bisa meng-update data secara simultan. </w:t>
      </w:r>
    </w:p>
    <w:p w14:paraId="0B63A3A3" w14:textId="77777777" w:rsidR="00E41464" w:rsidRPr="00E41464" w:rsidRDefault="00E41464" w:rsidP="00400B5A">
      <w:pPr>
        <w:pStyle w:val="ListParagraph"/>
        <w:numPr>
          <w:ilvl w:val="0"/>
          <w:numId w:val="23"/>
        </w:numPr>
        <w:spacing w:line="360" w:lineRule="auto"/>
        <w:jc w:val="both"/>
        <w:rPr>
          <w:kern w:val="2"/>
          <w14:ligatures w14:val="standardContextual"/>
        </w:rPr>
      </w:pPr>
      <w:r w:rsidRPr="00E41464">
        <w:t>Standarisasi data bisa dilakukan.</w:t>
      </w:r>
    </w:p>
    <w:p w14:paraId="3726336D" w14:textId="77777777" w:rsidR="00E41464" w:rsidRPr="00E41464" w:rsidRDefault="00E41464" w:rsidP="00400B5A">
      <w:pPr>
        <w:pStyle w:val="ListParagraph"/>
        <w:numPr>
          <w:ilvl w:val="0"/>
          <w:numId w:val="23"/>
        </w:numPr>
        <w:spacing w:line="360" w:lineRule="auto"/>
        <w:jc w:val="both"/>
        <w:rPr>
          <w:kern w:val="2"/>
          <w14:ligatures w14:val="standardContextual"/>
        </w:rPr>
      </w:pPr>
      <w:r w:rsidRPr="00E41464">
        <w:t>Pembatasan untuk keamanan data bisa dilakukan. Data-data yang ada di dalam basis data bisa diatur sehingga hanya pemakai tertentu yang mempunyai wewenang saja yang dapt mengaksesnya.</w:t>
      </w:r>
    </w:p>
    <w:p w14:paraId="4AF067EB" w14:textId="77777777" w:rsidR="00E41464" w:rsidRPr="00E41464" w:rsidRDefault="00E41464" w:rsidP="00400B5A">
      <w:pPr>
        <w:pStyle w:val="ListParagraph"/>
        <w:numPr>
          <w:ilvl w:val="0"/>
          <w:numId w:val="23"/>
        </w:numPr>
        <w:spacing w:line="360" w:lineRule="auto"/>
        <w:jc w:val="both"/>
        <w:rPr>
          <w:kern w:val="2"/>
          <w14:ligatures w14:val="standardContextual"/>
        </w:rPr>
      </w:pPr>
      <w:r w:rsidRPr="00E41464">
        <w:t xml:space="preserve">Integritas data bisa terjaga dan terpelihara (maintenance). </w:t>
      </w:r>
    </w:p>
    <w:p w14:paraId="44B15EBA" w14:textId="77777777" w:rsidR="00E41464" w:rsidRPr="00E41464" w:rsidRDefault="00E41464" w:rsidP="00400B5A">
      <w:pPr>
        <w:pStyle w:val="ListParagraph"/>
        <w:numPr>
          <w:ilvl w:val="0"/>
          <w:numId w:val="23"/>
        </w:numPr>
        <w:spacing w:line="360" w:lineRule="auto"/>
        <w:jc w:val="both"/>
        <w:rPr>
          <w:kern w:val="2"/>
          <w14:ligatures w14:val="standardContextual"/>
        </w:rPr>
      </w:pPr>
      <w:r w:rsidRPr="00E41464">
        <w:t xml:space="preserve">Perbedaan kebutuhan data antar pemakai bisa di seimbangkan. Tiap-tiap pemakai dalam sistem memiliki kebutuhan yang berbeda-beda. Pengembangan basis data yang benar bisa mampu menyeimbangkan perbedaanperbedaan kebutuhan tersebut. </w:t>
      </w:r>
    </w:p>
    <w:p w14:paraId="0611CAF9" w14:textId="77777777" w:rsidR="00400B5A" w:rsidRPr="002F5DD0" w:rsidRDefault="00661720" w:rsidP="006606D3">
      <w:pPr>
        <w:pStyle w:val="Bab2"/>
        <w:ind w:left="567" w:hanging="567"/>
      </w:pPr>
      <w:r w:rsidRPr="002F5DD0">
        <w:lastRenderedPageBreak/>
        <w:t>Hypertext Preprocessor (PHP)</w:t>
      </w:r>
    </w:p>
    <w:p w14:paraId="01C51467" w14:textId="77777777" w:rsidR="00AE55B6" w:rsidRDefault="00400B5A" w:rsidP="00AE55B6">
      <w:pPr>
        <w:spacing w:line="360" w:lineRule="auto"/>
        <w:ind w:firstLine="567"/>
        <w:jc w:val="both"/>
        <w:rPr>
          <w:rFonts w:ascii="Times New Roman" w:hAnsi="Times New Roman" w:cs="Times New Roman"/>
          <w:sz w:val="24"/>
          <w:szCs w:val="24"/>
        </w:rPr>
      </w:pPr>
      <w:r w:rsidRPr="00AE55B6">
        <w:rPr>
          <w:rFonts w:ascii="Times New Roman" w:hAnsi="Times New Roman" w:cs="Times New Roman"/>
          <w:sz w:val="24"/>
          <w:szCs w:val="24"/>
        </w:rPr>
        <w:t>PHP</w:t>
      </w:r>
      <w:r w:rsidRPr="002F5DD0">
        <w:rPr>
          <w:rFonts w:ascii="Times New Roman" w:hAnsi="Times New Roman" w:cs="Times New Roman"/>
          <w:i/>
          <w:iCs/>
          <w:sz w:val="24"/>
          <w:szCs w:val="24"/>
        </w:rPr>
        <w:t xml:space="preserve"> (PHP: Hypertext Preprocessor)</w:t>
      </w:r>
      <w:r w:rsidRPr="002F5DD0">
        <w:rPr>
          <w:rFonts w:ascii="Times New Roman" w:hAnsi="Times New Roman" w:cs="Times New Roman"/>
          <w:sz w:val="24"/>
          <w:szCs w:val="24"/>
        </w:rPr>
        <w:t xml:space="preserve"> merupakan bahasa pemrograman yang mampu berjalan di </w:t>
      </w:r>
      <w:r w:rsidRPr="002F5DD0">
        <w:rPr>
          <w:rFonts w:ascii="Times New Roman" w:hAnsi="Times New Roman" w:cs="Times New Roman"/>
          <w:i/>
          <w:iCs/>
          <w:sz w:val="24"/>
          <w:szCs w:val="24"/>
        </w:rPr>
        <w:t>server-side</w:t>
      </w:r>
      <w:r w:rsidR="002F5DD0" w:rsidRPr="002F5DD0">
        <w:rPr>
          <w:rFonts w:ascii="Times New Roman" w:hAnsi="Times New Roman" w:cs="Times New Roman"/>
          <w:sz w:val="24"/>
          <w:szCs w:val="24"/>
        </w:rPr>
        <w:t xml:space="preserve"> (berjalan pada </w:t>
      </w:r>
      <w:r w:rsidR="002F5DD0" w:rsidRPr="00AE55B6">
        <w:rPr>
          <w:rFonts w:ascii="Times New Roman" w:hAnsi="Times New Roman" w:cs="Times New Roman"/>
          <w:i/>
          <w:iCs/>
          <w:sz w:val="24"/>
          <w:szCs w:val="24"/>
        </w:rPr>
        <w:t>server web</w:t>
      </w:r>
      <w:r w:rsidR="002F5DD0" w:rsidRPr="002F5DD0">
        <w:rPr>
          <w:rFonts w:ascii="Times New Roman" w:hAnsi="Times New Roman" w:cs="Times New Roman"/>
          <w:sz w:val="24"/>
          <w:szCs w:val="24"/>
        </w:rPr>
        <w:t xml:space="preserve"> atau </w:t>
      </w:r>
      <w:r w:rsidR="002F5DD0" w:rsidRPr="00AE55B6">
        <w:rPr>
          <w:rFonts w:ascii="Times New Roman" w:hAnsi="Times New Roman" w:cs="Times New Roman"/>
          <w:i/>
          <w:iCs/>
          <w:sz w:val="24"/>
          <w:szCs w:val="24"/>
        </w:rPr>
        <w:t>CGI</w:t>
      </w:r>
      <w:r w:rsidR="002F5DD0" w:rsidRPr="002F5DD0">
        <w:rPr>
          <w:rFonts w:ascii="Times New Roman" w:hAnsi="Times New Roman" w:cs="Times New Roman"/>
          <w:sz w:val="24"/>
          <w:szCs w:val="24"/>
        </w:rPr>
        <w:t xml:space="preserve">), berbeda dengan </w:t>
      </w:r>
      <w:r w:rsidR="00AE55B6">
        <w:rPr>
          <w:rFonts w:ascii="Times New Roman" w:hAnsi="Times New Roman" w:cs="Times New Roman"/>
          <w:i/>
          <w:iCs/>
          <w:sz w:val="24"/>
          <w:szCs w:val="24"/>
        </w:rPr>
        <w:t>J</w:t>
      </w:r>
      <w:r w:rsidR="002F5DD0" w:rsidRPr="002F5DD0">
        <w:rPr>
          <w:rFonts w:ascii="Times New Roman" w:hAnsi="Times New Roman" w:cs="Times New Roman"/>
          <w:i/>
          <w:iCs/>
          <w:sz w:val="24"/>
          <w:szCs w:val="24"/>
        </w:rPr>
        <w:t>ava</w:t>
      </w:r>
      <w:r w:rsidR="00AE55B6">
        <w:rPr>
          <w:rFonts w:ascii="Times New Roman" w:hAnsi="Times New Roman" w:cs="Times New Roman"/>
          <w:i/>
          <w:iCs/>
          <w:sz w:val="24"/>
          <w:szCs w:val="24"/>
        </w:rPr>
        <w:t>S</w:t>
      </w:r>
      <w:r w:rsidR="002F5DD0" w:rsidRPr="002F5DD0">
        <w:rPr>
          <w:rFonts w:ascii="Times New Roman" w:hAnsi="Times New Roman" w:cs="Times New Roman"/>
          <w:i/>
          <w:iCs/>
          <w:sz w:val="24"/>
          <w:szCs w:val="24"/>
        </w:rPr>
        <w:t>cript</w:t>
      </w:r>
      <w:r w:rsidR="002F5DD0" w:rsidRPr="002F5DD0">
        <w:rPr>
          <w:rFonts w:ascii="Times New Roman" w:hAnsi="Times New Roman" w:cs="Times New Roman"/>
          <w:sz w:val="24"/>
          <w:szCs w:val="24"/>
        </w:rPr>
        <w:t xml:space="preserve"> yang normalnya berjalan pada </w:t>
      </w:r>
      <w:r w:rsidR="002F5DD0" w:rsidRPr="002F5DD0">
        <w:rPr>
          <w:rFonts w:ascii="Times New Roman" w:hAnsi="Times New Roman" w:cs="Times New Roman"/>
          <w:i/>
          <w:iCs/>
          <w:sz w:val="24"/>
          <w:szCs w:val="24"/>
        </w:rPr>
        <w:t>client-side</w:t>
      </w:r>
      <w:r w:rsidR="002F5DD0" w:rsidRPr="002F5DD0">
        <w:rPr>
          <w:rFonts w:ascii="Times New Roman" w:hAnsi="Times New Roman" w:cs="Times New Roman"/>
          <w:sz w:val="24"/>
          <w:szCs w:val="24"/>
        </w:rPr>
        <w:t xml:space="preserve"> (berjalan pada </w:t>
      </w:r>
      <w:r w:rsidR="002F5DD0" w:rsidRPr="002F5DD0">
        <w:rPr>
          <w:rFonts w:ascii="Times New Roman" w:hAnsi="Times New Roman" w:cs="Times New Roman"/>
          <w:i/>
          <w:iCs/>
          <w:sz w:val="24"/>
          <w:szCs w:val="24"/>
        </w:rPr>
        <w:t>browser</w:t>
      </w:r>
      <w:r w:rsidR="002F5DD0" w:rsidRPr="002F5DD0">
        <w:rPr>
          <w:rFonts w:ascii="Times New Roman" w:hAnsi="Times New Roman" w:cs="Times New Roman"/>
          <w:sz w:val="24"/>
          <w:szCs w:val="24"/>
        </w:rPr>
        <w:t xml:space="preserve">). PHP merupakan turunan </w:t>
      </w:r>
      <w:r w:rsidR="002F5DD0" w:rsidRPr="00AE55B6">
        <w:rPr>
          <w:rFonts w:ascii="Times New Roman" w:hAnsi="Times New Roman" w:cs="Times New Roman"/>
          <w:i/>
          <w:iCs/>
          <w:sz w:val="24"/>
          <w:szCs w:val="24"/>
        </w:rPr>
        <w:t>C</w:t>
      </w:r>
      <w:r w:rsidR="002F5DD0" w:rsidRPr="002F5DD0">
        <w:rPr>
          <w:rFonts w:ascii="Times New Roman" w:hAnsi="Times New Roman" w:cs="Times New Roman"/>
          <w:sz w:val="24"/>
          <w:szCs w:val="24"/>
        </w:rPr>
        <w:t xml:space="preserve">, </w:t>
      </w:r>
      <w:r w:rsidR="002F5DD0" w:rsidRPr="00AE55B6">
        <w:rPr>
          <w:rFonts w:ascii="Times New Roman" w:hAnsi="Times New Roman" w:cs="Times New Roman"/>
          <w:i/>
          <w:iCs/>
          <w:sz w:val="24"/>
          <w:szCs w:val="24"/>
        </w:rPr>
        <w:t>Java</w:t>
      </w:r>
      <w:r w:rsidR="00AE55B6">
        <w:rPr>
          <w:rFonts w:ascii="Times New Roman" w:hAnsi="Times New Roman" w:cs="Times New Roman"/>
          <w:sz w:val="24"/>
          <w:szCs w:val="24"/>
        </w:rPr>
        <w:t xml:space="preserve">, </w:t>
      </w:r>
      <w:r w:rsidR="002F5DD0" w:rsidRPr="002F5DD0">
        <w:rPr>
          <w:rFonts w:ascii="Times New Roman" w:hAnsi="Times New Roman" w:cs="Times New Roman"/>
          <w:sz w:val="24"/>
          <w:szCs w:val="24"/>
        </w:rPr>
        <w:t xml:space="preserve">dan </w:t>
      </w:r>
      <w:r w:rsidR="002F5DD0" w:rsidRPr="00AE55B6">
        <w:rPr>
          <w:rFonts w:ascii="Times New Roman" w:hAnsi="Times New Roman" w:cs="Times New Roman"/>
          <w:i/>
          <w:iCs/>
          <w:sz w:val="24"/>
          <w:szCs w:val="24"/>
        </w:rPr>
        <w:t>Perl</w:t>
      </w:r>
      <w:r w:rsidR="002F5DD0" w:rsidRPr="002F5DD0">
        <w:rPr>
          <w:rFonts w:ascii="Times New Roman" w:hAnsi="Times New Roman" w:cs="Times New Roman"/>
          <w:sz w:val="24"/>
          <w:szCs w:val="24"/>
        </w:rPr>
        <w:t xml:space="preserve">, yang dibuat dengan bahasa </w:t>
      </w:r>
      <w:r w:rsidR="002F5DD0" w:rsidRPr="00AE55B6">
        <w:rPr>
          <w:rFonts w:ascii="Times New Roman" w:hAnsi="Times New Roman" w:cs="Times New Roman"/>
          <w:i/>
          <w:iCs/>
          <w:sz w:val="24"/>
          <w:szCs w:val="24"/>
        </w:rPr>
        <w:t>C.</w:t>
      </w:r>
      <w:r w:rsidR="002F5DD0" w:rsidRPr="002F5DD0">
        <w:rPr>
          <w:rFonts w:ascii="Times New Roman" w:hAnsi="Times New Roman" w:cs="Times New Roman"/>
          <w:sz w:val="24"/>
          <w:szCs w:val="24"/>
        </w:rPr>
        <w:t xml:space="preserve"> PHP disebut sebagai pemrograman </w:t>
      </w:r>
      <w:r w:rsidR="002F5DD0" w:rsidRPr="00AE55B6">
        <w:rPr>
          <w:rFonts w:ascii="Times New Roman" w:hAnsi="Times New Roman" w:cs="Times New Roman"/>
          <w:i/>
          <w:iCs/>
          <w:sz w:val="24"/>
          <w:szCs w:val="24"/>
        </w:rPr>
        <w:t>server side programming</w:t>
      </w:r>
      <w:r w:rsidR="002F5DD0" w:rsidRPr="002F5DD0">
        <w:rPr>
          <w:rFonts w:ascii="Times New Roman" w:hAnsi="Times New Roman" w:cs="Times New Roman"/>
          <w:sz w:val="24"/>
          <w:szCs w:val="24"/>
        </w:rPr>
        <w:t xml:space="preserve">, hal ini dikarenakan seluruh prosesnya dijalankan pada </w:t>
      </w:r>
      <w:r w:rsidR="002F5DD0" w:rsidRPr="00AE55B6">
        <w:rPr>
          <w:rFonts w:ascii="Times New Roman" w:hAnsi="Times New Roman" w:cs="Times New Roman"/>
          <w:i/>
          <w:iCs/>
          <w:sz w:val="24"/>
          <w:szCs w:val="24"/>
        </w:rPr>
        <w:t>server</w:t>
      </w:r>
      <w:r w:rsidR="002F5DD0" w:rsidRPr="002F5DD0">
        <w:rPr>
          <w:rFonts w:ascii="Times New Roman" w:hAnsi="Times New Roman" w:cs="Times New Roman"/>
          <w:sz w:val="24"/>
          <w:szCs w:val="24"/>
        </w:rPr>
        <w:t xml:space="preserve"> tidak dijalankan pada </w:t>
      </w:r>
      <w:r w:rsidR="002F5DD0" w:rsidRPr="002F5DD0">
        <w:rPr>
          <w:rFonts w:ascii="Times New Roman" w:hAnsi="Times New Roman" w:cs="Times New Roman"/>
          <w:i/>
          <w:iCs/>
          <w:sz w:val="24"/>
          <w:szCs w:val="24"/>
        </w:rPr>
        <w:t>client</w:t>
      </w:r>
      <w:r w:rsidR="002F5DD0" w:rsidRPr="002F5DD0">
        <w:rPr>
          <w:rFonts w:ascii="Times New Roman" w:hAnsi="Times New Roman" w:cs="Times New Roman"/>
          <w:sz w:val="24"/>
          <w:szCs w:val="24"/>
        </w:rPr>
        <w:t xml:space="preserve">. PHP merupakan suatu bahasa dengan hak cipta terbuka atau yang juga dikenal dengan istilah </w:t>
      </w:r>
      <w:r w:rsidR="002F5DD0" w:rsidRPr="002F5DD0">
        <w:rPr>
          <w:rFonts w:ascii="Times New Roman" w:hAnsi="Times New Roman" w:cs="Times New Roman"/>
          <w:i/>
          <w:iCs/>
          <w:sz w:val="24"/>
          <w:szCs w:val="24"/>
        </w:rPr>
        <w:t>Open Source,</w:t>
      </w:r>
      <w:r w:rsidR="002F5DD0" w:rsidRPr="002F5DD0">
        <w:rPr>
          <w:rFonts w:ascii="Times New Roman" w:hAnsi="Times New Roman" w:cs="Times New Roman"/>
          <w:sz w:val="24"/>
          <w:szCs w:val="24"/>
        </w:rPr>
        <w:t xml:space="preserve"> yaitu pengguna dapat mengembangkan kode fungsi PHP dengan kebutuhannya. PHP bertujuan melakukan </w:t>
      </w:r>
      <w:r w:rsidR="002F5DD0" w:rsidRPr="002F5DD0">
        <w:rPr>
          <w:rFonts w:ascii="Times New Roman" w:hAnsi="Times New Roman" w:cs="Times New Roman"/>
          <w:i/>
          <w:iCs/>
          <w:sz w:val="24"/>
          <w:szCs w:val="24"/>
        </w:rPr>
        <w:t>preprocessing</w:t>
      </w:r>
      <w:r w:rsidR="002F5DD0" w:rsidRPr="002F5DD0">
        <w:rPr>
          <w:rFonts w:ascii="Times New Roman" w:hAnsi="Times New Roman" w:cs="Times New Roman"/>
          <w:sz w:val="24"/>
          <w:szCs w:val="24"/>
        </w:rPr>
        <w:t xml:space="preserve">, menghasilkan halaman HTML yang dinamis untuk tiap </w:t>
      </w:r>
      <w:r w:rsidR="002F5DD0" w:rsidRPr="002F5DD0">
        <w:rPr>
          <w:rFonts w:ascii="Times New Roman" w:hAnsi="Times New Roman" w:cs="Times New Roman"/>
          <w:i/>
          <w:iCs/>
          <w:sz w:val="24"/>
          <w:szCs w:val="24"/>
        </w:rPr>
        <w:t>client</w:t>
      </w:r>
      <w:r w:rsidR="002F5DD0" w:rsidRPr="002F5DD0">
        <w:rPr>
          <w:rFonts w:ascii="Times New Roman" w:hAnsi="Times New Roman" w:cs="Times New Roman"/>
          <w:sz w:val="24"/>
          <w:szCs w:val="24"/>
        </w:rPr>
        <w:t>.</w:t>
      </w:r>
    </w:p>
    <w:p w14:paraId="18885A3B" w14:textId="77777777" w:rsidR="00D26070" w:rsidRDefault="00AE55B6" w:rsidP="00AE55B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elum memulai membuat </w:t>
      </w:r>
      <w:r w:rsidRPr="00AE55B6">
        <w:rPr>
          <w:rFonts w:ascii="Times New Roman" w:hAnsi="Times New Roman" w:cs="Times New Roman"/>
          <w:i/>
          <w:iCs/>
          <w:sz w:val="24"/>
          <w:szCs w:val="24"/>
        </w:rPr>
        <w:t>website</w:t>
      </w:r>
      <w:r>
        <w:rPr>
          <w:rFonts w:ascii="Times New Roman" w:hAnsi="Times New Roman" w:cs="Times New Roman"/>
          <w:sz w:val="24"/>
          <w:szCs w:val="24"/>
        </w:rPr>
        <w:t xml:space="preserve"> dengan menggunakan PHP, kita membutuhkan </w:t>
      </w:r>
      <w:r w:rsidRPr="00AE55B6">
        <w:rPr>
          <w:rFonts w:ascii="Times New Roman" w:hAnsi="Times New Roman" w:cs="Times New Roman"/>
          <w:i/>
          <w:iCs/>
          <w:sz w:val="24"/>
          <w:szCs w:val="24"/>
        </w:rPr>
        <w:t>web server</w:t>
      </w:r>
      <w:r>
        <w:rPr>
          <w:rFonts w:ascii="Times New Roman" w:hAnsi="Times New Roman" w:cs="Times New Roman"/>
          <w:sz w:val="24"/>
          <w:szCs w:val="24"/>
        </w:rPr>
        <w:t xml:space="preserve">, dan nantinya untuk menyimpan data tiap </w:t>
      </w:r>
      <w:r w:rsidRPr="00AE55B6">
        <w:rPr>
          <w:rFonts w:ascii="Times New Roman" w:hAnsi="Times New Roman" w:cs="Times New Roman"/>
          <w:i/>
          <w:iCs/>
          <w:sz w:val="24"/>
          <w:szCs w:val="24"/>
        </w:rPr>
        <w:t>user</w:t>
      </w:r>
      <w:r>
        <w:rPr>
          <w:rFonts w:ascii="Times New Roman" w:hAnsi="Times New Roman" w:cs="Times New Roman"/>
          <w:sz w:val="24"/>
          <w:szCs w:val="24"/>
        </w:rPr>
        <w:t xml:space="preserve"> secara terstruktur, kita membutuhkan </w:t>
      </w:r>
      <w:r w:rsidRPr="00AE55B6">
        <w:rPr>
          <w:rFonts w:ascii="Times New Roman" w:hAnsi="Times New Roman" w:cs="Times New Roman"/>
          <w:i/>
          <w:iCs/>
          <w:sz w:val="24"/>
          <w:szCs w:val="24"/>
        </w:rPr>
        <w:t>database.</w:t>
      </w:r>
      <w:r>
        <w:rPr>
          <w:rFonts w:ascii="Times New Roman" w:hAnsi="Times New Roman" w:cs="Times New Roman"/>
          <w:sz w:val="24"/>
          <w:szCs w:val="24"/>
        </w:rPr>
        <w:t xml:space="preserve"> Umumnya PHP dipaketkan dengan </w:t>
      </w:r>
      <w:r w:rsidRPr="00AE55B6">
        <w:rPr>
          <w:rFonts w:ascii="Times New Roman" w:hAnsi="Times New Roman" w:cs="Times New Roman"/>
          <w:i/>
          <w:iCs/>
          <w:sz w:val="24"/>
          <w:szCs w:val="24"/>
        </w:rPr>
        <w:t>Apache ( web server)</w:t>
      </w:r>
      <w:r>
        <w:rPr>
          <w:rFonts w:ascii="Times New Roman" w:hAnsi="Times New Roman" w:cs="Times New Roman"/>
          <w:sz w:val="24"/>
          <w:szCs w:val="24"/>
        </w:rPr>
        <w:t xml:space="preserve"> dan </w:t>
      </w:r>
      <w:r w:rsidRPr="00AE55B6">
        <w:rPr>
          <w:rFonts w:ascii="Times New Roman" w:hAnsi="Times New Roman" w:cs="Times New Roman"/>
          <w:i/>
          <w:iCs/>
          <w:sz w:val="24"/>
          <w:szCs w:val="24"/>
        </w:rPr>
        <w:t>MySQL (database),</w:t>
      </w:r>
      <w:r>
        <w:rPr>
          <w:rFonts w:ascii="Times New Roman" w:hAnsi="Times New Roman" w:cs="Times New Roman"/>
          <w:sz w:val="24"/>
          <w:szCs w:val="24"/>
        </w:rPr>
        <w:t xml:space="preserve"> paket tersebut sering disebut dengan </w:t>
      </w:r>
      <w:r w:rsidRPr="00AE55B6">
        <w:rPr>
          <w:rFonts w:ascii="Times New Roman" w:hAnsi="Times New Roman" w:cs="Times New Roman"/>
          <w:i/>
          <w:iCs/>
          <w:sz w:val="24"/>
          <w:szCs w:val="24"/>
        </w:rPr>
        <w:t>AMP</w:t>
      </w:r>
      <w:r>
        <w:rPr>
          <w:rFonts w:ascii="Times New Roman" w:hAnsi="Times New Roman" w:cs="Times New Roman"/>
          <w:sz w:val="24"/>
          <w:szCs w:val="24"/>
        </w:rPr>
        <w:t xml:space="preserve">. Beberapa contoh </w:t>
      </w:r>
      <w:r w:rsidRPr="00AE55B6">
        <w:rPr>
          <w:rFonts w:ascii="Times New Roman" w:hAnsi="Times New Roman" w:cs="Times New Roman"/>
          <w:i/>
          <w:iCs/>
          <w:sz w:val="24"/>
          <w:szCs w:val="24"/>
        </w:rPr>
        <w:t>AMP</w:t>
      </w:r>
      <w:r>
        <w:rPr>
          <w:rFonts w:ascii="Times New Roman" w:hAnsi="Times New Roman" w:cs="Times New Roman"/>
          <w:sz w:val="24"/>
          <w:szCs w:val="24"/>
        </w:rPr>
        <w:t xml:space="preserve"> adalah </w:t>
      </w:r>
      <w:r w:rsidRPr="00AE55B6">
        <w:rPr>
          <w:rFonts w:ascii="Times New Roman" w:hAnsi="Times New Roman" w:cs="Times New Roman"/>
          <w:i/>
          <w:iCs/>
          <w:sz w:val="24"/>
          <w:szCs w:val="24"/>
        </w:rPr>
        <w:t>XAMPP, WAMPServer, VertrigoServ, LAMP, UniServer (Uniform Server), Server2Go</w:t>
      </w:r>
      <w:r>
        <w:rPr>
          <w:rFonts w:ascii="Times New Roman" w:hAnsi="Times New Roman" w:cs="Times New Roman"/>
          <w:sz w:val="24"/>
          <w:szCs w:val="24"/>
        </w:rPr>
        <w:t xml:space="preserve"> dan </w:t>
      </w:r>
      <w:r w:rsidRPr="00AE55B6">
        <w:rPr>
          <w:rFonts w:ascii="Times New Roman" w:hAnsi="Times New Roman" w:cs="Times New Roman"/>
          <w:i/>
          <w:iCs/>
          <w:sz w:val="24"/>
          <w:szCs w:val="24"/>
        </w:rPr>
        <w:t>WAMP</w:t>
      </w:r>
      <w:r w:rsidR="00D26070">
        <w:rPr>
          <w:rFonts w:ascii="Times New Roman" w:hAnsi="Times New Roman" w:cs="Times New Roman"/>
          <w:sz w:val="24"/>
          <w:szCs w:val="24"/>
        </w:rPr>
        <w:t xml:space="preserve"> </w:t>
      </w:r>
      <w:r w:rsidR="00D26070">
        <w:rPr>
          <w:rFonts w:ascii="Times New Roman" w:hAnsi="Times New Roman" w:cs="Times New Roman"/>
          <w:sz w:val="24"/>
          <w:szCs w:val="24"/>
        </w:rPr>
        <w:fldChar w:fldCharType="begin"/>
      </w:r>
      <w:r w:rsidR="00D26070">
        <w:rPr>
          <w:rFonts w:ascii="Times New Roman" w:hAnsi="Times New Roman" w:cs="Times New Roman"/>
          <w:sz w:val="24"/>
          <w:szCs w:val="24"/>
        </w:rPr>
        <w:instrText xml:space="preserve"> ADDIN ZOTERO_ITEM CSL_CITATION {"citationID":"5DBaVVZ1","properties":{"formattedCitation":"(Zulfa, 2024)","plainCitation":"(Zulfa, 2024)","noteIndex":0},"citationItems":[{"id":207,"uris":["http://zotero.org/users/local/8npMbMCH/items/5TLMPG9Z"],"itemData":{"id":207,"type":"article-journal","ISSN":"978-623-120-829-3","language":"id","source":"Zotero","title":"Hyper Text Markup Language, Cascading Style Sheet, dan Hypertext Preprocessor (PHP)","URL":"https://repository.penerbiteureka.com/publications/568736/pemrograman-web-hyper-text-markup-language-cascading-style-sheet-dan-hypertext-p","author":[{"family":"Zulfa","given":"Ira"}],"issued":{"date-parts":[["2024"]]}}}],"schema":"https://github.com/citation-style-language/schema/raw/master/csl-citation.json"} </w:instrText>
      </w:r>
      <w:r w:rsidR="00D26070">
        <w:rPr>
          <w:rFonts w:ascii="Times New Roman" w:hAnsi="Times New Roman" w:cs="Times New Roman"/>
          <w:sz w:val="24"/>
          <w:szCs w:val="24"/>
        </w:rPr>
        <w:fldChar w:fldCharType="separate"/>
      </w:r>
      <w:r w:rsidR="00D26070" w:rsidRPr="00D26070">
        <w:rPr>
          <w:rFonts w:ascii="Times New Roman" w:hAnsi="Times New Roman" w:cs="Times New Roman"/>
          <w:sz w:val="24"/>
        </w:rPr>
        <w:t>(Zulfa, 2024)</w:t>
      </w:r>
      <w:r w:rsidR="00D26070">
        <w:rPr>
          <w:rFonts w:ascii="Times New Roman" w:hAnsi="Times New Roman" w:cs="Times New Roman"/>
          <w:sz w:val="24"/>
          <w:szCs w:val="24"/>
        </w:rPr>
        <w:fldChar w:fldCharType="end"/>
      </w:r>
      <w:r w:rsidR="00D26070">
        <w:rPr>
          <w:rFonts w:ascii="Times New Roman" w:hAnsi="Times New Roman" w:cs="Times New Roman"/>
          <w:sz w:val="24"/>
          <w:szCs w:val="24"/>
        </w:rPr>
        <w:t>.</w:t>
      </w:r>
    </w:p>
    <w:p w14:paraId="2A371951" w14:textId="77777777" w:rsidR="006606D3" w:rsidRDefault="006606D3" w:rsidP="006606D3">
      <w:pPr>
        <w:pStyle w:val="Bab2"/>
        <w:ind w:left="567" w:hanging="567"/>
      </w:pPr>
      <w:r>
        <w:t>Metodologi Penelitian</w:t>
      </w:r>
    </w:p>
    <w:p w14:paraId="61BFD1F1" w14:textId="77777777" w:rsidR="006606D3" w:rsidRDefault="006606D3" w:rsidP="006606D3">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ubbab ini berisi beberapa teori mengenai metode pembangunan sistem yang akan digunakan serta populasi dan sampel. Penjelasan lebih lengkap dapat dilihat pada subbab-subbab berikut ini.</w:t>
      </w:r>
    </w:p>
    <w:p w14:paraId="053C09A9" w14:textId="77777777" w:rsidR="006606D3" w:rsidRPr="009129DF" w:rsidRDefault="006606D3" w:rsidP="009129DF">
      <w:pPr>
        <w:pStyle w:val="Heading3"/>
        <w:numPr>
          <w:ilvl w:val="0"/>
          <w:numId w:val="26"/>
        </w:numPr>
        <w:spacing w:line="360" w:lineRule="auto"/>
        <w:ind w:left="567" w:hanging="567"/>
        <w:jc w:val="both"/>
        <w:rPr>
          <w:rFonts w:ascii="Times New Roman" w:hAnsi="Times New Roman" w:cs="Times New Roman"/>
          <w:b/>
          <w:bCs/>
        </w:rPr>
      </w:pPr>
      <w:r w:rsidRPr="009129DF">
        <w:rPr>
          <w:rFonts w:ascii="Times New Roman" w:hAnsi="Times New Roman" w:cs="Times New Roman"/>
          <w:b/>
          <w:bCs/>
          <w:color w:val="auto"/>
        </w:rPr>
        <w:t xml:space="preserve">Metode </w:t>
      </w:r>
      <w:r w:rsidRPr="007C13AB">
        <w:rPr>
          <w:rFonts w:ascii="Times New Roman" w:hAnsi="Times New Roman" w:cs="Times New Roman"/>
          <w:b/>
          <w:bCs/>
          <w:i/>
          <w:iCs/>
          <w:color w:val="auto"/>
        </w:rPr>
        <w:t>Agile</w:t>
      </w:r>
    </w:p>
    <w:p w14:paraId="5A022865" w14:textId="1522C7C5" w:rsidR="009129DF" w:rsidRDefault="007C3563" w:rsidP="009129DF">
      <w:pPr>
        <w:spacing w:line="360" w:lineRule="auto"/>
        <w:ind w:firstLine="709"/>
        <w:jc w:val="both"/>
        <w:rPr>
          <w:rFonts w:ascii="Times New Roman" w:hAnsi="Times New Roman" w:cs="Times New Roman"/>
          <w:sz w:val="24"/>
          <w:szCs w:val="24"/>
        </w:rPr>
      </w:pPr>
      <w:r w:rsidRPr="007C13AB">
        <w:rPr>
          <w:rFonts w:ascii="Times New Roman" w:hAnsi="Times New Roman" w:cs="Times New Roman"/>
          <w:i/>
          <w:iCs/>
          <w:sz w:val="24"/>
          <w:szCs w:val="24"/>
        </w:rPr>
        <w:t>Agile</w:t>
      </w:r>
      <w:r w:rsidRPr="009129DF">
        <w:rPr>
          <w:rFonts w:ascii="Times New Roman" w:hAnsi="Times New Roman" w:cs="Times New Roman"/>
          <w:sz w:val="24"/>
          <w:szCs w:val="24"/>
        </w:rPr>
        <w:t xml:space="preserve"> adalah istilah yang digunakan untuk menggambarkan pendekatan pengembangan perangkat lunak yang menekankan  pengiriman bertahap, kolaborasi tim, perencanaan berkelanjutan, alih-alih mencoba menyampaikannya sekaligus menjelang akhir. </w:t>
      </w:r>
      <w:r w:rsidRPr="007C13AB">
        <w:rPr>
          <w:rFonts w:ascii="Times New Roman" w:hAnsi="Times New Roman" w:cs="Times New Roman"/>
          <w:i/>
          <w:iCs/>
          <w:sz w:val="24"/>
          <w:szCs w:val="24"/>
        </w:rPr>
        <w:t>Agile</w:t>
      </w:r>
      <w:r w:rsidRPr="009129DF">
        <w:rPr>
          <w:rFonts w:ascii="Times New Roman" w:hAnsi="Times New Roman" w:cs="Times New Roman"/>
          <w:sz w:val="24"/>
          <w:szCs w:val="24"/>
        </w:rPr>
        <w:t xml:space="preserve"> berfokus pada menjaga proses ramping dan menciptakan produk-produk minimum yang layak </w:t>
      </w:r>
      <w:r w:rsidRPr="007C13AB">
        <w:rPr>
          <w:rFonts w:ascii="Times New Roman" w:hAnsi="Times New Roman" w:cs="Times New Roman"/>
          <w:i/>
          <w:iCs/>
          <w:sz w:val="24"/>
          <w:szCs w:val="24"/>
        </w:rPr>
        <w:t>(MVP)</w:t>
      </w:r>
      <w:r w:rsidRPr="009129DF">
        <w:rPr>
          <w:rFonts w:ascii="Times New Roman" w:hAnsi="Times New Roman" w:cs="Times New Roman"/>
          <w:sz w:val="24"/>
          <w:szCs w:val="24"/>
        </w:rPr>
        <w:t xml:space="preserve"> yang melewati sejumlah iterasi sebelum segala sesuatu bersifat final. Umpan balik dikumpulkan dan diimplementasikan secara terus menerus dan secara keseluruhan, ini adalah proses </w:t>
      </w:r>
      <w:r w:rsidRPr="009129DF">
        <w:rPr>
          <w:rFonts w:ascii="Times New Roman" w:hAnsi="Times New Roman" w:cs="Times New Roman"/>
          <w:sz w:val="24"/>
          <w:szCs w:val="24"/>
        </w:rPr>
        <w:lastRenderedPageBreak/>
        <w:t>yang jauh lebih dinamis dimana setiap orang bekerja bersama menuju satu tujuan</w:t>
      </w:r>
      <w:r w:rsidR="001169A5">
        <w:rPr>
          <w:rFonts w:ascii="Times New Roman" w:hAnsi="Times New Roman" w:cs="Times New Roman"/>
          <w:sz w:val="24"/>
          <w:szCs w:val="24"/>
        </w:rPr>
        <w:t xml:space="preserve"> </w:t>
      </w:r>
      <w:r w:rsidR="001169A5">
        <w:rPr>
          <w:rFonts w:ascii="Times New Roman" w:hAnsi="Times New Roman" w:cs="Times New Roman"/>
          <w:sz w:val="24"/>
          <w:szCs w:val="24"/>
        </w:rPr>
        <w:fldChar w:fldCharType="begin"/>
      </w:r>
      <w:r w:rsidR="001169A5">
        <w:rPr>
          <w:rFonts w:ascii="Times New Roman" w:hAnsi="Times New Roman" w:cs="Times New Roman"/>
          <w:sz w:val="24"/>
          <w:szCs w:val="24"/>
        </w:rPr>
        <w:instrText xml:space="preserve"> ADDIN ZOTERO_ITEM CSL_CITATION {"citationID":"hBnjKasb","properties":{"formattedCitation":"(Trisnawati &amp; Setiawan, 2022)","plainCitation":"(Trisnawati &amp; Setiawan, 2022)","noteIndex":0},"citationItems":[{"id":211,"uris":["http://zotero.org/users/local/8npMbMCH/items/FJ2LND88"],"itemData":{"id":211,"type":"article-journal","abstract":"Monitoring an activity using an information system in accordance with current technological developments. Student activities are an important component in a university. One of the positive things obtained from these student activities is to produce alumni with character and competence. Student activities have an official position within the university environment and receive funding for student activities from the university administrator or from the Ministry/Agency. At Abdurrab University, based on the results of observations and interviews with KM Abdurrab as chairman of the KMTI (Information Engineering Student Family) and student administrators at Abdurrab University, there are currently many student activities that cannot be controlled and monitored in detail, because each supervisory body only carries out controlling the student association majors through accountability reports. There are still weaknesses in supervision, namely if accountability reports are collected from one management period to the next management period, there will be accumulation. To get information about activities and budgets more efficiently, quickly, and accurately. Then an Androidbased monitoring application must be built, in accordance with the current developments, where the use of applications on smartphones..","container-title":"JOISIE (Journal Of Information Systems And Informatics Engineering)","DOI":"https://doi.org/10.35145/joisie.v6i1.2342.","ISSN":"2527-3116","issue":"1","language":"id","page":"49–57","source":"Zotero","title":"SISTEM MONITORING KEGIATAN KEMAHASISWAAN MENGGUNAKAN METODE AGILE DEVELOPMENT","volume":"6","author":[{"family":"Trisnawati","given":"Liza"},{"family":"Setiawan","given":"Debi"}],"issued":{"date-parts":[["2022",8]]}}}],"schema":"https://github.com/citation-style-language/schema/raw/master/csl-citation.json"} </w:instrText>
      </w:r>
      <w:r w:rsidR="001169A5">
        <w:rPr>
          <w:rFonts w:ascii="Times New Roman" w:hAnsi="Times New Roman" w:cs="Times New Roman"/>
          <w:sz w:val="24"/>
          <w:szCs w:val="24"/>
        </w:rPr>
        <w:fldChar w:fldCharType="separate"/>
      </w:r>
      <w:r w:rsidR="001169A5" w:rsidRPr="001169A5">
        <w:rPr>
          <w:rFonts w:ascii="Times New Roman" w:hAnsi="Times New Roman" w:cs="Times New Roman"/>
          <w:sz w:val="24"/>
        </w:rPr>
        <w:t>(Trisnawati &amp; Setiawan, 2022)</w:t>
      </w:r>
      <w:r w:rsidR="001169A5">
        <w:rPr>
          <w:rFonts w:ascii="Times New Roman" w:hAnsi="Times New Roman" w:cs="Times New Roman"/>
          <w:sz w:val="24"/>
          <w:szCs w:val="24"/>
        </w:rPr>
        <w:fldChar w:fldCharType="end"/>
      </w:r>
      <w:r w:rsidR="001169A5">
        <w:rPr>
          <w:rFonts w:ascii="Times New Roman" w:hAnsi="Times New Roman" w:cs="Times New Roman"/>
          <w:sz w:val="24"/>
          <w:szCs w:val="24"/>
        </w:rPr>
        <w:t>.</w:t>
      </w:r>
    </w:p>
    <w:p w14:paraId="0FC13AB2" w14:textId="79D88585" w:rsidR="007C13AB" w:rsidRDefault="007C13AB" w:rsidP="009129DF">
      <w:pPr>
        <w:spacing w:line="360" w:lineRule="auto"/>
        <w:ind w:firstLine="709"/>
        <w:jc w:val="both"/>
        <w:rPr>
          <w:rFonts w:ascii="Times New Roman" w:hAnsi="Times New Roman" w:cs="Times New Roman"/>
          <w:sz w:val="24"/>
          <w:szCs w:val="24"/>
        </w:rPr>
      </w:pPr>
      <w:r w:rsidRPr="007C13AB">
        <w:rPr>
          <w:rFonts w:ascii="Times New Roman" w:hAnsi="Times New Roman" w:cs="Times New Roman"/>
          <w:i/>
          <w:iCs/>
          <w:sz w:val="24"/>
          <w:szCs w:val="24"/>
        </w:rPr>
        <w:t>Agile Development Methods</w:t>
      </w:r>
      <w:r>
        <w:rPr>
          <w:rFonts w:ascii="Times New Roman" w:hAnsi="Times New Roman" w:cs="Times New Roman"/>
          <w:sz w:val="24"/>
          <w:szCs w:val="24"/>
        </w:rPr>
        <w:t xml:space="preserve"> merupakan sekelompok metodologi pengembangan perangkat lunak yang didasarkan pada prinsip-prinsip yang sama maupun pengembangan sistem jangka pendek yang membutuhkan adaptasi cepat dari pengembangan terhadap perubahan dalam bentuk apapun. </w:t>
      </w:r>
      <w:r w:rsidRPr="007C13AB">
        <w:rPr>
          <w:rFonts w:ascii="Times New Roman" w:hAnsi="Times New Roman" w:cs="Times New Roman"/>
          <w:i/>
          <w:iCs/>
          <w:sz w:val="24"/>
          <w:szCs w:val="24"/>
        </w:rPr>
        <w:t>Agile development methods</w:t>
      </w:r>
      <w:r>
        <w:rPr>
          <w:rFonts w:ascii="Times New Roman" w:hAnsi="Times New Roman" w:cs="Times New Roman"/>
          <w:sz w:val="24"/>
          <w:szCs w:val="24"/>
        </w:rPr>
        <w:t xml:space="preserve"> merupakan salah satu  dari metodologi pengembangan perangkat lunak yang bersifat cepat, ringan, bebas bergerak, dan waspada</w:t>
      </w:r>
      <w:r w:rsidR="001169A5">
        <w:rPr>
          <w:rFonts w:ascii="Times New Roman" w:hAnsi="Times New Roman" w:cs="Times New Roman"/>
          <w:sz w:val="24"/>
          <w:szCs w:val="24"/>
        </w:rPr>
        <w:t xml:space="preserve"> </w:t>
      </w:r>
      <w:r w:rsidR="001169A5">
        <w:rPr>
          <w:rFonts w:ascii="Times New Roman" w:hAnsi="Times New Roman" w:cs="Times New Roman"/>
          <w:sz w:val="24"/>
          <w:szCs w:val="24"/>
        </w:rPr>
        <w:fldChar w:fldCharType="begin"/>
      </w:r>
      <w:r w:rsidR="001169A5">
        <w:rPr>
          <w:rFonts w:ascii="Times New Roman" w:hAnsi="Times New Roman" w:cs="Times New Roman"/>
          <w:sz w:val="24"/>
          <w:szCs w:val="24"/>
        </w:rPr>
        <w:instrText xml:space="preserve"> ADDIN ZOTERO_ITEM CSL_CITATION {"citationID":"Zk3MaVSv","properties":{"formattedCitation":"(Apriliyani dkk., 2022)","plainCitation":"(Apriliyani dkk., 2022)","noteIndex":0},"citationItems":[{"id":213,"uris":["http://zotero.org/users/local/8npMbMCH/items/KCVFMHXM"],"itemData":{"id":213,"type":"article-journal","abstract":"Cultural diversity and tourism in the island of Flores, East Nusa Tenggara Province has also given birth to cultural diversity. This diversity is a hereditary inheritance from the ancestors who have so many values in it and makes its own attraction that distinguishes it from other provinces. The problem that is happening right now is that many Indonesians do not yet know the culture and tourism of East Nusa Tenggara. The technique in taking data 8 districts used by the writer is observation and interviews with several community leaders there. The method used is the agile method because it is in accordance with the development of web-based applications. Therefore, the development of cultural and tourism introduction applications can help people increase knowledge about cultural diversity and tourism on the island of Flores, East Nusa Tenggara. In detail, it has been described, this research discusses the development of web-based cultural introduction applications using the agile method (case study: Flores Island, East Nusa Tenggara). Results of educational research on the introduction of web-based culture and maps of tourism locations.","container-title":"Jurnal Ilmu Komputer dan Bisnis","DOI":"10.47927/jikb.v13i1.261","ISSN":"2598-9715, 2087-3921","issue":"1","journalAbbreviation":"Jur.Ilm.Kom.Bis","language":"id","license":"https://creativecommons.org/licenses/by-sa/4.0","page":"8-21","source":"DOI.org (Crossref)","title":"Implementasi Metode Agile Dalam Pengembangan Aplikasi Pengenalan Budaya Berbasis Web","volume":"13","author":[{"family":"Apriliyani","given":"Nining"},{"family":"Setiawan","given":"Eman"},{"family":"Muchayan","given":"Achmad"}],"issued":{"date-parts":[["2022",5,1]]}}}],"schema":"https://github.com/citation-style-language/schema/raw/master/csl-citation.json"} </w:instrText>
      </w:r>
      <w:r w:rsidR="001169A5">
        <w:rPr>
          <w:rFonts w:ascii="Times New Roman" w:hAnsi="Times New Roman" w:cs="Times New Roman"/>
          <w:sz w:val="24"/>
          <w:szCs w:val="24"/>
        </w:rPr>
        <w:fldChar w:fldCharType="separate"/>
      </w:r>
      <w:r w:rsidR="001169A5" w:rsidRPr="001169A5">
        <w:rPr>
          <w:rFonts w:ascii="Times New Roman" w:hAnsi="Times New Roman" w:cs="Times New Roman"/>
          <w:sz w:val="24"/>
        </w:rPr>
        <w:t>(Apriliyani dkk., 2022)</w:t>
      </w:r>
      <w:r w:rsidR="001169A5">
        <w:rPr>
          <w:rFonts w:ascii="Times New Roman" w:hAnsi="Times New Roman" w:cs="Times New Roman"/>
          <w:sz w:val="24"/>
          <w:szCs w:val="24"/>
        </w:rPr>
        <w:fldChar w:fldCharType="end"/>
      </w:r>
      <w:r w:rsidR="001169A5">
        <w:rPr>
          <w:rFonts w:ascii="Times New Roman" w:hAnsi="Times New Roman" w:cs="Times New Roman"/>
          <w:sz w:val="24"/>
          <w:szCs w:val="24"/>
        </w:rPr>
        <w:t>.</w:t>
      </w:r>
    </w:p>
    <w:p w14:paraId="19F2DF30" w14:textId="45BA1327" w:rsidR="001169A5" w:rsidRDefault="001169A5" w:rsidP="001169A5">
      <w:pPr>
        <w:pStyle w:val="Bab210"/>
        <w:numPr>
          <w:ilvl w:val="0"/>
          <w:numId w:val="26"/>
        </w:numPr>
        <w:ind w:left="567" w:hanging="567"/>
        <w:rPr>
          <w:i/>
          <w:iCs/>
        </w:rPr>
      </w:pPr>
      <w:r>
        <w:t xml:space="preserve">Tujuan Metode </w:t>
      </w:r>
      <w:r w:rsidRPr="00BD4DAD">
        <w:rPr>
          <w:i/>
          <w:iCs/>
        </w:rPr>
        <w:t>Agile</w:t>
      </w:r>
    </w:p>
    <w:p w14:paraId="45C3B5B7" w14:textId="77777777" w:rsidR="00BD4DAD" w:rsidRPr="00BD4DAD" w:rsidRDefault="00BD4DAD" w:rsidP="00BD4DAD">
      <w:pPr>
        <w:rPr>
          <w:lang w:val="en-US"/>
        </w:rPr>
      </w:pPr>
    </w:p>
    <w:p w14:paraId="4F077930" w14:textId="5F705A68" w:rsidR="00831D47" w:rsidRDefault="00BD4DAD" w:rsidP="00831D47">
      <w:pPr>
        <w:pStyle w:val="Bab2"/>
        <w:ind w:left="567" w:hanging="567"/>
      </w:pPr>
      <w:r w:rsidRPr="00BD4DAD">
        <w:t>Black-Box Testing</w:t>
      </w:r>
    </w:p>
    <w:p w14:paraId="397E0A2D" w14:textId="6E8F655C" w:rsidR="00831D47" w:rsidRDefault="00CB1E34" w:rsidP="00114BED">
      <w:pPr>
        <w:spacing w:line="360" w:lineRule="auto"/>
        <w:ind w:firstLine="567"/>
        <w:jc w:val="both"/>
        <w:rPr>
          <w:rFonts w:ascii="Times New Roman" w:hAnsi="Times New Roman" w:cs="Times New Roman"/>
          <w:sz w:val="24"/>
          <w:szCs w:val="24"/>
          <w:lang w:val="en-US"/>
        </w:rPr>
      </w:pPr>
      <w:r w:rsidRPr="00114BED">
        <w:rPr>
          <w:rFonts w:ascii="Times New Roman" w:hAnsi="Times New Roman" w:cs="Times New Roman"/>
          <w:i/>
          <w:iCs/>
          <w:sz w:val="24"/>
          <w:szCs w:val="24"/>
          <w:lang w:val="en-US"/>
        </w:rPr>
        <w:t>Black-box testing</w:t>
      </w:r>
      <w:r>
        <w:rPr>
          <w:rFonts w:ascii="Times New Roman" w:hAnsi="Times New Roman" w:cs="Times New Roman"/>
          <w:sz w:val="24"/>
          <w:szCs w:val="24"/>
          <w:lang w:val="en-US"/>
        </w:rPr>
        <w:t xml:space="preserve"> adalah metode pengujian perangkat lunak yang dilakukan tanpa memperhatikan struktur internal atau logika sistem yang diuji. Pengujian ini terutama berfokus pada fungsionalitas sistem, tanpa memerlukan pemahaman mendalam tentang bagaimana sistem tersebut bekerja di balik layar.</w:t>
      </w:r>
    </w:p>
    <w:p w14:paraId="71D7E0BC" w14:textId="5F2F8F44" w:rsidR="00CB1E34" w:rsidRPr="00CB1E34" w:rsidRDefault="00CB1E34" w:rsidP="00114BED">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Dalam metode ini, perhatian utama diberikan pada input yang di masukkan kedalam sistem dan output yang dihasilkan, serta respons sistem terhadap</w:t>
      </w:r>
      <w:r w:rsidR="00114BED">
        <w:rPr>
          <w:rFonts w:ascii="Times New Roman" w:hAnsi="Times New Roman" w:cs="Times New Roman"/>
          <w:sz w:val="24"/>
          <w:szCs w:val="24"/>
          <w:lang w:val="en-US"/>
        </w:rPr>
        <w:t xml:space="preserve"> input tertentu. Tujuan utamanya adalah memastikan bahwa sistem berfungsi sesaui dengan spesifikasi yang telah ditetapkan, tanpa memeriksa detail implementasi internalnya. Metode pengujian black box telah memberikan analisis yang menunjukan bahwa perangkat lunak secara keseluruhan tidak menghasilkan produk yang memenuhi persyaratan fungsional yang ditetapkan. Untuk mengatasi masalah yang ada, diperlukan pengembangan terhadap sistem yang sedang berjalan saat ini. Tujuannya adalah agar sistem baru yang dikembangkan dapat meningkatkann pelayanan dan memberikan informasi yang lebih baik dibandingkan dengan sebelumnya </w:t>
      </w:r>
      <w:r w:rsidR="00667B9D">
        <w:rPr>
          <w:rFonts w:ascii="Times New Roman" w:hAnsi="Times New Roman" w:cs="Times New Roman"/>
          <w:sz w:val="24"/>
          <w:szCs w:val="24"/>
          <w:lang w:val="en-US"/>
        </w:rPr>
        <w:fldChar w:fldCharType="begin"/>
      </w:r>
      <w:r w:rsidR="00D21187">
        <w:rPr>
          <w:rFonts w:ascii="Times New Roman" w:hAnsi="Times New Roman" w:cs="Times New Roman"/>
          <w:sz w:val="24"/>
          <w:szCs w:val="24"/>
          <w:lang w:val="en-US"/>
        </w:rPr>
        <w:instrText xml:space="preserve"> ADDIN ZOTERO_ITEM CSL_CITATION {"citationID":"pIJeZLK1","properties":{"formattedCitation":"(Mardiati &amp; Saputra, 2025)","plainCitation":"(Mardiati &amp; Saputra, 2025)","noteIndex":0},"citationItems":[{"id":215,"uris":["http://zotero.org/users/local/8npMbMCH/items/46655R6A"],"itemData":{"id":215,"type":"article-journal","abstract":"The Clinic Management Information System (CMIS) is a software application designed to manage data and operational processes in clinical environments effectively and efficiently. This study aims to implement and test the CMIS using the Black Box Testing method. This method was chosen because it can evaluate the software's functionality based on user requirements without examining its source code. The testing focused on validating inputs, processes, and outputs of key features such as patient registration, medical record documentation, appointment scheduling, and drug inventory management. The test results indicate that the developed system meets the specified requirements and functions as expected. With this implementation, the CMIS is expected to improve operational efficiency, minimize data errors, and accelerate service processes in clinics. This research also contributes to evaluating the reliability of technology-based information systems in the healthcare sector..","container-title":"Jurnal Informatika dan Teknik Elektro Terapan","DOI":"10.23960/jitet.v13i1.6015","ISSN":"2830-7062, 2303-0577","issue":"1","journalAbbreviation":"JITET","language":"id","source":"DOI.org (Crossref)","title":"IMPLEMENTASI SISTEM INFORMASI MANAJEMEN KLINIK MENGGUNAKAN METODE BLACK BOX TESTING","URL":"https://journal.eng.unila.ac.id/index.php/jitet/article/view/6015","volume":"13","author":[{"family":"Mardiati","given":"Dina"},{"family":"Saputra","given":"Yanto"}],"accessed":{"date-parts":[["2025",5,26]]},"issued":{"date-parts":[["2025",1,20]]}}}],"schema":"https://github.com/citation-style-language/schema/raw/master/csl-citation.json"} </w:instrText>
      </w:r>
      <w:r w:rsidR="00667B9D">
        <w:rPr>
          <w:rFonts w:ascii="Times New Roman" w:hAnsi="Times New Roman" w:cs="Times New Roman"/>
          <w:sz w:val="24"/>
          <w:szCs w:val="24"/>
          <w:lang w:val="en-US"/>
        </w:rPr>
        <w:fldChar w:fldCharType="separate"/>
      </w:r>
      <w:r w:rsidR="00D21187" w:rsidRPr="00D21187">
        <w:rPr>
          <w:rFonts w:ascii="Times New Roman" w:hAnsi="Times New Roman" w:cs="Times New Roman"/>
          <w:sz w:val="24"/>
        </w:rPr>
        <w:t>(Mardiati &amp; Saputra, 2025)</w:t>
      </w:r>
      <w:r w:rsidR="00667B9D">
        <w:rPr>
          <w:rFonts w:ascii="Times New Roman" w:hAnsi="Times New Roman" w:cs="Times New Roman"/>
          <w:sz w:val="24"/>
          <w:szCs w:val="24"/>
          <w:lang w:val="en-US"/>
        </w:rPr>
        <w:fldChar w:fldCharType="end"/>
      </w:r>
      <w:r w:rsidR="00D21187">
        <w:rPr>
          <w:rFonts w:ascii="Times New Roman" w:hAnsi="Times New Roman" w:cs="Times New Roman"/>
          <w:sz w:val="24"/>
          <w:szCs w:val="24"/>
          <w:lang w:val="en-US"/>
        </w:rPr>
        <w:t>.</w:t>
      </w:r>
    </w:p>
    <w:p w14:paraId="2CBCB3FA" w14:textId="77777777" w:rsidR="00D21187" w:rsidRDefault="00831D47" w:rsidP="00D21187">
      <w:pPr>
        <w:pStyle w:val="Bab2"/>
        <w:ind w:left="567" w:hanging="567"/>
      </w:pPr>
      <w:r>
        <w:t>Profil Tempat Penelitian</w:t>
      </w:r>
    </w:p>
    <w:p w14:paraId="2B64FEC2" w14:textId="77777777" w:rsidR="000E5135" w:rsidRPr="000E5135" w:rsidRDefault="000E5135" w:rsidP="000E5135">
      <w:pPr>
        <w:spacing w:line="360" w:lineRule="auto"/>
        <w:ind w:firstLine="567"/>
        <w:jc w:val="both"/>
        <w:rPr>
          <w:rFonts w:ascii="Times New Roman" w:hAnsi="Times New Roman" w:cs="Times New Roman"/>
          <w:sz w:val="24"/>
          <w:szCs w:val="24"/>
        </w:rPr>
      </w:pPr>
      <w:r w:rsidRPr="000E5135">
        <w:rPr>
          <w:rFonts w:ascii="Times New Roman" w:hAnsi="Times New Roman" w:cs="Times New Roman"/>
          <w:sz w:val="24"/>
          <w:szCs w:val="24"/>
        </w:rPr>
        <w:t xml:space="preserve">Setelah terbentuknya Negara Kesatuan Republik Indonesia dikarenakan keadaan untuk segera dapat menyalurkan segala tindakan dalam lapangan ketata-negaraan,maka pada tanggal 7 Januari 1953 pemerintah membentuk Daerah </w:t>
      </w:r>
      <w:r w:rsidRPr="000E5135">
        <w:rPr>
          <w:rFonts w:ascii="Times New Roman" w:hAnsi="Times New Roman" w:cs="Times New Roman"/>
          <w:sz w:val="24"/>
          <w:szCs w:val="24"/>
        </w:rPr>
        <w:lastRenderedPageBreak/>
        <w:t>Otonomi Kabupaten melalui UU Darurat No.3/1953 tentang Pembentukan (Resmi) Daerah Otonom Kabupaten/Daerah Istimewa Tingkat Kabupaten Dan Kota Besar Dalam Lingkungan Propinsi Kalimantan. Kala itu Kabupaten Ketapang masih merupakan Daerah Otonoom (Pasal.4 UU Darurat No.3/1953) meliputi wilayah-wilayah swapraja Matan, Sukadana dan Simpang yang Ibukotanya berkedudukan di Ketapang dengan jumlah Anggota DPRD ditetapkan sebanyak 20 orang. Dalam UU tersebut dinyatakan bahwa Daerah Tingkat II Ketapang, Sambas, Pontianak, Sanggau, Sintang, Kapuas Hulu dan Kotapraja Pontianak adalah merupakan bagian dari wilayah Daerah Tingkat I (Provinsi) Kalimantan Barat.</w:t>
      </w:r>
    </w:p>
    <w:p w14:paraId="7C72C6D3" w14:textId="77777777" w:rsidR="000E5135" w:rsidRDefault="000E5135" w:rsidP="000E5135">
      <w:pPr>
        <w:spacing w:line="360" w:lineRule="auto"/>
        <w:ind w:firstLine="567"/>
        <w:jc w:val="both"/>
        <w:rPr>
          <w:rFonts w:ascii="Times New Roman" w:hAnsi="Times New Roman" w:cs="Times New Roman"/>
          <w:sz w:val="24"/>
          <w:szCs w:val="24"/>
        </w:rPr>
      </w:pPr>
      <w:r w:rsidRPr="000E5135">
        <w:rPr>
          <w:rFonts w:ascii="Times New Roman" w:hAnsi="Times New Roman" w:cs="Times New Roman"/>
          <w:sz w:val="24"/>
          <w:szCs w:val="24"/>
        </w:rPr>
        <w:t>Sejalan dengan penetapan nama wilayah, sesuai Pasal 4 ayat (1) angka 3, UU No.27/1959, jumlah Anggota DPRD untuk Daerah Tingkat II Ketapang sebanyak 15 orang. Seiring dengan Perubahan Peraturan Perundang-undangan dan bertambahnya jumlah penduduk Kabupaten Ketapang maka pada tahun 2004 jumlah menjadi 35 orang, tahun 2009 menjadi 40 orang dan sekarang telah berjumlah 45 orang (2014-2019), namun setelah terbitnya UU No. 6/2007 tentang Pembentukan Kabupaten Kayong Utara di Provinsi Kalimantan Barat, maka sejak tanggal 26 Juni 2007, lima wilayah kecamatan di Kabupaten Ketapang dimekarkan menjadi satu Kabupaten baru dengan nama Kabupaten Kayong Utara. Selanjutnya Daerah Otonoom Ketapang diubah menjadi Daerah Tingkat II (Kabupaten) Ketapang dengan UU No.27/1959 ttg. Penetapan UU Darurat No.3/1953 ttg. Perpanjangan Pembentukan Daerah Tingkat II Di Kalimantan (Lembaran Negara Tahun 1953 Nomor 9), Sebagai Undang-Undang yang disahkan oleh Sartono selaku Pejabat Presiden Republik Indonesia pada tanggal 26 Juni 1959.</w:t>
      </w:r>
    </w:p>
    <w:p w14:paraId="5B848ACF" w14:textId="51202803" w:rsidR="000E5135" w:rsidRDefault="000E5135" w:rsidP="000E5135">
      <w:pPr>
        <w:spacing w:line="360" w:lineRule="auto"/>
        <w:jc w:val="both"/>
        <w:rPr>
          <w:rFonts w:ascii="Times New Roman" w:hAnsi="Times New Roman" w:cs="Times New Roman"/>
          <w:b/>
          <w:bCs/>
          <w:sz w:val="24"/>
          <w:szCs w:val="24"/>
        </w:rPr>
      </w:pPr>
      <w:r w:rsidRPr="000E5135">
        <w:rPr>
          <w:rFonts w:ascii="Times New Roman" w:hAnsi="Times New Roman" w:cs="Times New Roman"/>
          <w:b/>
          <w:bCs/>
          <w:sz w:val="24"/>
          <w:szCs w:val="24"/>
        </w:rPr>
        <w:t xml:space="preserve">Visi </w:t>
      </w:r>
      <w:r>
        <w:rPr>
          <w:rFonts w:ascii="Times New Roman" w:hAnsi="Times New Roman" w:cs="Times New Roman"/>
          <w:b/>
          <w:bCs/>
          <w:sz w:val="24"/>
          <w:szCs w:val="24"/>
        </w:rPr>
        <w:t>Sekretariat DPRD Kabupaten Ketapang</w:t>
      </w:r>
    </w:p>
    <w:p w14:paraId="2FDB02B8" w14:textId="042C36D9" w:rsidR="000E5135" w:rsidRDefault="000E5135" w:rsidP="000E5135">
      <w:pPr>
        <w:spacing w:line="360" w:lineRule="auto"/>
        <w:jc w:val="both"/>
        <w:rPr>
          <w:rFonts w:ascii="Times New Roman" w:hAnsi="Times New Roman" w:cs="Times New Roman"/>
          <w:sz w:val="24"/>
          <w:szCs w:val="24"/>
        </w:rPr>
      </w:pPr>
      <w:r w:rsidRPr="000E5135">
        <w:rPr>
          <w:rFonts w:ascii="Times New Roman" w:hAnsi="Times New Roman" w:cs="Times New Roman"/>
          <w:sz w:val="24"/>
          <w:szCs w:val="24"/>
        </w:rPr>
        <w:t>Terwujudnya PPID DPRD Ketapang yang taat azas, netral, dan profesional.</w:t>
      </w:r>
    </w:p>
    <w:p w14:paraId="655C0704" w14:textId="79BEDC41" w:rsidR="000E5135" w:rsidRPr="000E5135" w:rsidRDefault="000E5135" w:rsidP="000E5135">
      <w:pPr>
        <w:spacing w:line="360" w:lineRule="auto"/>
        <w:jc w:val="both"/>
        <w:rPr>
          <w:rFonts w:ascii="Times New Roman" w:hAnsi="Times New Roman" w:cs="Times New Roman"/>
          <w:b/>
          <w:bCs/>
          <w:sz w:val="24"/>
          <w:szCs w:val="24"/>
        </w:rPr>
      </w:pPr>
      <w:r w:rsidRPr="000E5135">
        <w:rPr>
          <w:rFonts w:ascii="Times New Roman" w:hAnsi="Times New Roman" w:cs="Times New Roman"/>
          <w:b/>
          <w:bCs/>
          <w:sz w:val="24"/>
          <w:szCs w:val="24"/>
        </w:rPr>
        <w:t>Misi Sekretariat DPRD Kabupaten Ketapang</w:t>
      </w:r>
    </w:p>
    <w:p w14:paraId="3973E688" w14:textId="77777777" w:rsidR="000E5135" w:rsidRDefault="000E5135" w:rsidP="00192DA7">
      <w:pPr>
        <w:pStyle w:val="ListParagraph"/>
        <w:numPr>
          <w:ilvl w:val="0"/>
          <w:numId w:val="30"/>
        </w:numPr>
        <w:spacing w:line="360" w:lineRule="auto"/>
        <w:ind w:left="284" w:hanging="284"/>
      </w:pPr>
      <w:r w:rsidRPr="0009745F">
        <w:t>Meningkatkan sistem penyediaan layanan informasi secara cepat, mudah dan wajar sesuai dengan petunjuk teknis standar layanan informasi publik.</w:t>
      </w:r>
    </w:p>
    <w:p w14:paraId="74EEEE51" w14:textId="77777777" w:rsidR="000E5135" w:rsidRDefault="000E5135" w:rsidP="00192DA7">
      <w:pPr>
        <w:pStyle w:val="ListParagraph"/>
        <w:numPr>
          <w:ilvl w:val="0"/>
          <w:numId w:val="30"/>
        </w:numPr>
        <w:spacing w:line="360" w:lineRule="auto"/>
        <w:ind w:left="284" w:hanging="284"/>
      </w:pPr>
      <w:r w:rsidRPr="0009745F">
        <w:t>Meningkatkan kualitas pelayanan publik dalam menjamin terpenuhinya hak publik untuk memperoleh informasi.</w:t>
      </w:r>
    </w:p>
    <w:p w14:paraId="209EC00C" w14:textId="1963D711" w:rsidR="000E5135" w:rsidRDefault="000E5135" w:rsidP="00192DA7">
      <w:pPr>
        <w:pStyle w:val="ListParagraph"/>
        <w:numPr>
          <w:ilvl w:val="0"/>
          <w:numId w:val="30"/>
        </w:numPr>
        <w:spacing w:line="360" w:lineRule="auto"/>
        <w:ind w:left="284" w:hanging="284"/>
      </w:pPr>
      <w:r w:rsidRPr="0009745F">
        <w:lastRenderedPageBreak/>
        <w:t>Meningkatkan kompetensi dalam bidang penyimpanan, pengelolaan, pelayanan dan antisipasi dalam penyelesaian sengketa</w:t>
      </w:r>
      <w:r w:rsidR="00192DA7">
        <w:t>.</w:t>
      </w:r>
    </w:p>
    <w:p w14:paraId="571D2D68" w14:textId="77777777" w:rsidR="00192DA7" w:rsidRDefault="00192DA7" w:rsidP="007224D5">
      <w:pPr>
        <w:spacing w:line="360" w:lineRule="auto"/>
        <w:rPr>
          <w:rFonts w:ascii="Times New Roman" w:hAnsi="Times New Roman" w:cs="Times New Roman"/>
          <w:b/>
          <w:bCs/>
          <w:sz w:val="24"/>
          <w:szCs w:val="24"/>
        </w:rPr>
      </w:pPr>
      <w:r w:rsidRPr="00192DA7">
        <w:rPr>
          <w:rFonts w:ascii="Times New Roman" w:hAnsi="Times New Roman" w:cs="Times New Roman"/>
          <w:b/>
          <w:bCs/>
          <w:sz w:val="24"/>
          <w:szCs w:val="24"/>
        </w:rPr>
        <w:t>Struktur Organisasi Sekretariat DPRD Kabupaten Ketapang</w:t>
      </w:r>
    </w:p>
    <w:p w14:paraId="2DDF5A33" w14:textId="187B8EAC" w:rsidR="00192DA7" w:rsidRDefault="00192DA7" w:rsidP="007224D5">
      <w:pPr>
        <w:spacing w:line="360" w:lineRule="auto"/>
        <w:ind w:firstLine="720"/>
        <w:rPr>
          <w:rFonts w:ascii="Times New Roman" w:hAnsi="Times New Roman" w:cs="Times New Roman"/>
          <w:sz w:val="24"/>
          <w:szCs w:val="24"/>
        </w:rPr>
      </w:pPr>
      <w:r w:rsidRPr="00192DA7">
        <w:rPr>
          <w:rFonts w:ascii="Times New Roman" w:hAnsi="Times New Roman" w:cs="Times New Roman"/>
          <w:sz w:val="24"/>
          <w:szCs w:val="24"/>
        </w:rPr>
        <w:t>Struktur organisasi Sekertariat DPRD Ketapang . Adapun struktur dapat dilihat pada gambar berikut.</w:t>
      </w:r>
    </w:p>
    <w:p w14:paraId="36030F53" w14:textId="2A3D5AB4" w:rsidR="00192DA7" w:rsidRDefault="00192DA7" w:rsidP="007224D5">
      <w:pPr>
        <w:spacing w:line="240" w:lineRule="auto"/>
        <w:rPr>
          <w:rFonts w:ascii="Times New Roman" w:hAnsi="Times New Roman" w:cs="Times New Roman"/>
          <w:sz w:val="24"/>
          <w:szCs w:val="24"/>
        </w:rPr>
      </w:pPr>
      <w:r>
        <w:rPr>
          <w:noProof/>
        </w:rPr>
        <w:drawing>
          <wp:inline distT="0" distB="0" distL="0" distR="0" wp14:anchorId="0ECD7AE5" wp14:editId="7BF04BF3">
            <wp:extent cx="4864735" cy="2432685"/>
            <wp:effectExtent l="0" t="0" r="0" b="5715"/>
            <wp:docPr id="59956934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64735" cy="2432685"/>
                    </a:xfrm>
                    <a:prstGeom prst="rect">
                      <a:avLst/>
                    </a:prstGeom>
                    <a:noFill/>
                  </pic:spPr>
                </pic:pic>
              </a:graphicData>
            </a:graphic>
          </wp:inline>
        </w:drawing>
      </w:r>
    </w:p>
    <w:p w14:paraId="0C54E5BF" w14:textId="08AA5E3B" w:rsidR="00192DA7" w:rsidRDefault="00192DA7" w:rsidP="007224D5">
      <w:pPr>
        <w:spacing w:line="240" w:lineRule="auto"/>
        <w:ind w:left="3600" w:firstLine="720"/>
        <w:jc w:val="center"/>
        <w:rPr>
          <w:rFonts w:ascii="Times New Roman" w:hAnsi="Times New Roman" w:cs="Times New Roman"/>
          <w:sz w:val="20"/>
          <w:szCs w:val="20"/>
        </w:rPr>
      </w:pPr>
      <w:r w:rsidRPr="00192DA7">
        <w:rPr>
          <w:rFonts w:ascii="Times New Roman" w:hAnsi="Times New Roman" w:cs="Times New Roman"/>
          <w:sz w:val="20"/>
          <w:szCs w:val="20"/>
        </w:rPr>
        <w:t>Sumber:Sekretariat DPRD,2025</w:t>
      </w:r>
    </w:p>
    <w:p w14:paraId="2D426870" w14:textId="761C5B86" w:rsidR="007224D5" w:rsidRPr="00192DA7" w:rsidRDefault="007224D5" w:rsidP="007224D5">
      <w:pPr>
        <w:pStyle w:val="Caption"/>
        <w:rPr>
          <w:sz w:val="20"/>
          <w:szCs w:val="20"/>
        </w:rPr>
      </w:pPr>
      <w:r>
        <w:t xml:space="preserve">Gambar 2. </w:t>
      </w:r>
      <w:fldSimple w:instr=" SEQ Gambar_2. \* ARABIC ">
        <w:r>
          <w:rPr>
            <w:noProof/>
          </w:rPr>
          <w:t>1</w:t>
        </w:r>
      </w:fldSimple>
      <w:r>
        <w:t xml:space="preserve"> Struktur Organisasi Sekretariat DPRD Kabupaten Ketapang</w:t>
      </w:r>
    </w:p>
    <w:p w14:paraId="09357D80" w14:textId="77777777" w:rsidR="00192DA7" w:rsidRPr="00192DA7" w:rsidRDefault="00192DA7" w:rsidP="00192DA7">
      <w:pPr>
        <w:spacing w:line="360" w:lineRule="auto"/>
        <w:rPr>
          <w:rFonts w:ascii="Times New Roman" w:hAnsi="Times New Roman" w:cs="Times New Roman"/>
          <w:b/>
          <w:bCs/>
          <w:sz w:val="24"/>
          <w:szCs w:val="24"/>
        </w:rPr>
      </w:pPr>
    </w:p>
    <w:p w14:paraId="37AC2C11" w14:textId="1FC558C8" w:rsidR="00D26070" w:rsidRPr="000E5135" w:rsidRDefault="00D26070" w:rsidP="000E5135">
      <w:pPr>
        <w:pStyle w:val="ListParagraph"/>
        <w:spacing w:line="360" w:lineRule="auto"/>
        <w:jc w:val="both"/>
        <w:rPr>
          <w:b/>
          <w:bCs/>
        </w:rPr>
      </w:pPr>
    </w:p>
    <w:p w14:paraId="50BFE68C" w14:textId="4765D9DC" w:rsidR="007224D5" w:rsidRDefault="003035DE">
      <w:r w:rsidRPr="00661720">
        <w:br w:type="page"/>
      </w:r>
      <w:r w:rsidR="007224D5">
        <w:lastRenderedPageBreak/>
        <w:br w:type="page"/>
      </w:r>
    </w:p>
    <w:p w14:paraId="29639694" w14:textId="41B2469A" w:rsidR="007224D5" w:rsidRPr="007224D5" w:rsidRDefault="007224D5" w:rsidP="00310D08">
      <w:pPr>
        <w:pStyle w:val="Heading1"/>
        <w:spacing w:line="360" w:lineRule="auto"/>
        <w:jc w:val="center"/>
        <w:rPr>
          <w:rFonts w:ascii="Times New Roman" w:hAnsi="Times New Roman" w:cs="Times New Roman"/>
          <w:b/>
          <w:bCs/>
          <w:color w:val="auto"/>
          <w:sz w:val="24"/>
          <w:szCs w:val="24"/>
        </w:rPr>
      </w:pPr>
      <w:r w:rsidRPr="007224D5">
        <w:rPr>
          <w:rFonts w:ascii="Times New Roman" w:hAnsi="Times New Roman" w:cs="Times New Roman"/>
          <w:b/>
          <w:bCs/>
          <w:color w:val="auto"/>
          <w:sz w:val="24"/>
          <w:szCs w:val="24"/>
        </w:rPr>
        <w:lastRenderedPageBreak/>
        <w:t>BAB III</w:t>
      </w:r>
      <w:r w:rsidRPr="007224D5">
        <w:rPr>
          <w:rFonts w:ascii="Times New Roman" w:hAnsi="Times New Roman" w:cs="Times New Roman"/>
          <w:b/>
          <w:bCs/>
          <w:color w:val="auto"/>
          <w:sz w:val="24"/>
          <w:szCs w:val="24"/>
        </w:rPr>
        <w:br/>
        <w:t>METODOLOGI PENELITIAN DAN PERANCANGAN SISTEM</w:t>
      </w:r>
    </w:p>
    <w:p w14:paraId="1DCEAB94" w14:textId="35AAE209" w:rsidR="00310D08" w:rsidRDefault="00310D08" w:rsidP="00310D08">
      <w:pPr>
        <w:pStyle w:val="Heading2"/>
        <w:numPr>
          <w:ilvl w:val="0"/>
          <w:numId w:val="34"/>
        </w:numPr>
        <w:spacing w:line="360" w:lineRule="auto"/>
        <w:ind w:left="567" w:hanging="567"/>
        <w:rPr>
          <w:rFonts w:ascii="Times New Roman" w:hAnsi="Times New Roman" w:cs="Times New Roman"/>
          <w:b/>
          <w:bCs/>
          <w:color w:val="auto"/>
          <w:sz w:val="24"/>
          <w:szCs w:val="24"/>
        </w:rPr>
      </w:pPr>
      <w:r w:rsidRPr="00310D08">
        <w:rPr>
          <w:rFonts w:ascii="Times New Roman" w:hAnsi="Times New Roman" w:cs="Times New Roman"/>
          <w:b/>
          <w:bCs/>
          <w:color w:val="auto"/>
          <w:sz w:val="24"/>
          <w:szCs w:val="24"/>
        </w:rPr>
        <w:t>Metodologi Penelitian</w:t>
      </w:r>
    </w:p>
    <w:p w14:paraId="722C03EB" w14:textId="77777777" w:rsidR="00310D08" w:rsidRPr="00310D08" w:rsidRDefault="00310D08" w:rsidP="00310D08"/>
    <w:p w14:paraId="75DF30AF" w14:textId="6FB976B6" w:rsidR="00310D08" w:rsidRDefault="00310D08" w:rsidP="00310D08">
      <w:pPr>
        <w:pStyle w:val="Heading3"/>
        <w:numPr>
          <w:ilvl w:val="0"/>
          <w:numId w:val="35"/>
        </w:numPr>
        <w:tabs>
          <w:tab w:val="left" w:pos="709"/>
        </w:tabs>
        <w:ind w:left="284" w:hanging="284"/>
        <w:rPr>
          <w:rFonts w:ascii="Times New Roman" w:hAnsi="Times New Roman" w:cs="Times New Roman"/>
          <w:b/>
          <w:bCs/>
          <w:color w:val="auto"/>
        </w:rPr>
      </w:pPr>
      <w:r w:rsidRPr="00310D08">
        <w:rPr>
          <w:rFonts w:ascii="Times New Roman" w:hAnsi="Times New Roman" w:cs="Times New Roman"/>
          <w:b/>
          <w:bCs/>
          <w:color w:val="auto"/>
        </w:rPr>
        <w:t>Metode Penelitian</w:t>
      </w:r>
    </w:p>
    <w:p w14:paraId="605A2297" w14:textId="700B2775" w:rsidR="000B554A" w:rsidRPr="000B554A" w:rsidRDefault="000B554A" w:rsidP="000B554A">
      <w:pPr>
        <w:pStyle w:val="Heading3"/>
        <w:numPr>
          <w:ilvl w:val="0"/>
          <w:numId w:val="35"/>
        </w:numPr>
        <w:ind w:left="284" w:hanging="284"/>
        <w:rPr>
          <w:rFonts w:ascii="Times New Roman" w:hAnsi="Times New Roman" w:cs="Times New Roman"/>
          <w:b/>
          <w:bCs/>
          <w:color w:val="auto"/>
        </w:rPr>
      </w:pPr>
      <w:r w:rsidRPr="000B554A">
        <w:rPr>
          <w:rFonts w:ascii="Times New Roman" w:hAnsi="Times New Roman" w:cs="Times New Roman"/>
          <w:b/>
          <w:bCs/>
          <w:color w:val="auto"/>
        </w:rPr>
        <w:t>Populasi dan Sampel Penelitian</w:t>
      </w:r>
    </w:p>
    <w:p w14:paraId="723FB26F" w14:textId="66D85803" w:rsidR="000B554A" w:rsidRPr="000B554A" w:rsidRDefault="000B554A" w:rsidP="000B554A">
      <w:pPr>
        <w:pStyle w:val="Heading3"/>
        <w:numPr>
          <w:ilvl w:val="0"/>
          <w:numId w:val="35"/>
        </w:numPr>
        <w:ind w:left="284" w:hanging="284"/>
        <w:rPr>
          <w:rFonts w:ascii="Times New Roman" w:hAnsi="Times New Roman" w:cs="Times New Roman"/>
          <w:b/>
          <w:bCs/>
        </w:rPr>
      </w:pPr>
      <w:r w:rsidRPr="000B554A">
        <w:rPr>
          <w:rFonts w:ascii="Times New Roman" w:hAnsi="Times New Roman" w:cs="Times New Roman"/>
          <w:b/>
          <w:bCs/>
          <w:color w:val="auto"/>
        </w:rPr>
        <w:t>Prosedur Penelitian</w:t>
      </w:r>
    </w:p>
    <w:p w14:paraId="63D4C734" w14:textId="1F5982D9" w:rsidR="000B554A" w:rsidRPr="000B554A" w:rsidRDefault="000B554A" w:rsidP="000B554A">
      <w:pPr>
        <w:pStyle w:val="Heading3"/>
        <w:numPr>
          <w:ilvl w:val="0"/>
          <w:numId w:val="35"/>
        </w:numPr>
        <w:ind w:left="284" w:hanging="284"/>
        <w:rPr>
          <w:rFonts w:ascii="Times New Roman" w:hAnsi="Times New Roman" w:cs="Times New Roman"/>
          <w:b/>
          <w:bCs/>
        </w:rPr>
      </w:pPr>
      <w:r w:rsidRPr="000B554A">
        <w:rPr>
          <w:rFonts w:ascii="Times New Roman" w:hAnsi="Times New Roman" w:cs="Times New Roman"/>
          <w:b/>
          <w:bCs/>
          <w:color w:val="auto"/>
        </w:rPr>
        <w:t>Profil Tempat Penelitian</w:t>
      </w:r>
    </w:p>
    <w:p w14:paraId="362D20CD" w14:textId="77777777" w:rsidR="003035DE" w:rsidRPr="00400B5A" w:rsidRDefault="003035DE" w:rsidP="00AE55B6">
      <w:pPr>
        <w:spacing w:line="360" w:lineRule="auto"/>
        <w:ind w:firstLine="567"/>
        <w:jc w:val="both"/>
        <w:rPr>
          <w:rFonts w:ascii="Times New Roman" w:hAnsi="Times New Roman" w:cs="Times New Roman"/>
          <w:sz w:val="24"/>
          <w:szCs w:val="24"/>
        </w:rPr>
      </w:pPr>
    </w:p>
    <w:p w14:paraId="020C215C" w14:textId="77777777" w:rsidR="00310D08" w:rsidRDefault="00310D08">
      <w:pPr>
        <w:rPr>
          <w:rFonts w:ascii="Times New Roman" w:eastAsiaTheme="majorEastAsia" w:hAnsi="Times New Roman" w:cs="Times New Roman"/>
          <w:b/>
          <w:bCs/>
          <w:color w:val="000000" w:themeColor="text1"/>
          <w:sz w:val="24"/>
          <w:szCs w:val="24"/>
        </w:rPr>
      </w:pPr>
      <w:bookmarkStart w:id="26" w:name="_Toc172810670"/>
      <w:r>
        <w:rPr>
          <w:rFonts w:ascii="Times New Roman" w:hAnsi="Times New Roman" w:cs="Times New Roman"/>
          <w:b/>
          <w:bCs/>
          <w:color w:val="000000" w:themeColor="text1"/>
          <w:sz w:val="24"/>
          <w:szCs w:val="24"/>
        </w:rPr>
        <w:br w:type="page"/>
      </w:r>
    </w:p>
    <w:p w14:paraId="220EBCBC" w14:textId="4007B088" w:rsidR="000A1875" w:rsidRPr="003035DE" w:rsidRDefault="000A1875" w:rsidP="003035DE">
      <w:pPr>
        <w:pStyle w:val="Heading1"/>
        <w:jc w:val="center"/>
        <w:rPr>
          <w:rFonts w:ascii="Times New Roman" w:hAnsi="Times New Roman" w:cs="Times New Roman"/>
          <w:b/>
          <w:bCs/>
          <w:color w:val="000000" w:themeColor="text1"/>
          <w:sz w:val="24"/>
          <w:szCs w:val="24"/>
        </w:rPr>
      </w:pPr>
      <w:r w:rsidRPr="003035DE">
        <w:rPr>
          <w:rFonts w:ascii="Times New Roman" w:hAnsi="Times New Roman" w:cs="Times New Roman"/>
          <w:b/>
          <w:bCs/>
          <w:color w:val="000000" w:themeColor="text1"/>
          <w:sz w:val="24"/>
          <w:szCs w:val="24"/>
        </w:rPr>
        <w:lastRenderedPageBreak/>
        <w:t>DAFTAR PUSTAKA</w:t>
      </w:r>
      <w:bookmarkEnd w:id="26"/>
    </w:p>
    <w:p w14:paraId="5321E1DC" w14:textId="77777777" w:rsidR="00D21187" w:rsidRPr="00D21187" w:rsidRDefault="000F3ADA" w:rsidP="00D21187">
      <w:pPr>
        <w:pStyle w:val="Bibliography"/>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00D21187" w:rsidRPr="00D21187">
        <w:rPr>
          <w:rFonts w:ascii="Times New Roman" w:hAnsi="Times New Roman" w:cs="Times New Roman"/>
          <w:sz w:val="24"/>
        </w:rPr>
        <w:t xml:space="preserve">Aisyah, E. N. A., Nabila, D. S., Sabrina, M. A., &amp; Hayat, H. (2025). Efektivitas Peningkatan Pelayanan Oleh Partisipasi Publik Dengan Pengaduan Sistem Layanan Aspirasi Pengaduan Online Rakyat (LAPOR) di Kota Malang. </w:t>
      </w:r>
      <w:r w:rsidR="00D21187" w:rsidRPr="00D21187">
        <w:rPr>
          <w:rFonts w:ascii="Times New Roman" w:hAnsi="Times New Roman" w:cs="Times New Roman"/>
          <w:i/>
          <w:iCs/>
          <w:sz w:val="24"/>
        </w:rPr>
        <w:t>Public Inspiration : Jurnal Administrasi Publik</w:t>
      </w:r>
      <w:r w:rsidR="00D21187" w:rsidRPr="00D21187">
        <w:rPr>
          <w:rFonts w:ascii="Times New Roman" w:hAnsi="Times New Roman" w:cs="Times New Roman"/>
          <w:sz w:val="24"/>
        </w:rPr>
        <w:t xml:space="preserve">, </w:t>
      </w:r>
      <w:r w:rsidR="00D21187" w:rsidRPr="00D21187">
        <w:rPr>
          <w:rFonts w:ascii="Times New Roman" w:hAnsi="Times New Roman" w:cs="Times New Roman"/>
          <w:i/>
          <w:iCs/>
          <w:sz w:val="24"/>
        </w:rPr>
        <w:t>9</w:t>
      </w:r>
      <w:r w:rsidR="00D21187" w:rsidRPr="00D21187">
        <w:rPr>
          <w:rFonts w:ascii="Times New Roman" w:hAnsi="Times New Roman" w:cs="Times New Roman"/>
          <w:sz w:val="24"/>
        </w:rPr>
        <w:t>(2), 87–92. https://doi.org/10.22225/pi.9.2.2024.87-92</w:t>
      </w:r>
    </w:p>
    <w:p w14:paraId="55E29A13"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Aizah, N. (2025). SISTEM PENDUKUNG KEPUTUSAN PENERIMA BANTUAN LANGSUNG TUNAI DANA DESA BERBASIS WEBSITE. </w:t>
      </w:r>
      <w:r w:rsidRPr="00D21187">
        <w:rPr>
          <w:rFonts w:ascii="Times New Roman" w:hAnsi="Times New Roman" w:cs="Times New Roman"/>
          <w:i/>
          <w:iCs/>
          <w:sz w:val="24"/>
        </w:rPr>
        <w:t>JURNAL TEKNOLOGI INFORMASI DAN KOMUNIKASI,</w:t>
      </w:r>
      <w:r w:rsidRPr="00D21187">
        <w:rPr>
          <w:rFonts w:ascii="Times New Roman" w:hAnsi="Times New Roman" w:cs="Times New Roman"/>
          <w:sz w:val="24"/>
        </w:rPr>
        <w:t xml:space="preserve"> </w:t>
      </w:r>
      <w:r w:rsidRPr="00D21187">
        <w:rPr>
          <w:rFonts w:ascii="Times New Roman" w:hAnsi="Times New Roman" w:cs="Times New Roman"/>
          <w:i/>
          <w:iCs/>
          <w:sz w:val="24"/>
        </w:rPr>
        <w:t>16</w:t>
      </w:r>
      <w:r w:rsidRPr="00D21187">
        <w:rPr>
          <w:rFonts w:ascii="Times New Roman" w:hAnsi="Times New Roman" w:cs="Times New Roman"/>
          <w:sz w:val="24"/>
        </w:rPr>
        <w:t>(1), 14–23. https://doi.org/10.51903/jtikp.v16i1.920</w:t>
      </w:r>
    </w:p>
    <w:p w14:paraId="713DACFB"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Apriliyani, N., Setiawan, E., &amp; Muchayan, A. (2022). Implementasi Metode Agile Dalam Pengembangan Aplikasi Pengenalan Budaya Berbasis Web. </w:t>
      </w:r>
      <w:r w:rsidRPr="00D21187">
        <w:rPr>
          <w:rFonts w:ascii="Times New Roman" w:hAnsi="Times New Roman" w:cs="Times New Roman"/>
          <w:i/>
          <w:iCs/>
          <w:sz w:val="24"/>
        </w:rPr>
        <w:t>Jurnal Ilmu Komputer dan Bisnis</w:t>
      </w:r>
      <w:r w:rsidRPr="00D21187">
        <w:rPr>
          <w:rFonts w:ascii="Times New Roman" w:hAnsi="Times New Roman" w:cs="Times New Roman"/>
          <w:sz w:val="24"/>
        </w:rPr>
        <w:t xml:space="preserve">, </w:t>
      </w:r>
      <w:r w:rsidRPr="00D21187">
        <w:rPr>
          <w:rFonts w:ascii="Times New Roman" w:hAnsi="Times New Roman" w:cs="Times New Roman"/>
          <w:i/>
          <w:iCs/>
          <w:sz w:val="24"/>
        </w:rPr>
        <w:t>13</w:t>
      </w:r>
      <w:r w:rsidRPr="00D21187">
        <w:rPr>
          <w:rFonts w:ascii="Times New Roman" w:hAnsi="Times New Roman" w:cs="Times New Roman"/>
          <w:sz w:val="24"/>
        </w:rPr>
        <w:t>(1), 8–21. https://doi.org/10.47927/jikb.v13i1.261</w:t>
      </w:r>
    </w:p>
    <w:p w14:paraId="66221078"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Arief, S. F., &amp; Sugiarti, Y. (2022). Literature Review: Analisis Metode Perancangan Sistem Informasi Akademik Berbasis Web. </w:t>
      </w:r>
      <w:r w:rsidRPr="00D21187">
        <w:rPr>
          <w:rFonts w:ascii="Times New Roman" w:hAnsi="Times New Roman" w:cs="Times New Roman"/>
          <w:i/>
          <w:iCs/>
          <w:sz w:val="24"/>
        </w:rPr>
        <w:t>JURNAL ILMIAH ILMU KOMPUTER</w:t>
      </w:r>
      <w:r w:rsidRPr="00D21187">
        <w:rPr>
          <w:rFonts w:ascii="Times New Roman" w:hAnsi="Times New Roman" w:cs="Times New Roman"/>
          <w:sz w:val="24"/>
        </w:rPr>
        <w:t xml:space="preserve">, </w:t>
      </w:r>
      <w:r w:rsidRPr="00D21187">
        <w:rPr>
          <w:rFonts w:ascii="Times New Roman" w:hAnsi="Times New Roman" w:cs="Times New Roman"/>
          <w:i/>
          <w:iCs/>
          <w:sz w:val="24"/>
        </w:rPr>
        <w:t>8</w:t>
      </w:r>
      <w:r w:rsidRPr="00D21187">
        <w:rPr>
          <w:rFonts w:ascii="Times New Roman" w:hAnsi="Times New Roman" w:cs="Times New Roman"/>
          <w:sz w:val="24"/>
        </w:rPr>
        <w:t>(2), 87–93. https://doi.org/10.35329/jiik.v8i2.229</w:t>
      </w:r>
    </w:p>
    <w:p w14:paraId="43DEAC07"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Atmaja, I. G. B. W., Kusuma, K. N. A., Wirayuda, A. A. E., Widiantara, I. K., Premadhipa, N., &amp; Mahendra, G. S. (2023). Penerapan Metode Prototype pada Perancangan Sistem Informasi Pengaduan Masyarakat Buleleng Berbasis Website. </w:t>
      </w:r>
      <w:r w:rsidRPr="00D21187">
        <w:rPr>
          <w:rFonts w:ascii="Times New Roman" w:hAnsi="Times New Roman" w:cs="Times New Roman"/>
          <w:i/>
          <w:iCs/>
          <w:sz w:val="24"/>
        </w:rPr>
        <w:t>RESI : Jurnal Riset Sistem Informasi</w:t>
      </w:r>
      <w:r w:rsidRPr="00D21187">
        <w:rPr>
          <w:rFonts w:ascii="Times New Roman" w:hAnsi="Times New Roman" w:cs="Times New Roman"/>
          <w:sz w:val="24"/>
        </w:rPr>
        <w:t xml:space="preserve">, </w:t>
      </w:r>
      <w:r w:rsidRPr="00D21187">
        <w:rPr>
          <w:rFonts w:ascii="Times New Roman" w:hAnsi="Times New Roman" w:cs="Times New Roman"/>
          <w:i/>
          <w:iCs/>
          <w:sz w:val="24"/>
        </w:rPr>
        <w:t>1</w:t>
      </w:r>
      <w:r w:rsidRPr="00D21187">
        <w:rPr>
          <w:rFonts w:ascii="Times New Roman" w:hAnsi="Times New Roman" w:cs="Times New Roman"/>
          <w:sz w:val="24"/>
        </w:rPr>
        <w:t>(2), 56–65. https://doi.org/10.32795/resi.v1i2.3553</w:t>
      </w:r>
    </w:p>
    <w:p w14:paraId="507A599D"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Damanik, B. (2021). RANCANGAN SISTEM INFORMASI SMP NEGERI 1 TUHEMBERUA KABUPATEN NIAS UTARA MENGGUNAKAN PHP </w:t>
      </w:r>
      <w:r w:rsidRPr="00D21187">
        <w:rPr>
          <w:rFonts w:ascii="Times New Roman" w:hAnsi="Times New Roman" w:cs="Times New Roman"/>
          <w:sz w:val="24"/>
        </w:rPr>
        <w:lastRenderedPageBreak/>
        <w:t xml:space="preserve">CODEIGNITER. </w:t>
      </w:r>
      <w:r w:rsidRPr="00D21187">
        <w:rPr>
          <w:rFonts w:ascii="Times New Roman" w:hAnsi="Times New Roman" w:cs="Times New Roman"/>
          <w:i/>
          <w:iCs/>
          <w:sz w:val="24"/>
        </w:rPr>
        <w:t>JURNAL MAHAJANA INFORMASI</w:t>
      </w:r>
      <w:r w:rsidRPr="00D21187">
        <w:rPr>
          <w:rFonts w:ascii="Times New Roman" w:hAnsi="Times New Roman" w:cs="Times New Roman"/>
          <w:sz w:val="24"/>
        </w:rPr>
        <w:t xml:space="preserve">, </w:t>
      </w:r>
      <w:r w:rsidRPr="00D21187">
        <w:rPr>
          <w:rFonts w:ascii="Times New Roman" w:hAnsi="Times New Roman" w:cs="Times New Roman"/>
          <w:i/>
          <w:iCs/>
          <w:sz w:val="24"/>
        </w:rPr>
        <w:t>6</w:t>
      </w:r>
      <w:r w:rsidRPr="00D21187">
        <w:rPr>
          <w:rFonts w:ascii="Times New Roman" w:hAnsi="Times New Roman" w:cs="Times New Roman"/>
          <w:sz w:val="24"/>
        </w:rPr>
        <w:t>(1), 6–15. https://doi.org/10.51544/jurnalmi.v6i1.1979</w:t>
      </w:r>
    </w:p>
    <w:p w14:paraId="00CCCA69"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Firdaus, R. (2023). Penerapan Dan Fungsi Sistem Informasi Pada Perusahaan Untuk Mencapai Persaingan Keunggulan Strategis Antar Perusahaan. </w:t>
      </w:r>
      <w:r w:rsidRPr="00D21187">
        <w:rPr>
          <w:rFonts w:ascii="Times New Roman" w:hAnsi="Times New Roman" w:cs="Times New Roman"/>
          <w:i/>
          <w:iCs/>
          <w:sz w:val="24"/>
        </w:rPr>
        <w:t>Jurnal Pendidikan dan Konseling</w:t>
      </w:r>
      <w:r w:rsidRPr="00D21187">
        <w:rPr>
          <w:rFonts w:ascii="Times New Roman" w:hAnsi="Times New Roman" w:cs="Times New Roman"/>
          <w:sz w:val="24"/>
        </w:rPr>
        <w:t xml:space="preserve">, </w:t>
      </w:r>
      <w:r w:rsidRPr="00D21187">
        <w:rPr>
          <w:rFonts w:ascii="Times New Roman" w:hAnsi="Times New Roman" w:cs="Times New Roman"/>
          <w:i/>
          <w:iCs/>
          <w:sz w:val="24"/>
        </w:rPr>
        <w:t>5</w:t>
      </w:r>
      <w:r w:rsidRPr="00D21187">
        <w:rPr>
          <w:rFonts w:ascii="Times New Roman" w:hAnsi="Times New Roman" w:cs="Times New Roman"/>
          <w:sz w:val="24"/>
        </w:rPr>
        <w:t>(4), 4343–4349.</w:t>
      </w:r>
    </w:p>
    <w:p w14:paraId="4B7DC09C"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Fitriani, Y., Utami, S., &amp; Junadi, B. (2022a). Perancangan Sistem Informasi Human Capital Management Berbasis Website. </w:t>
      </w:r>
      <w:r w:rsidRPr="00D21187">
        <w:rPr>
          <w:rFonts w:ascii="Times New Roman" w:hAnsi="Times New Roman" w:cs="Times New Roman"/>
          <w:i/>
          <w:iCs/>
          <w:sz w:val="24"/>
        </w:rPr>
        <w:t>Journal of Information System, Applied, Management, Accounting and Research,</w:t>
      </w:r>
      <w:r w:rsidRPr="00D21187">
        <w:rPr>
          <w:rFonts w:ascii="Times New Roman" w:hAnsi="Times New Roman" w:cs="Times New Roman"/>
          <w:sz w:val="24"/>
        </w:rPr>
        <w:t xml:space="preserve"> </w:t>
      </w:r>
      <w:r w:rsidRPr="00D21187">
        <w:rPr>
          <w:rFonts w:ascii="Times New Roman" w:hAnsi="Times New Roman" w:cs="Times New Roman"/>
          <w:i/>
          <w:iCs/>
          <w:sz w:val="24"/>
        </w:rPr>
        <w:t>6</w:t>
      </w:r>
      <w:r w:rsidRPr="00D21187">
        <w:rPr>
          <w:rFonts w:ascii="Times New Roman" w:hAnsi="Times New Roman" w:cs="Times New Roman"/>
          <w:sz w:val="24"/>
        </w:rPr>
        <w:t>(4), 792–803. https://doi.org/10.52362/jisamar.v6i4.919</w:t>
      </w:r>
    </w:p>
    <w:p w14:paraId="32530FCB"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Fitriani, Y., Utami, S., &amp; Junadi, B. (2022b). Perancangan Sistem Informasi Human Capital Management Berbasis Website. </w:t>
      </w:r>
      <w:r w:rsidRPr="00D21187">
        <w:rPr>
          <w:rFonts w:ascii="Times New Roman" w:hAnsi="Times New Roman" w:cs="Times New Roman"/>
          <w:i/>
          <w:iCs/>
          <w:sz w:val="24"/>
        </w:rPr>
        <w:t>Journal of Information System, Applied, Management, Accounting and Research</w:t>
      </w:r>
      <w:r w:rsidRPr="00D21187">
        <w:rPr>
          <w:rFonts w:ascii="Times New Roman" w:hAnsi="Times New Roman" w:cs="Times New Roman"/>
          <w:sz w:val="24"/>
        </w:rPr>
        <w:t xml:space="preserve">, </w:t>
      </w:r>
      <w:r w:rsidRPr="00D21187">
        <w:rPr>
          <w:rFonts w:ascii="Times New Roman" w:hAnsi="Times New Roman" w:cs="Times New Roman"/>
          <w:i/>
          <w:iCs/>
          <w:sz w:val="24"/>
        </w:rPr>
        <w:t>6</w:t>
      </w:r>
      <w:r w:rsidRPr="00D21187">
        <w:rPr>
          <w:rFonts w:ascii="Times New Roman" w:hAnsi="Times New Roman" w:cs="Times New Roman"/>
          <w:sz w:val="24"/>
        </w:rPr>
        <w:t>(4), 792–803. https://doi.org/10.52362/jisamar.v6i4.919</w:t>
      </w:r>
    </w:p>
    <w:p w14:paraId="3791ABFF"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Mardiati, D., &amp; Saputra, Y. (2025). IMPLEMENTASI SISTEM INFORMASI MANAJEMEN KLINIK MENGGUNAKAN METODE BLACK BOX TESTING. </w:t>
      </w:r>
      <w:r w:rsidRPr="00D21187">
        <w:rPr>
          <w:rFonts w:ascii="Times New Roman" w:hAnsi="Times New Roman" w:cs="Times New Roman"/>
          <w:i/>
          <w:iCs/>
          <w:sz w:val="24"/>
        </w:rPr>
        <w:t>Jurnal Informatika dan Teknik Elektro Terapan</w:t>
      </w:r>
      <w:r w:rsidRPr="00D21187">
        <w:rPr>
          <w:rFonts w:ascii="Times New Roman" w:hAnsi="Times New Roman" w:cs="Times New Roman"/>
          <w:sz w:val="24"/>
        </w:rPr>
        <w:t xml:space="preserve">, </w:t>
      </w:r>
      <w:r w:rsidRPr="00D21187">
        <w:rPr>
          <w:rFonts w:ascii="Times New Roman" w:hAnsi="Times New Roman" w:cs="Times New Roman"/>
          <w:i/>
          <w:iCs/>
          <w:sz w:val="24"/>
        </w:rPr>
        <w:t>13</w:t>
      </w:r>
      <w:r w:rsidRPr="00D21187">
        <w:rPr>
          <w:rFonts w:ascii="Times New Roman" w:hAnsi="Times New Roman" w:cs="Times New Roman"/>
          <w:sz w:val="24"/>
        </w:rPr>
        <w:t>(1). https://doi.org/10.23960/jitet.v13i1.6015</w:t>
      </w:r>
    </w:p>
    <w:p w14:paraId="6A8039E3"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Maya, W. R. (2021). </w:t>
      </w:r>
      <w:r w:rsidRPr="00D21187">
        <w:rPr>
          <w:rFonts w:ascii="Times New Roman" w:hAnsi="Times New Roman" w:cs="Times New Roman"/>
          <w:i/>
          <w:iCs/>
          <w:sz w:val="24"/>
        </w:rPr>
        <w:t>BELAJAR DESAIN WEB DENGAN HTML DAN CSS</w:t>
      </w:r>
      <w:r w:rsidRPr="00D21187">
        <w:rPr>
          <w:rFonts w:ascii="Times New Roman" w:hAnsi="Times New Roman" w:cs="Times New Roman"/>
          <w:sz w:val="24"/>
        </w:rPr>
        <w:t xml:space="preserve"> (Vol. 137).</w:t>
      </w:r>
    </w:p>
    <w:p w14:paraId="5439BB04"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Mustika, A. (2024). Permodelan Sistem Informasi Penjualan Barang Menggunakan Metode Scrum. </w:t>
      </w:r>
      <w:r w:rsidRPr="00D21187">
        <w:rPr>
          <w:rFonts w:ascii="Times New Roman" w:hAnsi="Times New Roman" w:cs="Times New Roman"/>
          <w:i/>
          <w:iCs/>
          <w:sz w:val="24"/>
        </w:rPr>
        <w:t>Journal of Data Science and Information Systems</w:t>
      </w:r>
      <w:r w:rsidRPr="00D21187">
        <w:rPr>
          <w:rFonts w:ascii="Times New Roman" w:hAnsi="Times New Roman" w:cs="Times New Roman"/>
          <w:sz w:val="24"/>
        </w:rPr>
        <w:t xml:space="preserve">, </w:t>
      </w:r>
      <w:r w:rsidRPr="00D21187">
        <w:rPr>
          <w:rFonts w:ascii="Times New Roman" w:hAnsi="Times New Roman" w:cs="Times New Roman"/>
          <w:i/>
          <w:iCs/>
          <w:sz w:val="24"/>
        </w:rPr>
        <w:t>2</w:t>
      </w:r>
      <w:r w:rsidRPr="00D21187">
        <w:rPr>
          <w:rFonts w:ascii="Times New Roman" w:hAnsi="Times New Roman" w:cs="Times New Roman"/>
          <w:sz w:val="24"/>
        </w:rPr>
        <w:t>(1), 1–8. https://doi.org/10.58602/dimis.v2i1.97</w:t>
      </w:r>
    </w:p>
    <w:p w14:paraId="45C86477"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Noviantoro, A., Silviana, A. B., Fitriani, R. R., &amp; Permatasari, H. P. (2022). RANCANGAN DAN IMPLEMENTASI APLIKASI SEWA LAPANGAN </w:t>
      </w:r>
      <w:r w:rsidRPr="00D21187">
        <w:rPr>
          <w:rFonts w:ascii="Times New Roman" w:hAnsi="Times New Roman" w:cs="Times New Roman"/>
          <w:sz w:val="24"/>
        </w:rPr>
        <w:lastRenderedPageBreak/>
        <w:t xml:space="preserve">BADMINTON WILAYAH DEPOK BERBASIS WEB. </w:t>
      </w:r>
      <w:r w:rsidRPr="00D21187">
        <w:rPr>
          <w:rFonts w:ascii="Times New Roman" w:hAnsi="Times New Roman" w:cs="Times New Roman"/>
          <w:i/>
          <w:iCs/>
          <w:sz w:val="24"/>
        </w:rPr>
        <w:t>Jurnal Teknik dan Science</w:t>
      </w:r>
      <w:r w:rsidRPr="00D21187">
        <w:rPr>
          <w:rFonts w:ascii="Times New Roman" w:hAnsi="Times New Roman" w:cs="Times New Roman"/>
          <w:sz w:val="24"/>
        </w:rPr>
        <w:t xml:space="preserve">, </w:t>
      </w:r>
      <w:r w:rsidRPr="00D21187">
        <w:rPr>
          <w:rFonts w:ascii="Times New Roman" w:hAnsi="Times New Roman" w:cs="Times New Roman"/>
          <w:i/>
          <w:iCs/>
          <w:sz w:val="24"/>
        </w:rPr>
        <w:t>1</w:t>
      </w:r>
      <w:r w:rsidRPr="00D21187">
        <w:rPr>
          <w:rFonts w:ascii="Times New Roman" w:hAnsi="Times New Roman" w:cs="Times New Roman"/>
          <w:sz w:val="24"/>
        </w:rPr>
        <w:t>(2), 88–103. https://doi.org/10.56127/jts.v1i2.108</w:t>
      </w:r>
    </w:p>
    <w:p w14:paraId="33C3052B"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Rani, S. P. (2023). </w:t>
      </w:r>
      <w:r w:rsidRPr="00D21187">
        <w:rPr>
          <w:rFonts w:ascii="Times New Roman" w:hAnsi="Times New Roman" w:cs="Times New Roman"/>
          <w:i/>
          <w:iCs/>
          <w:sz w:val="24"/>
        </w:rPr>
        <w:t>PERANCANGAN APLIKASI PENGOLAHAN DATA BUKU DAN PENGUNJUNG PERPUSTAKAAN BERBASIS WEB PADA SMA NEGERI 17 PALEMBANG</w:t>
      </w:r>
      <w:r w:rsidRPr="00D21187">
        <w:rPr>
          <w:rFonts w:ascii="Times New Roman" w:hAnsi="Times New Roman" w:cs="Times New Roman"/>
          <w:sz w:val="24"/>
        </w:rPr>
        <w:t xml:space="preserve"> (Internship Report / Laporan PKL No. 011200067; Laporan Praktik Kerja Lapangan – Program Studi Informatika, Institut Teknologi dan Bisnis PalComTech, hlm. 1–48). Institut Teknologi dan Bisnis PalComTech. (repo.palcomtech.ac.id)</w:t>
      </w:r>
    </w:p>
    <w:p w14:paraId="5BAA1797"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Rizky Pangestu, P., &amp; Voutama, A. (2024). PEMANFAATAN UML (UNIFIED MODELLING LANGUAGE) PADA SISTEM PENGELOLAAN ASPIRASI MAHASISWA BERBASIS WEBSITE. </w:t>
      </w:r>
      <w:r w:rsidRPr="00D21187">
        <w:rPr>
          <w:rFonts w:ascii="Times New Roman" w:hAnsi="Times New Roman" w:cs="Times New Roman"/>
          <w:i/>
          <w:iCs/>
          <w:sz w:val="24"/>
        </w:rPr>
        <w:t>JATI (Jurnal Mahasiswa Teknik Informatika)</w:t>
      </w:r>
      <w:r w:rsidRPr="00D21187">
        <w:rPr>
          <w:rFonts w:ascii="Times New Roman" w:hAnsi="Times New Roman" w:cs="Times New Roman"/>
          <w:sz w:val="24"/>
        </w:rPr>
        <w:t xml:space="preserve">, </w:t>
      </w:r>
      <w:r w:rsidRPr="00D21187">
        <w:rPr>
          <w:rFonts w:ascii="Times New Roman" w:hAnsi="Times New Roman" w:cs="Times New Roman"/>
          <w:i/>
          <w:iCs/>
          <w:sz w:val="24"/>
        </w:rPr>
        <w:t>8</w:t>
      </w:r>
      <w:r w:rsidRPr="00D21187">
        <w:rPr>
          <w:rFonts w:ascii="Times New Roman" w:hAnsi="Times New Roman" w:cs="Times New Roman"/>
          <w:sz w:val="24"/>
        </w:rPr>
        <w:t>(6), 11846–11851. https://doi.org/10.36040/jati.v8i6.11732</w:t>
      </w:r>
    </w:p>
    <w:p w14:paraId="2757D4F2"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Rosaly, R., Prasetyo, A., &amp; Kom, M. (2019). </w:t>
      </w:r>
      <w:r w:rsidRPr="00D21187">
        <w:rPr>
          <w:rFonts w:ascii="Times New Roman" w:hAnsi="Times New Roman" w:cs="Times New Roman"/>
          <w:i/>
          <w:iCs/>
          <w:sz w:val="24"/>
        </w:rPr>
        <w:t>Pengertian Flowchart Beserta Fungsi dan Simbol-simbol Flowchart yang Paling Umum Digunakan</w:t>
      </w:r>
      <w:r w:rsidRPr="00D21187">
        <w:rPr>
          <w:rFonts w:ascii="Times New Roman" w:hAnsi="Times New Roman" w:cs="Times New Roman"/>
          <w:sz w:val="24"/>
        </w:rPr>
        <w:t>.</w:t>
      </w:r>
    </w:p>
    <w:p w14:paraId="6F9120A0"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Sahirah, Z., Rudiana, R., &amp; Sagita, N. I. (2022). PELAYANAN PUBLIK MELALUI APLIKASI LAYANAN ASPIRASI DAN PENGADUAN ONLINE RAKYAT (LAPOR) OLEH DINAS KOMUNIKASI DAN INFORMATIKA KOTA BANDUNG TAHUN 2020. </w:t>
      </w:r>
      <w:r w:rsidRPr="00D21187">
        <w:rPr>
          <w:rFonts w:ascii="Times New Roman" w:hAnsi="Times New Roman" w:cs="Times New Roman"/>
          <w:i/>
          <w:iCs/>
          <w:sz w:val="24"/>
        </w:rPr>
        <w:t>Jurnal Administrasi Pemerintahan (Janitra)</w:t>
      </w:r>
      <w:r w:rsidRPr="00D21187">
        <w:rPr>
          <w:rFonts w:ascii="Times New Roman" w:hAnsi="Times New Roman" w:cs="Times New Roman"/>
          <w:sz w:val="24"/>
        </w:rPr>
        <w:t xml:space="preserve">, </w:t>
      </w:r>
      <w:r w:rsidRPr="00D21187">
        <w:rPr>
          <w:rFonts w:ascii="Times New Roman" w:hAnsi="Times New Roman" w:cs="Times New Roman"/>
          <w:i/>
          <w:iCs/>
          <w:sz w:val="24"/>
        </w:rPr>
        <w:t>1</w:t>
      </w:r>
      <w:r w:rsidRPr="00D21187">
        <w:rPr>
          <w:rFonts w:ascii="Times New Roman" w:hAnsi="Times New Roman" w:cs="Times New Roman"/>
          <w:sz w:val="24"/>
        </w:rPr>
        <w:t>(2), 144. https://doi.org/10.24198/janitra.v1i2.38248</w:t>
      </w:r>
    </w:p>
    <w:p w14:paraId="2D9D9CBA"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Sari, I. P., Azzahrah, A., Qathrunada, I. F., Lubis, N., &amp; Anggraini, T. (2022). Perancangan Sistem Absensi Pegawai Kantoran Secara Online pada </w:t>
      </w:r>
      <w:r w:rsidRPr="00D21187">
        <w:rPr>
          <w:rFonts w:ascii="Times New Roman" w:hAnsi="Times New Roman" w:cs="Times New Roman"/>
          <w:sz w:val="24"/>
        </w:rPr>
        <w:lastRenderedPageBreak/>
        <w:t xml:space="preserve">Website Berbasis HTML dan CSS. </w:t>
      </w:r>
      <w:r w:rsidRPr="00D21187">
        <w:rPr>
          <w:rFonts w:ascii="Times New Roman" w:hAnsi="Times New Roman" w:cs="Times New Roman"/>
          <w:i/>
          <w:iCs/>
          <w:sz w:val="24"/>
        </w:rPr>
        <w:t>Blend Sains Jurnal Teknik</w:t>
      </w:r>
      <w:r w:rsidRPr="00D21187">
        <w:rPr>
          <w:rFonts w:ascii="Times New Roman" w:hAnsi="Times New Roman" w:cs="Times New Roman"/>
          <w:sz w:val="24"/>
        </w:rPr>
        <w:t xml:space="preserve">, </w:t>
      </w:r>
      <w:r w:rsidRPr="00D21187">
        <w:rPr>
          <w:rFonts w:ascii="Times New Roman" w:hAnsi="Times New Roman" w:cs="Times New Roman"/>
          <w:i/>
          <w:iCs/>
          <w:sz w:val="24"/>
        </w:rPr>
        <w:t>1</w:t>
      </w:r>
      <w:r w:rsidRPr="00D21187">
        <w:rPr>
          <w:rFonts w:ascii="Times New Roman" w:hAnsi="Times New Roman" w:cs="Times New Roman"/>
          <w:sz w:val="24"/>
        </w:rPr>
        <w:t>(1), 8–15. https://doi.org/10.56211/blendsains.v1i1.66</w:t>
      </w:r>
    </w:p>
    <w:p w14:paraId="12925621"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Simanjuntak, M., Pasaribu, T., &amp; Rahmadilla, S. (2019). Implementasi Algoritma Merkle Hellman untuk Keamanan Database. </w:t>
      </w:r>
      <w:r w:rsidRPr="00D21187">
        <w:rPr>
          <w:rFonts w:ascii="Times New Roman" w:hAnsi="Times New Roman" w:cs="Times New Roman"/>
          <w:i/>
          <w:iCs/>
          <w:sz w:val="24"/>
        </w:rPr>
        <w:t>MEANS (Media Informasi Analisa dan Sistem)</w:t>
      </w:r>
      <w:r w:rsidRPr="00D21187">
        <w:rPr>
          <w:rFonts w:ascii="Times New Roman" w:hAnsi="Times New Roman" w:cs="Times New Roman"/>
          <w:sz w:val="24"/>
        </w:rPr>
        <w:t xml:space="preserve">, </w:t>
      </w:r>
      <w:r w:rsidRPr="00D21187">
        <w:rPr>
          <w:rFonts w:ascii="Times New Roman" w:hAnsi="Times New Roman" w:cs="Times New Roman"/>
          <w:i/>
          <w:iCs/>
          <w:sz w:val="24"/>
        </w:rPr>
        <w:t>4</w:t>
      </w:r>
      <w:r w:rsidRPr="00D21187">
        <w:rPr>
          <w:rFonts w:ascii="Times New Roman" w:hAnsi="Times New Roman" w:cs="Times New Roman"/>
          <w:sz w:val="24"/>
        </w:rPr>
        <w:t>(1), 46–50. https://doi.org/10.54367/means.v4i1.327</w:t>
      </w:r>
    </w:p>
    <w:p w14:paraId="12FED934"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Trisnawati, L., &amp; Setiawan, D. (2022). SISTEM MONITORING KEGIATAN KEMAHASISWAAN MENGGUNAKAN METODE AGILE DEVELOPMENT. </w:t>
      </w:r>
      <w:r w:rsidRPr="00D21187">
        <w:rPr>
          <w:rFonts w:ascii="Times New Roman" w:hAnsi="Times New Roman" w:cs="Times New Roman"/>
          <w:i/>
          <w:iCs/>
          <w:sz w:val="24"/>
        </w:rPr>
        <w:t>JOISIE (Journal Of Information Systems And Informatics Engineering)</w:t>
      </w:r>
      <w:r w:rsidRPr="00D21187">
        <w:rPr>
          <w:rFonts w:ascii="Times New Roman" w:hAnsi="Times New Roman" w:cs="Times New Roman"/>
          <w:sz w:val="24"/>
        </w:rPr>
        <w:t xml:space="preserve">, </w:t>
      </w:r>
      <w:r w:rsidRPr="00D21187">
        <w:rPr>
          <w:rFonts w:ascii="Times New Roman" w:hAnsi="Times New Roman" w:cs="Times New Roman"/>
          <w:i/>
          <w:iCs/>
          <w:sz w:val="24"/>
        </w:rPr>
        <w:t>6</w:t>
      </w:r>
      <w:r w:rsidRPr="00D21187">
        <w:rPr>
          <w:rFonts w:ascii="Times New Roman" w:hAnsi="Times New Roman" w:cs="Times New Roman"/>
          <w:sz w:val="24"/>
        </w:rPr>
        <w:t>(1), 49–57. https://doi.org/10.35145/joisie.v6i1.2342.</w:t>
      </w:r>
    </w:p>
    <w:p w14:paraId="55DF4F9E"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Waruwu, T. S. (2019). IMPLEMENTASI POSTGRESQL SEBAGAI SISTEM MANAJEMEN BASIS DATA PADA PENDAFTARAN MAHASISWA BARU BERBASIS WEB. </w:t>
      </w:r>
      <w:r w:rsidRPr="00D21187">
        <w:rPr>
          <w:rFonts w:ascii="Times New Roman" w:hAnsi="Times New Roman" w:cs="Times New Roman"/>
          <w:i/>
          <w:iCs/>
          <w:sz w:val="24"/>
        </w:rPr>
        <w:t>JURNAL MAHAJANA INFORMASI,</w:t>
      </w:r>
      <w:r w:rsidRPr="00D21187">
        <w:rPr>
          <w:rFonts w:ascii="Times New Roman" w:hAnsi="Times New Roman" w:cs="Times New Roman"/>
          <w:sz w:val="24"/>
        </w:rPr>
        <w:t xml:space="preserve"> </w:t>
      </w:r>
      <w:r w:rsidRPr="00D21187">
        <w:rPr>
          <w:rFonts w:ascii="Times New Roman" w:hAnsi="Times New Roman" w:cs="Times New Roman"/>
          <w:i/>
          <w:iCs/>
          <w:sz w:val="24"/>
        </w:rPr>
        <w:t>4</w:t>
      </w:r>
      <w:r w:rsidRPr="00D21187">
        <w:rPr>
          <w:rFonts w:ascii="Times New Roman" w:hAnsi="Times New Roman" w:cs="Times New Roman"/>
          <w:sz w:val="24"/>
        </w:rPr>
        <w:t>(1), 57–61. https://doi.org/10.51544/jurnalmi.v4i1.728</w:t>
      </w:r>
    </w:p>
    <w:p w14:paraId="72FE5549"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Widiyanto, Y. P. (2022). URGENSI DEWAN PERWAKILAN RAKYAT DAERAH DALAM PENYAMPAIAN ASPIRASI MASYARAKAT TERHADAP PEMBENTUKAN UNDANG-UNDANG DI INDONESIA. </w:t>
      </w:r>
      <w:r w:rsidRPr="00D21187">
        <w:rPr>
          <w:rFonts w:ascii="Times New Roman" w:hAnsi="Times New Roman" w:cs="Times New Roman"/>
          <w:i/>
          <w:iCs/>
          <w:sz w:val="24"/>
        </w:rPr>
        <w:t>JURNAL JENDELA HUKUM</w:t>
      </w:r>
      <w:r w:rsidRPr="00D21187">
        <w:rPr>
          <w:rFonts w:ascii="Times New Roman" w:hAnsi="Times New Roman" w:cs="Times New Roman"/>
          <w:sz w:val="24"/>
        </w:rPr>
        <w:t xml:space="preserve">, </w:t>
      </w:r>
      <w:r w:rsidRPr="00D21187">
        <w:rPr>
          <w:rFonts w:ascii="Times New Roman" w:hAnsi="Times New Roman" w:cs="Times New Roman"/>
          <w:i/>
          <w:iCs/>
          <w:sz w:val="24"/>
        </w:rPr>
        <w:t>9</w:t>
      </w:r>
      <w:r w:rsidRPr="00D21187">
        <w:rPr>
          <w:rFonts w:ascii="Times New Roman" w:hAnsi="Times New Roman" w:cs="Times New Roman"/>
          <w:sz w:val="24"/>
        </w:rPr>
        <w:t>(1), 24–33. https://doi.org/10.24929/fh.v9i1.1956</w:t>
      </w:r>
    </w:p>
    <w:p w14:paraId="221AB926"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Yasin, V. (2023). Perancangan Aplikasi Sistem Informasi Penjualan Makanan Cepat Saji Berbasis Web Studi Kasus Kedai Cheese.Box. </w:t>
      </w:r>
      <w:r w:rsidRPr="00D21187">
        <w:rPr>
          <w:rFonts w:ascii="Times New Roman" w:hAnsi="Times New Roman" w:cs="Times New Roman"/>
          <w:i/>
          <w:iCs/>
          <w:sz w:val="24"/>
        </w:rPr>
        <w:t>Jurnal Widya</w:t>
      </w:r>
      <w:r w:rsidRPr="00D21187">
        <w:rPr>
          <w:rFonts w:ascii="Times New Roman" w:hAnsi="Times New Roman" w:cs="Times New Roman"/>
          <w:sz w:val="24"/>
        </w:rPr>
        <w:t xml:space="preserve">, </w:t>
      </w:r>
      <w:r w:rsidRPr="00D21187">
        <w:rPr>
          <w:rFonts w:ascii="Times New Roman" w:hAnsi="Times New Roman" w:cs="Times New Roman"/>
          <w:i/>
          <w:iCs/>
          <w:sz w:val="24"/>
        </w:rPr>
        <w:t>4</w:t>
      </w:r>
      <w:r w:rsidRPr="00D21187">
        <w:rPr>
          <w:rFonts w:ascii="Times New Roman" w:hAnsi="Times New Roman" w:cs="Times New Roman"/>
          <w:sz w:val="24"/>
        </w:rPr>
        <w:t>(1), 117–139.</w:t>
      </w:r>
    </w:p>
    <w:p w14:paraId="763DA25F"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Yulianeu, A., &amp; Oktamala, R. (2022). SISTEM INFORMASI GEOGRAFIS TRAYEK ANGKUTAN UMUM DI KOTA TASIKMALAYA BERBASIS </w:t>
      </w:r>
      <w:r w:rsidRPr="00D21187">
        <w:rPr>
          <w:rFonts w:ascii="Times New Roman" w:hAnsi="Times New Roman" w:cs="Times New Roman"/>
          <w:sz w:val="24"/>
        </w:rPr>
        <w:lastRenderedPageBreak/>
        <w:t xml:space="preserve">WEB. </w:t>
      </w:r>
      <w:r w:rsidRPr="00D21187">
        <w:rPr>
          <w:rFonts w:ascii="Times New Roman" w:hAnsi="Times New Roman" w:cs="Times New Roman"/>
          <w:i/>
          <w:iCs/>
          <w:sz w:val="24"/>
        </w:rPr>
        <w:t>JUTEKIN (Jurnal Teknik Informatika)</w:t>
      </w:r>
      <w:r w:rsidRPr="00D21187">
        <w:rPr>
          <w:rFonts w:ascii="Times New Roman" w:hAnsi="Times New Roman" w:cs="Times New Roman"/>
          <w:sz w:val="24"/>
        </w:rPr>
        <w:t xml:space="preserve">, </w:t>
      </w:r>
      <w:r w:rsidRPr="00D21187">
        <w:rPr>
          <w:rFonts w:ascii="Times New Roman" w:hAnsi="Times New Roman" w:cs="Times New Roman"/>
          <w:i/>
          <w:iCs/>
          <w:sz w:val="24"/>
        </w:rPr>
        <w:t>10</w:t>
      </w:r>
      <w:r w:rsidRPr="00D21187">
        <w:rPr>
          <w:rFonts w:ascii="Times New Roman" w:hAnsi="Times New Roman" w:cs="Times New Roman"/>
          <w:sz w:val="24"/>
        </w:rPr>
        <w:t>(2). https://doi.org/10.51530/jutekin.v10i2.669</w:t>
      </w:r>
    </w:p>
    <w:p w14:paraId="358AFFDD" w14:textId="77777777" w:rsidR="00D21187" w:rsidRPr="00D21187" w:rsidRDefault="00D21187" w:rsidP="00D21187">
      <w:pPr>
        <w:pStyle w:val="Bibliography"/>
        <w:rPr>
          <w:rFonts w:ascii="Times New Roman" w:hAnsi="Times New Roman" w:cs="Times New Roman"/>
          <w:sz w:val="24"/>
        </w:rPr>
      </w:pPr>
      <w:r w:rsidRPr="00D21187">
        <w:rPr>
          <w:rFonts w:ascii="Times New Roman" w:hAnsi="Times New Roman" w:cs="Times New Roman"/>
          <w:sz w:val="24"/>
        </w:rPr>
        <w:t xml:space="preserve">Zulfa, I. (2024). </w:t>
      </w:r>
      <w:r w:rsidRPr="00D21187">
        <w:rPr>
          <w:rFonts w:ascii="Times New Roman" w:hAnsi="Times New Roman" w:cs="Times New Roman"/>
          <w:i/>
          <w:iCs/>
          <w:sz w:val="24"/>
        </w:rPr>
        <w:t>Hyper Text Markup Language, Cascading Style Sheet, dan Hypertext Preprocessor (PHP)</w:t>
      </w:r>
      <w:r w:rsidRPr="00D21187">
        <w:rPr>
          <w:rFonts w:ascii="Times New Roman" w:hAnsi="Times New Roman" w:cs="Times New Roman"/>
          <w:sz w:val="24"/>
        </w:rPr>
        <w:t>. https://repository.penerbiteureka.com/publications/568736/pemrograman-web-hyper-text-markup-language-cascading-style-sheet-dan-hypertext-p</w:t>
      </w:r>
    </w:p>
    <w:p w14:paraId="1B96E3BE" w14:textId="337914A6" w:rsidR="000A1875" w:rsidRPr="00012A0E" w:rsidRDefault="000F3ADA" w:rsidP="0047677D">
      <w:pPr>
        <w:tabs>
          <w:tab w:val="left" w:pos="0"/>
        </w:tabs>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0A1875" w:rsidRPr="00012A0E" w:rsidSect="00247FC3">
      <w:footerReference w:type="first" r:id="rId40"/>
      <w:pgSz w:w="11906" w:h="16838" w:code="9"/>
      <w:pgMar w:top="992" w:right="1701" w:bottom="1701" w:left="2268" w:header="709" w:footer="709" w:gutter="0"/>
      <w:pgNumType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BA24C1" w14:textId="77777777" w:rsidR="00321FC4" w:rsidRDefault="00321FC4" w:rsidP="000327BD">
      <w:pPr>
        <w:spacing w:after="0" w:line="240" w:lineRule="auto"/>
      </w:pPr>
      <w:r>
        <w:separator/>
      </w:r>
    </w:p>
  </w:endnote>
  <w:endnote w:type="continuationSeparator" w:id="0">
    <w:p w14:paraId="37C44BF3" w14:textId="77777777" w:rsidR="00321FC4" w:rsidRDefault="00321FC4" w:rsidP="000327BD">
      <w:pPr>
        <w:spacing w:after="0" w:line="240" w:lineRule="auto"/>
      </w:pPr>
      <w:r>
        <w:continuationSeparator/>
      </w:r>
    </w:p>
  </w:endnote>
  <w:endnote w:type="continuationNotice" w:id="1">
    <w:p w14:paraId="73E09AD6" w14:textId="77777777" w:rsidR="00321FC4" w:rsidRDefault="00321F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98958C" w14:textId="61C9007E" w:rsidR="005F118D" w:rsidRDefault="005F118D">
    <w:pPr>
      <w:pStyle w:val="Footer"/>
      <w:jc w:val="center"/>
    </w:pPr>
  </w:p>
  <w:p w14:paraId="19AAAE31" w14:textId="77777777" w:rsidR="005F118D" w:rsidRDefault="005F11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0979364"/>
      <w:docPartObj>
        <w:docPartGallery w:val="Page Numbers (Bottom of Page)"/>
        <w:docPartUnique/>
      </w:docPartObj>
    </w:sdtPr>
    <w:sdtEndPr>
      <w:rPr>
        <w:noProof/>
      </w:rPr>
    </w:sdtEndPr>
    <w:sdtContent>
      <w:p w14:paraId="6C3518D8" w14:textId="77777777" w:rsidR="005F118D" w:rsidRDefault="005F11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071938" w14:textId="77777777" w:rsidR="005F118D" w:rsidRDefault="005F11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55369" w14:textId="0B3E3481" w:rsidR="00F36468" w:rsidRPr="00F36468" w:rsidRDefault="00A8095D" w:rsidP="00F36468">
    <w:pPr>
      <w:pStyle w:val="Footer"/>
      <w:pBdr>
        <w:top w:val="thinThickSmallGap" w:sz="24" w:space="1" w:color="auto"/>
      </w:pBdr>
      <w:jc w:val="right"/>
      <w:rPr>
        <w:rFonts w:ascii="Times New Roman" w:hAnsi="Times New Roman" w:cs="Times New Roman"/>
      </w:rPr>
    </w:pPr>
    <w:r>
      <w:rPr>
        <w:rFonts w:ascii="Times New Roman" w:hAnsi="Times New Roman" w:cs="Times New Roman"/>
      </w:rPr>
      <w:t>Sistem Pengelolaan Aspirasi Dan Pengaduan Masyarakat Kabupaten Ketapang</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51FD5F" w14:textId="123924D9" w:rsidR="00A27F5C" w:rsidRPr="00F36468" w:rsidRDefault="00A27F5C" w:rsidP="00A27F5C">
    <w:pPr>
      <w:pStyle w:val="Footer"/>
      <w:pBdr>
        <w:top w:val="thinThickSmallGap" w:sz="24" w:space="1" w:color="auto"/>
      </w:pBdr>
      <w:jc w:val="right"/>
      <w:rPr>
        <w:rFonts w:ascii="Times New Roman" w:hAnsi="Times New Roman" w:cs="Times New Roman"/>
      </w:rPr>
    </w:pPr>
  </w:p>
  <w:p w14:paraId="1F2310E2" w14:textId="77777777" w:rsidR="00843DCD" w:rsidRPr="00917403" w:rsidRDefault="00843DCD" w:rsidP="009174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FD6099" w14:textId="77777777" w:rsidR="00496A7E" w:rsidRPr="00F36468" w:rsidRDefault="00496A7E" w:rsidP="00496A7E">
    <w:pPr>
      <w:pStyle w:val="Footer"/>
      <w:pBdr>
        <w:top w:val="thinThickSmallGap" w:sz="24" w:space="1" w:color="auto"/>
      </w:pBdr>
      <w:jc w:val="right"/>
      <w:rPr>
        <w:rFonts w:ascii="Times New Roman" w:hAnsi="Times New Roman" w:cs="Times New Roman"/>
      </w:rPr>
    </w:pPr>
    <w:r>
      <w:rPr>
        <w:rFonts w:ascii="Times New Roman" w:hAnsi="Times New Roman" w:cs="Times New Roman"/>
      </w:rPr>
      <w:t>Sistem Pengelolaan Aspirasi Dan Pengaduan Masyarakat Kabupaten Ketapang</w:t>
    </w:r>
  </w:p>
  <w:p w14:paraId="1BDB4FC7" w14:textId="77777777" w:rsidR="00917403" w:rsidRPr="00843DCD" w:rsidRDefault="00917403" w:rsidP="00843D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C8ACD6" w14:textId="77777777" w:rsidR="00321FC4" w:rsidRDefault="00321FC4" w:rsidP="000327BD">
      <w:pPr>
        <w:spacing w:after="0" w:line="240" w:lineRule="auto"/>
      </w:pPr>
      <w:r>
        <w:separator/>
      </w:r>
    </w:p>
  </w:footnote>
  <w:footnote w:type="continuationSeparator" w:id="0">
    <w:p w14:paraId="21F1F67A" w14:textId="77777777" w:rsidR="00321FC4" w:rsidRDefault="00321FC4" w:rsidP="000327BD">
      <w:pPr>
        <w:spacing w:after="0" w:line="240" w:lineRule="auto"/>
      </w:pPr>
      <w:r>
        <w:continuationSeparator/>
      </w:r>
    </w:p>
  </w:footnote>
  <w:footnote w:type="continuationNotice" w:id="1">
    <w:p w14:paraId="6562F4F5" w14:textId="77777777" w:rsidR="00321FC4" w:rsidRDefault="00321FC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397DB7" w14:textId="77777777" w:rsidR="005F118D" w:rsidRDefault="005F11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58B0C" w14:textId="0AEDBF51" w:rsidR="00843DCD" w:rsidRPr="00036739" w:rsidRDefault="00165F87" w:rsidP="00843DCD">
    <w:pPr>
      <w:pStyle w:val="Header"/>
      <w:pBdr>
        <w:bottom w:val="thinThickSmallGap" w:sz="24" w:space="1" w:color="auto"/>
      </w:pBdr>
      <w:rPr>
        <w:rFonts w:ascii="Times New Roman" w:hAnsi="Times New Roman" w:cs="Times New Roman"/>
      </w:rPr>
    </w:pPr>
    <w:r>
      <w:rPr>
        <w:rFonts w:ascii="Times New Roman" w:hAnsi="Times New Roman" w:cs="Times New Roman"/>
        <w:lang w:val="id-ID"/>
      </w:rPr>
      <w:t>Teknologi Informasi</w:t>
    </w:r>
    <w:r w:rsidR="00843DCD" w:rsidRPr="00036739">
      <w:rPr>
        <w:rFonts w:ascii="Times New Roman" w:hAnsi="Times New Roman" w:cs="Times New Roman"/>
        <w:lang w:val="id-ID"/>
      </w:rPr>
      <w:t xml:space="preserve"> </w:t>
    </w:r>
    <w:sdt>
      <w:sdtPr>
        <w:rPr>
          <w:rFonts w:ascii="Times New Roman" w:hAnsi="Times New Roman" w:cs="Times New Roman"/>
        </w:rPr>
        <w:id w:val="937564358"/>
        <w:docPartObj>
          <w:docPartGallery w:val="Page Numbers (Top of Page)"/>
          <w:docPartUnique/>
        </w:docPartObj>
      </w:sdtPr>
      <w:sdtEndPr>
        <w:rPr>
          <w:noProof/>
        </w:rPr>
      </w:sdtEndPr>
      <w:sdtContent>
        <w:r>
          <w:rPr>
            <w:rFonts w:ascii="Times New Roman" w:hAnsi="Times New Roman" w:cs="Times New Roman"/>
          </w:rPr>
          <w:t>2025</w:t>
        </w:r>
        <w:r w:rsidR="00843DCD">
          <w:rPr>
            <w:rFonts w:ascii="Times New Roman" w:hAnsi="Times New Roman" w:cs="Times New Roman"/>
          </w:rPr>
          <w:tab/>
        </w:r>
        <w:r w:rsidR="00843DCD">
          <w:rPr>
            <w:rFonts w:ascii="Times New Roman" w:hAnsi="Times New Roman" w:cs="Times New Roman"/>
          </w:rPr>
          <w:tab/>
        </w:r>
        <w:r w:rsidR="00843DCD" w:rsidRPr="0082047F">
          <w:rPr>
            <w:rFonts w:ascii="Times New Roman" w:hAnsi="Times New Roman" w:cs="Times New Roman"/>
          </w:rPr>
          <w:fldChar w:fldCharType="begin"/>
        </w:r>
        <w:r w:rsidR="00843DCD" w:rsidRPr="0082047F">
          <w:rPr>
            <w:rFonts w:ascii="Times New Roman" w:hAnsi="Times New Roman" w:cs="Times New Roman"/>
          </w:rPr>
          <w:instrText xml:space="preserve"> PAGE   \* MERGEFORMAT </w:instrText>
        </w:r>
        <w:r w:rsidR="00843DCD" w:rsidRPr="0082047F">
          <w:rPr>
            <w:rFonts w:ascii="Times New Roman" w:hAnsi="Times New Roman" w:cs="Times New Roman"/>
          </w:rPr>
          <w:fldChar w:fldCharType="separate"/>
        </w:r>
        <w:r w:rsidR="00843DCD">
          <w:rPr>
            <w:rFonts w:ascii="Times New Roman" w:hAnsi="Times New Roman" w:cs="Times New Roman"/>
          </w:rPr>
          <w:t>5</w:t>
        </w:r>
        <w:r w:rsidR="00843DCD" w:rsidRPr="0082047F">
          <w:rPr>
            <w:rFonts w:ascii="Times New Roman" w:hAnsi="Times New Roman" w:cs="Times New Roman"/>
            <w:noProof/>
          </w:rPr>
          <w:fldChar w:fldCharType="end"/>
        </w:r>
      </w:sdtContent>
    </w:sdt>
  </w:p>
  <w:p w14:paraId="1F043BAE" w14:textId="77777777" w:rsidR="00843DCD" w:rsidRPr="00F93892" w:rsidRDefault="00843DCD" w:rsidP="00843DCD">
    <w:pPr>
      <w:rPr>
        <w:rFonts w:ascii="Times New Roman" w:hAnsi="Times New Roman" w:cs="Times New Roman"/>
      </w:rPr>
    </w:pPr>
  </w:p>
  <w:p w14:paraId="0D4A4861" w14:textId="2F3B95DE" w:rsidR="0004488A" w:rsidRPr="00843DCD" w:rsidRDefault="0004488A" w:rsidP="00843D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100DB" w14:textId="3361271E" w:rsidR="00917403" w:rsidRPr="00036739" w:rsidRDefault="00165F87" w:rsidP="00843DCD">
    <w:pPr>
      <w:pStyle w:val="Header"/>
      <w:pBdr>
        <w:bottom w:val="thinThickSmallGap" w:sz="24" w:space="1" w:color="auto"/>
      </w:pBdr>
      <w:rPr>
        <w:rFonts w:ascii="Times New Roman" w:hAnsi="Times New Roman" w:cs="Times New Roman"/>
      </w:rPr>
    </w:pPr>
    <w:r>
      <w:rPr>
        <w:rFonts w:ascii="Times New Roman" w:hAnsi="Times New Roman" w:cs="Times New Roman"/>
        <w:lang w:val="id-ID"/>
      </w:rPr>
      <w:t>Teknologi Informasi</w:t>
    </w:r>
    <w:sdt>
      <w:sdtPr>
        <w:rPr>
          <w:rFonts w:ascii="Times New Roman" w:hAnsi="Times New Roman" w:cs="Times New Roman"/>
        </w:rPr>
        <w:id w:val="1453904139"/>
        <w:docPartObj>
          <w:docPartGallery w:val="Page Numbers (Top of Page)"/>
          <w:docPartUnique/>
        </w:docPartObj>
      </w:sdtPr>
      <w:sdtEndPr>
        <w:rPr>
          <w:noProof/>
        </w:rPr>
      </w:sdtEndPr>
      <w:sdtContent>
        <w:r>
          <w:rPr>
            <w:rFonts w:ascii="Times New Roman" w:hAnsi="Times New Roman" w:cs="Times New Roman"/>
          </w:rPr>
          <w:t xml:space="preserve"> 2025</w:t>
        </w:r>
        <w:r w:rsidR="00917403">
          <w:rPr>
            <w:rFonts w:ascii="Times New Roman" w:hAnsi="Times New Roman" w:cs="Times New Roman"/>
          </w:rPr>
          <w:tab/>
        </w:r>
        <w:r w:rsidR="00917403">
          <w:rPr>
            <w:rFonts w:ascii="Times New Roman" w:hAnsi="Times New Roman" w:cs="Times New Roman"/>
          </w:rPr>
          <w:tab/>
        </w:r>
        <w:r w:rsidR="00917403" w:rsidRPr="0082047F">
          <w:rPr>
            <w:rFonts w:ascii="Times New Roman" w:hAnsi="Times New Roman" w:cs="Times New Roman"/>
          </w:rPr>
          <w:fldChar w:fldCharType="begin"/>
        </w:r>
        <w:r w:rsidR="00917403" w:rsidRPr="0082047F">
          <w:rPr>
            <w:rFonts w:ascii="Times New Roman" w:hAnsi="Times New Roman" w:cs="Times New Roman"/>
          </w:rPr>
          <w:instrText xml:space="preserve"> PAGE   \* MERGEFORMAT </w:instrText>
        </w:r>
        <w:r w:rsidR="00917403" w:rsidRPr="0082047F">
          <w:rPr>
            <w:rFonts w:ascii="Times New Roman" w:hAnsi="Times New Roman" w:cs="Times New Roman"/>
          </w:rPr>
          <w:fldChar w:fldCharType="separate"/>
        </w:r>
        <w:r w:rsidR="00917403">
          <w:rPr>
            <w:rFonts w:ascii="Times New Roman" w:hAnsi="Times New Roman" w:cs="Times New Roman"/>
          </w:rPr>
          <w:t>5</w:t>
        </w:r>
        <w:r w:rsidR="00917403" w:rsidRPr="0082047F">
          <w:rPr>
            <w:rFonts w:ascii="Times New Roman" w:hAnsi="Times New Roman" w:cs="Times New Roman"/>
            <w:noProof/>
          </w:rPr>
          <w:fldChar w:fldCharType="end"/>
        </w:r>
      </w:sdtContent>
    </w:sdt>
  </w:p>
  <w:p w14:paraId="2FAA7EE4" w14:textId="77777777" w:rsidR="00917403" w:rsidRPr="00F93892" w:rsidRDefault="00917403" w:rsidP="00843DCD">
    <w:pPr>
      <w:rPr>
        <w:rFonts w:ascii="Times New Roman" w:hAnsi="Times New Roman" w:cs="Times New Roman"/>
      </w:rPr>
    </w:pPr>
  </w:p>
  <w:p w14:paraId="3AD2C68C" w14:textId="77777777" w:rsidR="00917403" w:rsidRPr="00843DCD" w:rsidRDefault="00917403" w:rsidP="00843D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A4A01858"/>
    <w:lvl w:ilvl="0" w:tplc="17382DA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15:restartNumberingAfterBreak="0">
    <w:nsid w:val="04A3003C"/>
    <w:multiLevelType w:val="hybridMultilevel"/>
    <w:tmpl w:val="9EB0635A"/>
    <w:lvl w:ilvl="0" w:tplc="EE524352">
      <w:start w:val="1"/>
      <w:numFmt w:val="decimal"/>
      <w:lvlText w:val="2.1%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6C2BC9"/>
    <w:multiLevelType w:val="hybridMultilevel"/>
    <w:tmpl w:val="17E89B66"/>
    <w:lvl w:ilvl="0" w:tplc="1AFA4D8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6C13CA5"/>
    <w:multiLevelType w:val="hybridMultilevel"/>
    <w:tmpl w:val="24B8076E"/>
    <w:lvl w:ilvl="0" w:tplc="4C7C9B30">
      <w:start w:val="1"/>
      <w:numFmt w:val="decimal"/>
      <w:lvlText w:val="2.%10"/>
      <w:lvlJc w:val="left"/>
      <w:pPr>
        <w:ind w:left="1004" w:hanging="360"/>
      </w:pPr>
      <w:rPr>
        <w:rFonts w:hint="default"/>
        <w:color w:val="auto"/>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080015A0"/>
    <w:multiLevelType w:val="hybridMultilevel"/>
    <w:tmpl w:val="3CA4B178"/>
    <w:lvl w:ilvl="0" w:tplc="FEDCC6AA">
      <w:start w:val="1"/>
      <w:numFmt w:val="decimal"/>
      <w:pStyle w:val="Bab2"/>
      <w:lvlText w:val="2.%1"/>
      <w:lvlJc w:val="left"/>
      <w:pPr>
        <w:ind w:left="720" w:hanging="360"/>
      </w:pPr>
      <w:rPr>
        <w:rFonts w:hint="default"/>
        <w:i w:val="0"/>
      </w:rPr>
    </w:lvl>
    <w:lvl w:ilvl="1" w:tplc="04090019">
      <w:start w:val="1"/>
      <w:numFmt w:val="lowerLetter"/>
      <w:lvlText w:val="%2."/>
      <w:lvlJc w:val="left"/>
      <w:pPr>
        <w:ind w:left="1440" w:hanging="360"/>
      </w:pPr>
    </w:lvl>
    <w:lvl w:ilvl="2" w:tplc="7BA25DC8">
      <w:start w:val="1"/>
      <w:numFmt w:val="decimal"/>
      <w:lvlText w:val="2.10.%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4F81ED2"/>
    <w:multiLevelType w:val="hybridMultilevel"/>
    <w:tmpl w:val="E95CF174"/>
    <w:lvl w:ilvl="0" w:tplc="1E3A0500">
      <w:start w:val="1"/>
      <w:numFmt w:val="decimal"/>
      <w:lvlText w:val="3.1.%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781C5D"/>
    <w:multiLevelType w:val="hybridMultilevel"/>
    <w:tmpl w:val="ABE8967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DB5F33"/>
    <w:multiLevelType w:val="hybridMultilevel"/>
    <w:tmpl w:val="AB2C5842"/>
    <w:lvl w:ilvl="0" w:tplc="DD5A7AB8">
      <w:start w:val="1"/>
      <w:numFmt w:val="decimal"/>
      <w:lvlText w:val="2.14.%1"/>
      <w:lvlJc w:val="left"/>
      <w:pPr>
        <w:ind w:left="360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15:restartNumberingAfterBreak="0">
    <w:nsid w:val="221A6ECC"/>
    <w:multiLevelType w:val="hybridMultilevel"/>
    <w:tmpl w:val="B26C82C2"/>
    <w:lvl w:ilvl="0" w:tplc="1E3A0500">
      <w:start w:val="1"/>
      <w:numFmt w:val="decimal"/>
      <w:lvlText w:val="3.1.%1"/>
      <w:lvlJc w:val="left"/>
      <w:pPr>
        <w:ind w:left="720" w:hanging="360"/>
      </w:pPr>
      <w:rPr>
        <w:rFonts w:hint="default"/>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558614F"/>
    <w:multiLevelType w:val="hybridMultilevel"/>
    <w:tmpl w:val="680633AE"/>
    <w:lvl w:ilvl="0" w:tplc="23746856">
      <w:start w:val="1"/>
      <w:numFmt w:val="decimal"/>
      <w:lvlText w:val="%1)"/>
      <w:lvlJc w:val="left"/>
      <w:pPr>
        <w:ind w:left="720" w:hanging="360"/>
      </w:pPr>
      <w:rPr>
        <w:rFonts w:ascii="Times New Roman" w:eastAsia="Calibr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E4C573D"/>
    <w:multiLevelType w:val="hybridMultilevel"/>
    <w:tmpl w:val="8E640654"/>
    <w:lvl w:ilvl="0" w:tplc="D818898E">
      <w:start w:val="1"/>
      <w:numFmt w:val="decimal"/>
      <w:lvlText w:val="2.3.%1"/>
      <w:lvlJc w:val="left"/>
      <w:pPr>
        <w:ind w:left="720" w:hanging="360"/>
      </w:pPr>
      <w:rPr>
        <w:rFonts w:ascii="Times New Roman" w:hAnsi="Times New Roman" w:cs="Times New Roman" w:hint="default"/>
        <w:b/>
        <w:bCs/>
        <w:i w:val="0"/>
        <w:color w:val="000000" w:themeColor="text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6757B6"/>
    <w:multiLevelType w:val="hybridMultilevel"/>
    <w:tmpl w:val="783C13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10C44BA"/>
    <w:multiLevelType w:val="hybridMultilevel"/>
    <w:tmpl w:val="51D029EA"/>
    <w:lvl w:ilvl="0" w:tplc="9DF898C4">
      <w:start w:val="1"/>
      <w:numFmt w:val="decimal"/>
      <w:lvlText w:val="3.%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2967011"/>
    <w:multiLevelType w:val="hybridMultilevel"/>
    <w:tmpl w:val="F3F835E6"/>
    <w:lvl w:ilvl="0" w:tplc="EEF485BE">
      <w:start w:val="1"/>
      <w:numFmt w:val="decimal"/>
      <w:pStyle w:val="Bab210"/>
      <w:lvlText w:val="2.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518DA"/>
    <w:multiLevelType w:val="hybridMultilevel"/>
    <w:tmpl w:val="112C0BF6"/>
    <w:lvl w:ilvl="0" w:tplc="9DF898C4">
      <w:start w:val="1"/>
      <w:numFmt w:val="decimal"/>
      <w:lvlText w:val="3.%1"/>
      <w:lvlJc w:val="left"/>
      <w:pPr>
        <w:ind w:left="3600" w:hanging="360"/>
      </w:pPr>
      <w:rPr>
        <w:rFonts w:ascii="Times New Roman" w:hAnsi="Times New Roman" w:cs="Times New Roman" w:hint="default"/>
        <w:b/>
        <w:bCs/>
        <w:color w:val="auto"/>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2A5D88"/>
    <w:multiLevelType w:val="hybridMultilevel"/>
    <w:tmpl w:val="8376D42E"/>
    <w:lvl w:ilvl="0" w:tplc="6F581AB2">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AF50E61"/>
    <w:multiLevelType w:val="hybridMultilevel"/>
    <w:tmpl w:val="3A123BE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8E7AC0"/>
    <w:multiLevelType w:val="hybridMultilevel"/>
    <w:tmpl w:val="1A5ECF5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F510D90"/>
    <w:multiLevelType w:val="hybridMultilevel"/>
    <w:tmpl w:val="51161A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4322A8"/>
    <w:multiLevelType w:val="hybridMultilevel"/>
    <w:tmpl w:val="420C4D2E"/>
    <w:lvl w:ilvl="0" w:tplc="93162F82">
      <w:start w:val="1"/>
      <w:numFmt w:val="decimal"/>
      <w:pStyle w:val="SI"/>
      <w:lvlText w:val="2.2.%1"/>
      <w:lvlJc w:val="left"/>
      <w:pPr>
        <w:ind w:left="1080" w:hanging="360"/>
      </w:pPr>
      <w:rPr>
        <w:rFonts w:ascii="Times New Roman" w:hAnsi="Times New Roman" w:cs="Times New Roman" w:hint="default"/>
        <w:b/>
        <w:bCs/>
        <w:i w:val="0"/>
        <w:color w:val="000000" w:themeColor="text1"/>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555735A0"/>
    <w:multiLevelType w:val="hybridMultilevel"/>
    <w:tmpl w:val="903276C0"/>
    <w:lvl w:ilvl="0" w:tplc="40CA1688">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6827AA2"/>
    <w:multiLevelType w:val="multilevel"/>
    <w:tmpl w:val="CD40BBE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A3B5C3E"/>
    <w:multiLevelType w:val="hybridMultilevel"/>
    <w:tmpl w:val="F6C68AAE"/>
    <w:lvl w:ilvl="0" w:tplc="E0106D28">
      <w:start w:val="1"/>
      <w:numFmt w:val="decimal"/>
      <w:lvlText w:val="2.10.%1"/>
      <w:lvlJc w:val="left"/>
      <w:pPr>
        <w:ind w:left="3600" w:hanging="360"/>
      </w:pPr>
      <w:rPr>
        <w:rFonts w:hint="default"/>
        <w:color w:val="auto"/>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5D432CF6"/>
    <w:multiLevelType w:val="hybridMultilevel"/>
    <w:tmpl w:val="402C49F0"/>
    <w:lvl w:ilvl="0" w:tplc="7F50976A">
      <w:start w:val="1"/>
      <w:numFmt w:val="decimal"/>
      <w:lvlText w:val="2.12.%1"/>
      <w:lvlJc w:val="left"/>
      <w:pPr>
        <w:ind w:left="360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0974283"/>
    <w:multiLevelType w:val="hybridMultilevel"/>
    <w:tmpl w:val="D4681568"/>
    <w:lvl w:ilvl="0" w:tplc="4902510C">
      <w:start w:val="1"/>
      <w:numFmt w:val="decimal"/>
      <w:lvlText w:val="2.%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CC0771"/>
    <w:multiLevelType w:val="hybridMultilevel"/>
    <w:tmpl w:val="0B262DBA"/>
    <w:lvl w:ilvl="0" w:tplc="834A43FE">
      <w:start w:val="1"/>
      <w:numFmt w:val="decimal"/>
      <w:lvlText w:val="2.12.%1"/>
      <w:lvlJc w:val="left"/>
      <w:pPr>
        <w:ind w:left="3600" w:hanging="360"/>
      </w:pPr>
      <w:rPr>
        <w:rFonts w:ascii="Times New Roman" w:hAnsi="Times New Roman" w:cs="Times New Roman" w:hint="default"/>
        <w:b/>
        <w:bCs/>
        <w:i w:val="0"/>
        <w:iCs w:val="0"/>
        <w:color w:val="auto"/>
        <w:sz w:val="24"/>
        <w:szCs w:val="24"/>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6" w15:restartNumberingAfterBreak="0">
    <w:nsid w:val="6D0407C5"/>
    <w:multiLevelType w:val="hybridMultilevel"/>
    <w:tmpl w:val="F2D68948"/>
    <w:lvl w:ilvl="0" w:tplc="F51258B8">
      <w:start w:val="1"/>
      <w:numFmt w:val="decimal"/>
      <w:pStyle w:val="Bab23"/>
      <w:lvlText w:val="2.4.%1"/>
      <w:lvlJc w:val="left"/>
      <w:pPr>
        <w:ind w:left="1146"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71AE68A4"/>
    <w:multiLevelType w:val="hybridMultilevel"/>
    <w:tmpl w:val="BB8439CC"/>
    <w:lvl w:ilvl="0" w:tplc="2A9AE3F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8" w15:restartNumberingAfterBreak="0">
    <w:nsid w:val="72877FB7"/>
    <w:multiLevelType w:val="hybridMultilevel"/>
    <w:tmpl w:val="5C5499A2"/>
    <w:lvl w:ilvl="0" w:tplc="17FA23FC">
      <w:start w:val="1"/>
      <w:numFmt w:val="decimal"/>
      <w:lvlText w:val="1.%1"/>
      <w:lvlJc w:val="left"/>
      <w:pPr>
        <w:ind w:left="1500" w:hanging="360"/>
      </w:pPr>
      <w:rPr>
        <w:rFonts w:hint="default"/>
      </w:rPr>
    </w:lvl>
    <w:lvl w:ilvl="1" w:tplc="8280F3A6">
      <w:start w:val="1"/>
      <w:numFmt w:val="decimal"/>
      <w:lvlText w:val="1.%2"/>
      <w:lvlJc w:val="left"/>
      <w:pPr>
        <w:ind w:left="1440" w:hanging="360"/>
      </w:pPr>
      <w:rPr>
        <w:rFonts w:hint="default"/>
        <w:color w:val="auto"/>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151722"/>
    <w:multiLevelType w:val="hybridMultilevel"/>
    <w:tmpl w:val="6B7CF264"/>
    <w:lvl w:ilvl="0" w:tplc="755CB6E2">
      <w:start w:val="1"/>
      <w:numFmt w:val="decimal"/>
      <w:pStyle w:val="Bab29"/>
      <w:lvlText w:val="2.9.%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1B0A14"/>
    <w:multiLevelType w:val="hybridMultilevel"/>
    <w:tmpl w:val="CD9EB01A"/>
    <w:lvl w:ilvl="0" w:tplc="665E7C4E">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45242D8"/>
    <w:multiLevelType w:val="hybridMultilevel"/>
    <w:tmpl w:val="DE38AA40"/>
    <w:lvl w:ilvl="0" w:tplc="E70A091E">
      <w:start w:val="1"/>
      <w:numFmt w:val="decimal"/>
      <w:pStyle w:val="Bab24"/>
      <w:lvlText w:val="2.6.%1"/>
      <w:lvlJc w:val="left"/>
      <w:pPr>
        <w:ind w:left="2912" w:hanging="360"/>
      </w:pPr>
      <w:rPr>
        <w:rFonts w:hint="default"/>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B8107F"/>
    <w:multiLevelType w:val="hybridMultilevel"/>
    <w:tmpl w:val="1368F030"/>
    <w:lvl w:ilvl="0" w:tplc="F21A97D8">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7DF7204"/>
    <w:multiLevelType w:val="hybridMultilevel"/>
    <w:tmpl w:val="A5E01500"/>
    <w:lvl w:ilvl="0" w:tplc="9DF898C4">
      <w:start w:val="1"/>
      <w:numFmt w:val="decimal"/>
      <w:lvlText w:val="3.%1"/>
      <w:lvlJc w:val="left"/>
      <w:pPr>
        <w:ind w:left="504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34" w15:restartNumberingAfterBreak="0">
    <w:nsid w:val="78AD509B"/>
    <w:multiLevelType w:val="hybridMultilevel"/>
    <w:tmpl w:val="E0F82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CF0C45"/>
    <w:multiLevelType w:val="hybridMultilevel"/>
    <w:tmpl w:val="916A027A"/>
    <w:lvl w:ilvl="0" w:tplc="24E48FF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15:restartNumberingAfterBreak="0">
    <w:nsid w:val="7F0818C3"/>
    <w:multiLevelType w:val="hybridMultilevel"/>
    <w:tmpl w:val="D0C6E422"/>
    <w:lvl w:ilvl="0" w:tplc="1E3A0500">
      <w:start w:val="1"/>
      <w:numFmt w:val="decimal"/>
      <w:lvlText w:val="3.1.%1"/>
      <w:lvlJc w:val="left"/>
      <w:pPr>
        <w:ind w:left="720" w:hanging="360"/>
      </w:pPr>
      <w:rPr>
        <w:rFonts w:hint="default"/>
        <w:i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69865009">
    <w:abstractNumId w:val="20"/>
  </w:num>
  <w:num w:numId="2" w16cid:durableId="1813447764">
    <w:abstractNumId w:val="28"/>
  </w:num>
  <w:num w:numId="3" w16cid:durableId="377627935">
    <w:abstractNumId w:val="21"/>
  </w:num>
  <w:num w:numId="4" w16cid:durableId="648948310">
    <w:abstractNumId w:val="34"/>
  </w:num>
  <w:num w:numId="5" w16cid:durableId="1802113204">
    <w:abstractNumId w:val="0"/>
  </w:num>
  <w:num w:numId="6" w16cid:durableId="513885922">
    <w:abstractNumId w:val="27"/>
  </w:num>
  <w:num w:numId="7" w16cid:durableId="1040085147">
    <w:abstractNumId w:val="4"/>
  </w:num>
  <w:num w:numId="8" w16cid:durableId="1680965150">
    <w:abstractNumId w:val="19"/>
  </w:num>
  <w:num w:numId="9" w16cid:durableId="797840726">
    <w:abstractNumId w:val="11"/>
  </w:num>
  <w:num w:numId="10" w16cid:durableId="2044939603">
    <w:abstractNumId w:val="9"/>
  </w:num>
  <w:num w:numId="11" w16cid:durableId="784538000">
    <w:abstractNumId w:val="26"/>
  </w:num>
  <w:num w:numId="12" w16cid:durableId="81222858">
    <w:abstractNumId w:val="31"/>
  </w:num>
  <w:num w:numId="13" w16cid:durableId="457602069">
    <w:abstractNumId w:val="6"/>
  </w:num>
  <w:num w:numId="14" w16cid:durableId="1526207966">
    <w:abstractNumId w:val="17"/>
  </w:num>
  <w:num w:numId="15" w16cid:durableId="604072573">
    <w:abstractNumId w:val="2"/>
  </w:num>
  <w:num w:numId="16" w16cid:durableId="1836458540">
    <w:abstractNumId w:val="16"/>
  </w:num>
  <w:num w:numId="17" w16cid:durableId="193660067">
    <w:abstractNumId w:val="29"/>
  </w:num>
  <w:num w:numId="18" w16cid:durableId="1199665431">
    <w:abstractNumId w:val="13"/>
  </w:num>
  <w:num w:numId="19" w16cid:durableId="540944569">
    <w:abstractNumId w:val="3"/>
  </w:num>
  <w:num w:numId="20" w16cid:durableId="977996551">
    <w:abstractNumId w:val="10"/>
  </w:num>
  <w:num w:numId="21" w16cid:durableId="867521890">
    <w:abstractNumId w:val="22"/>
  </w:num>
  <w:num w:numId="22" w16cid:durableId="1176383661">
    <w:abstractNumId w:val="18"/>
  </w:num>
  <w:num w:numId="23" w16cid:durableId="1361785329">
    <w:abstractNumId w:val="15"/>
  </w:num>
  <w:num w:numId="24" w16cid:durableId="1543130086">
    <w:abstractNumId w:val="1"/>
  </w:num>
  <w:num w:numId="25" w16cid:durableId="289287242">
    <w:abstractNumId w:val="23"/>
  </w:num>
  <w:num w:numId="26" w16cid:durableId="1849059804">
    <w:abstractNumId w:val="25"/>
  </w:num>
  <w:num w:numId="27" w16cid:durableId="1397587535">
    <w:abstractNumId w:val="32"/>
  </w:num>
  <w:num w:numId="28" w16cid:durableId="1771198815">
    <w:abstractNumId w:val="24"/>
  </w:num>
  <w:num w:numId="29" w16cid:durableId="1533493302">
    <w:abstractNumId w:val="7"/>
  </w:num>
  <w:num w:numId="30" w16cid:durableId="2063360279">
    <w:abstractNumId w:val="30"/>
  </w:num>
  <w:num w:numId="31" w16cid:durableId="103698557">
    <w:abstractNumId w:val="35"/>
  </w:num>
  <w:num w:numId="32" w16cid:durableId="156847376">
    <w:abstractNumId w:val="14"/>
  </w:num>
  <w:num w:numId="33" w16cid:durableId="1402488105">
    <w:abstractNumId w:val="33"/>
  </w:num>
  <w:num w:numId="34" w16cid:durableId="375081079">
    <w:abstractNumId w:val="12"/>
  </w:num>
  <w:num w:numId="35" w16cid:durableId="1042486720">
    <w:abstractNumId w:val="8"/>
  </w:num>
  <w:num w:numId="36" w16cid:durableId="183442426">
    <w:abstractNumId w:val="36"/>
  </w:num>
  <w:num w:numId="37" w16cid:durableId="1648508668">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5A3F"/>
    <w:rsid w:val="00001062"/>
    <w:rsid w:val="00001352"/>
    <w:rsid w:val="0000156A"/>
    <w:rsid w:val="00001EDE"/>
    <w:rsid w:val="00004311"/>
    <w:rsid w:val="00005C35"/>
    <w:rsid w:val="00010FB3"/>
    <w:rsid w:val="0001282F"/>
    <w:rsid w:val="000128A1"/>
    <w:rsid w:val="00012A0E"/>
    <w:rsid w:val="00013012"/>
    <w:rsid w:val="000140D1"/>
    <w:rsid w:val="00014B7E"/>
    <w:rsid w:val="000150C6"/>
    <w:rsid w:val="0001612B"/>
    <w:rsid w:val="00017670"/>
    <w:rsid w:val="00020200"/>
    <w:rsid w:val="00020B82"/>
    <w:rsid w:val="00020CC3"/>
    <w:rsid w:val="00021194"/>
    <w:rsid w:val="0002180F"/>
    <w:rsid w:val="0002249B"/>
    <w:rsid w:val="00022B79"/>
    <w:rsid w:val="00025374"/>
    <w:rsid w:val="00025656"/>
    <w:rsid w:val="0002696E"/>
    <w:rsid w:val="00026AF2"/>
    <w:rsid w:val="00026CE2"/>
    <w:rsid w:val="00026EF0"/>
    <w:rsid w:val="000327BD"/>
    <w:rsid w:val="000338DB"/>
    <w:rsid w:val="00033A7D"/>
    <w:rsid w:val="0003428E"/>
    <w:rsid w:val="0003511B"/>
    <w:rsid w:val="00036ADE"/>
    <w:rsid w:val="000406CC"/>
    <w:rsid w:val="00041F23"/>
    <w:rsid w:val="000423A5"/>
    <w:rsid w:val="00043E50"/>
    <w:rsid w:val="0004488A"/>
    <w:rsid w:val="0004600D"/>
    <w:rsid w:val="000462E4"/>
    <w:rsid w:val="00050A60"/>
    <w:rsid w:val="00051598"/>
    <w:rsid w:val="0005238F"/>
    <w:rsid w:val="00052A5F"/>
    <w:rsid w:val="00052B0A"/>
    <w:rsid w:val="00052EC1"/>
    <w:rsid w:val="0005364E"/>
    <w:rsid w:val="00057ABE"/>
    <w:rsid w:val="000604BE"/>
    <w:rsid w:val="00061D99"/>
    <w:rsid w:val="000629D3"/>
    <w:rsid w:val="00063FDF"/>
    <w:rsid w:val="00064B36"/>
    <w:rsid w:val="00064F2E"/>
    <w:rsid w:val="00066C7F"/>
    <w:rsid w:val="000672DC"/>
    <w:rsid w:val="0007044B"/>
    <w:rsid w:val="00070E6E"/>
    <w:rsid w:val="00070F40"/>
    <w:rsid w:val="0007185A"/>
    <w:rsid w:val="00071F7B"/>
    <w:rsid w:val="0007350D"/>
    <w:rsid w:val="000741C6"/>
    <w:rsid w:val="00074973"/>
    <w:rsid w:val="000766A7"/>
    <w:rsid w:val="00076B32"/>
    <w:rsid w:val="00080500"/>
    <w:rsid w:val="0008068E"/>
    <w:rsid w:val="000807C3"/>
    <w:rsid w:val="000808FD"/>
    <w:rsid w:val="00080943"/>
    <w:rsid w:val="00080F5A"/>
    <w:rsid w:val="00080FD1"/>
    <w:rsid w:val="00081FA6"/>
    <w:rsid w:val="00082AF3"/>
    <w:rsid w:val="00082D4E"/>
    <w:rsid w:val="000830DF"/>
    <w:rsid w:val="000833CD"/>
    <w:rsid w:val="00085D7E"/>
    <w:rsid w:val="00090F25"/>
    <w:rsid w:val="00092174"/>
    <w:rsid w:val="0009325E"/>
    <w:rsid w:val="00093766"/>
    <w:rsid w:val="00093E1C"/>
    <w:rsid w:val="000952E0"/>
    <w:rsid w:val="00095637"/>
    <w:rsid w:val="00096321"/>
    <w:rsid w:val="00096733"/>
    <w:rsid w:val="0009695E"/>
    <w:rsid w:val="00097250"/>
    <w:rsid w:val="0009784B"/>
    <w:rsid w:val="000A043E"/>
    <w:rsid w:val="000A09EE"/>
    <w:rsid w:val="000A1875"/>
    <w:rsid w:val="000A1CEC"/>
    <w:rsid w:val="000A1CFA"/>
    <w:rsid w:val="000A2809"/>
    <w:rsid w:val="000A33A5"/>
    <w:rsid w:val="000A4F35"/>
    <w:rsid w:val="000A727A"/>
    <w:rsid w:val="000B1EB1"/>
    <w:rsid w:val="000B2948"/>
    <w:rsid w:val="000B2AEC"/>
    <w:rsid w:val="000B31AC"/>
    <w:rsid w:val="000B3830"/>
    <w:rsid w:val="000B4580"/>
    <w:rsid w:val="000B554A"/>
    <w:rsid w:val="000B6DF6"/>
    <w:rsid w:val="000C05F8"/>
    <w:rsid w:val="000C1DC6"/>
    <w:rsid w:val="000C30D1"/>
    <w:rsid w:val="000C39D5"/>
    <w:rsid w:val="000C5276"/>
    <w:rsid w:val="000C6877"/>
    <w:rsid w:val="000C6C12"/>
    <w:rsid w:val="000D1134"/>
    <w:rsid w:val="000D1202"/>
    <w:rsid w:val="000D2B46"/>
    <w:rsid w:val="000D3062"/>
    <w:rsid w:val="000D31FB"/>
    <w:rsid w:val="000D48D6"/>
    <w:rsid w:val="000D510A"/>
    <w:rsid w:val="000E2C39"/>
    <w:rsid w:val="000E3C2B"/>
    <w:rsid w:val="000E3CBD"/>
    <w:rsid w:val="000E5135"/>
    <w:rsid w:val="000E58E3"/>
    <w:rsid w:val="000E7A02"/>
    <w:rsid w:val="000F3885"/>
    <w:rsid w:val="000F3ADA"/>
    <w:rsid w:val="000F679D"/>
    <w:rsid w:val="0010249C"/>
    <w:rsid w:val="00104113"/>
    <w:rsid w:val="00104D73"/>
    <w:rsid w:val="001054B3"/>
    <w:rsid w:val="001058B4"/>
    <w:rsid w:val="00105C64"/>
    <w:rsid w:val="00105E71"/>
    <w:rsid w:val="0010684E"/>
    <w:rsid w:val="00106E29"/>
    <w:rsid w:val="001072DE"/>
    <w:rsid w:val="00107637"/>
    <w:rsid w:val="00107B63"/>
    <w:rsid w:val="001103FD"/>
    <w:rsid w:val="00111033"/>
    <w:rsid w:val="00112194"/>
    <w:rsid w:val="001124EF"/>
    <w:rsid w:val="00112F95"/>
    <w:rsid w:val="0011363D"/>
    <w:rsid w:val="001145F1"/>
    <w:rsid w:val="00114927"/>
    <w:rsid w:val="00114BED"/>
    <w:rsid w:val="001169A5"/>
    <w:rsid w:val="001169BE"/>
    <w:rsid w:val="0011731E"/>
    <w:rsid w:val="001173DE"/>
    <w:rsid w:val="001175AE"/>
    <w:rsid w:val="0012078F"/>
    <w:rsid w:val="00122BD2"/>
    <w:rsid w:val="0012322A"/>
    <w:rsid w:val="00123B89"/>
    <w:rsid w:val="00124070"/>
    <w:rsid w:val="00125509"/>
    <w:rsid w:val="00125AC2"/>
    <w:rsid w:val="00125E9C"/>
    <w:rsid w:val="00125F0C"/>
    <w:rsid w:val="00127FD1"/>
    <w:rsid w:val="00130201"/>
    <w:rsid w:val="00131B15"/>
    <w:rsid w:val="00131C20"/>
    <w:rsid w:val="00132036"/>
    <w:rsid w:val="001329BF"/>
    <w:rsid w:val="0013460B"/>
    <w:rsid w:val="00134941"/>
    <w:rsid w:val="00136015"/>
    <w:rsid w:val="00136B59"/>
    <w:rsid w:val="00143AC1"/>
    <w:rsid w:val="00143B55"/>
    <w:rsid w:val="00145748"/>
    <w:rsid w:val="00145B8F"/>
    <w:rsid w:val="00145CE7"/>
    <w:rsid w:val="00146445"/>
    <w:rsid w:val="0014667C"/>
    <w:rsid w:val="00150892"/>
    <w:rsid w:val="001517EF"/>
    <w:rsid w:val="0015298F"/>
    <w:rsid w:val="00152B8A"/>
    <w:rsid w:val="00152C85"/>
    <w:rsid w:val="0015314D"/>
    <w:rsid w:val="001541AA"/>
    <w:rsid w:val="00156DDF"/>
    <w:rsid w:val="001573E8"/>
    <w:rsid w:val="0016309D"/>
    <w:rsid w:val="00165722"/>
    <w:rsid w:val="00165790"/>
    <w:rsid w:val="00165EA0"/>
    <w:rsid w:val="00165F87"/>
    <w:rsid w:val="00166D2F"/>
    <w:rsid w:val="00166EAA"/>
    <w:rsid w:val="0017102A"/>
    <w:rsid w:val="00171D7F"/>
    <w:rsid w:val="001722F8"/>
    <w:rsid w:val="0017413A"/>
    <w:rsid w:val="001752D3"/>
    <w:rsid w:val="00176032"/>
    <w:rsid w:val="0018034B"/>
    <w:rsid w:val="00181B7E"/>
    <w:rsid w:val="00182CB0"/>
    <w:rsid w:val="001831E7"/>
    <w:rsid w:val="00184DD1"/>
    <w:rsid w:val="00186080"/>
    <w:rsid w:val="001863EC"/>
    <w:rsid w:val="00186C9D"/>
    <w:rsid w:val="00187733"/>
    <w:rsid w:val="0018785B"/>
    <w:rsid w:val="00187D94"/>
    <w:rsid w:val="00190A3A"/>
    <w:rsid w:val="0019293C"/>
    <w:rsid w:val="00192D8D"/>
    <w:rsid w:val="00192DA7"/>
    <w:rsid w:val="0019351F"/>
    <w:rsid w:val="00194D51"/>
    <w:rsid w:val="00195054"/>
    <w:rsid w:val="00195437"/>
    <w:rsid w:val="00195F5F"/>
    <w:rsid w:val="001979BD"/>
    <w:rsid w:val="001A0008"/>
    <w:rsid w:val="001A08F5"/>
    <w:rsid w:val="001A15FA"/>
    <w:rsid w:val="001A204F"/>
    <w:rsid w:val="001A2C2D"/>
    <w:rsid w:val="001A3C8D"/>
    <w:rsid w:val="001A4818"/>
    <w:rsid w:val="001A6151"/>
    <w:rsid w:val="001A620F"/>
    <w:rsid w:val="001B0377"/>
    <w:rsid w:val="001B0A42"/>
    <w:rsid w:val="001B2C58"/>
    <w:rsid w:val="001B31E5"/>
    <w:rsid w:val="001B4837"/>
    <w:rsid w:val="001B4D9F"/>
    <w:rsid w:val="001B6962"/>
    <w:rsid w:val="001B6DBA"/>
    <w:rsid w:val="001C2FBB"/>
    <w:rsid w:val="001C307F"/>
    <w:rsid w:val="001C516C"/>
    <w:rsid w:val="001C6C9C"/>
    <w:rsid w:val="001C78B2"/>
    <w:rsid w:val="001C7BF0"/>
    <w:rsid w:val="001D1B77"/>
    <w:rsid w:val="001D2E11"/>
    <w:rsid w:val="001D4D32"/>
    <w:rsid w:val="001D597A"/>
    <w:rsid w:val="001D615B"/>
    <w:rsid w:val="001D688F"/>
    <w:rsid w:val="001E0BDE"/>
    <w:rsid w:val="001E168A"/>
    <w:rsid w:val="001E17A6"/>
    <w:rsid w:val="001E2291"/>
    <w:rsid w:val="001E4541"/>
    <w:rsid w:val="001E52A4"/>
    <w:rsid w:val="001E596E"/>
    <w:rsid w:val="001F103D"/>
    <w:rsid w:val="001F366A"/>
    <w:rsid w:val="001F6EBB"/>
    <w:rsid w:val="001F77EF"/>
    <w:rsid w:val="001F7CDD"/>
    <w:rsid w:val="001F7FD5"/>
    <w:rsid w:val="00201E15"/>
    <w:rsid w:val="00202530"/>
    <w:rsid w:val="00202F59"/>
    <w:rsid w:val="00203FB4"/>
    <w:rsid w:val="00207FCD"/>
    <w:rsid w:val="002121EF"/>
    <w:rsid w:val="00213330"/>
    <w:rsid w:val="00215F85"/>
    <w:rsid w:val="00216722"/>
    <w:rsid w:val="00220ADB"/>
    <w:rsid w:val="00220D85"/>
    <w:rsid w:val="00220DA9"/>
    <w:rsid w:val="00221586"/>
    <w:rsid w:val="00221F9D"/>
    <w:rsid w:val="002227EA"/>
    <w:rsid w:val="00223E14"/>
    <w:rsid w:val="00224CB6"/>
    <w:rsid w:val="00226B00"/>
    <w:rsid w:val="00226D0A"/>
    <w:rsid w:val="00226ED6"/>
    <w:rsid w:val="00227951"/>
    <w:rsid w:val="002302AE"/>
    <w:rsid w:val="00231C15"/>
    <w:rsid w:val="0023589F"/>
    <w:rsid w:val="00235C31"/>
    <w:rsid w:val="00235D0C"/>
    <w:rsid w:val="002374C2"/>
    <w:rsid w:val="00241AEE"/>
    <w:rsid w:val="00242543"/>
    <w:rsid w:val="00243A47"/>
    <w:rsid w:val="002464A0"/>
    <w:rsid w:val="00246A57"/>
    <w:rsid w:val="00246CA3"/>
    <w:rsid w:val="00247985"/>
    <w:rsid w:val="00247FBE"/>
    <w:rsid w:val="00247FC3"/>
    <w:rsid w:val="00251605"/>
    <w:rsid w:val="00254184"/>
    <w:rsid w:val="00254509"/>
    <w:rsid w:val="0025625F"/>
    <w:rsid w:val="002578DE"/>
    <w:rsid w:val="002602B7"/>
    <w:rsid w:val="002603DC"/>
    <w:rsid w:val="002607F6"/>
    <w:rsid w:val="00261745"/>
    <w:rsid w:val="002623F6"/>
    <w:rsid w:val="00262D47"/>
    <w:rsid w:val="00262E9C"/>
    <w:rsid w:val="002635FB"/>
    <w:rsid w:val="0026499A"/>
    <w:rsid w:val="002657CA"/>
    <w:rsid w:val="00265F83"/>
    <w:rsid w:val="00266316"/>
    <w:rsid w:val="00266576"/>
    <w:rsid w:val="00266E7E"/>
    <w:rsid w:val="0027093F"/>
    <w:rsid w:val="00270948"/>
    <w:rsid w:val="002724EA"/>
    <w:rsid w:val="0027415C"/>
    <w:rsid w:val="002764DC"/>
    <w:rsid w:val="002766E1"/>
    <w:rsid w:val="00276883"/>
    <w:rsid w:val="00277178"/>
    <w:rsid w:val="00277928"/>
    <w:rsid w:val="00281DDF"/>
    <w:rsid w:val="00282133"/>
    <w:rsid w:val="002821B1"/>
    <w:rsid w:val="00283703"/>
    <w:rsid w:val="00283A08"/>
    <w:rsid w:val="002848E7"/>
    <w:rsid w:val="00284FBD"/>
    <w:rsid w:val="002860D2"/>
    <w:rsid w:val="00286863"/>
    <w:rsid w:val="0029036D"/>
    <w:rsid w:val="00290789"/>
    <w:rsid w:val="00291BD7"/>
    <w:rsid w:val="00292DA6"/>
    <w:rsid w:val="0029409A"/>
    <w:rsid w:val="00296068"/>
    <w:rsid w:val="00296338"/>
    <w:rsid w:val="00297285"/>
    <w:rsid w:val="002A3095"/>
    <w:rsid w:val="002A3BFA"/>
    <w:rsid w:val="002A4806"/>
    <w:rsid w:val="002A58D7"/>
    <w:rsid w:val="002A58F3"/>
    <w:rsid w:val="002A78D2"/>
    <w:rsid w:val="002A7C13"/>
    <w:rsid w:val="002B2C73"/>
    <w:rsid w:val="002B3F7C"/>
    <w:rsid w:val="002B508F"/>
    <w:rsid w:val="002B5672"/>
    <w:rsid w:val="002B6F68"/>
    <w:rsid w:val="002B7604"/>
    <w:rsid w:val="002C174B"/>
    <w:rsid w:val="002C2947"/>
    <w:rsid w:val="002C2AC5"/>
    <w:rsid w:val="002C4429"/>
    <w:rsid w:val="002C45CD"/>
    <w:rsid w:val="002C45E4"/>
    <w:rsid w:val="002C4FB0"/>
    <w:rsid w:val="002C59BA"/>
    <w:rsid w:val="002D09ED"/>
    <w:rsid w:val="002D311C"/>
    <w:rsid w:val="002D42E5"/>
    <w:rsid w:val="002D6EFA"/>
    <w:rsid w:val="002D7031"/>
    <w:rsid w:val="002E2D8D"/>
    <w:rsid w:val="002E4308"/>
    <w:rsid w:val="002E5B87"/>
    <w:rsid w:val="002E6620"/>
    <w:rsid w:val="002E69C8"/>
    <w:rsid w:val="002E73D6"/>
    <w:rsid w:val="002F00D2"/>
    <w:rsid w:val="002F420F"/>
    <w:rsid w:val="002F4A32"/>
    <w:rsid w:val="002F5489"/>
    <w:rsid w:val="002F555E"/>
    <w:rsid w:val="002F5B43"/>
    <w:rsid w:val="002F5DD0"/>
    <w:rsid w:val="002F614F"/>
    <w:rsid w:val="002F623F"/>
    <w:rsid w:val="002F7885"/>
    <w:rsid w:val="0030025C"/>
    <w:rsid w:val="00300511"/>
    <w:rsid w:val="003008CC"/>
    <w:rsid w:val="00300BC8"/>
    <w:rsid w:val="00300D8D"/>
    <w:rsid w:val="00301503"/>
    <w:rsid w:val="00302CD5"/>
    <w:rsid w:val="003035DE"/>
    <w:rsid w:val="00303E26"/>
    <w:rsid w:val="0030452F"/>
    <w:rsid w:val="00304634"/>
    <w:rsid w:val="00305BAC"/>
    <w:rsid w:val="00305F48"/>
    <w:rsid w:val="00306020"/>
    <w:rsid w:val="00307DED"/>
    <w:rsid w:val="003105AB"/>
    <w:rsid w:val="00310D08"/>
    <w:rsid w:val="00312A37"/>
    <w:rsid w:val="0031364C"/>
    <w:rsid w:val="00313C1A"/>
    <w:rsid w:val="00313DB1"/>
    <w:rsid w:val="003147F7"/>
    <w:rsid w:val="0032036C"/>
    <w:rsid w:val="00321F21"/>
    <w:rsid w:val="00321FC4"/>
    <w:rsid w:val="00323526"/>
    <w:rsid w:val="003243F5"/>
    <w:rsid w:val="00325EDE"/>
    <w:rsid w:val="00325F6C"/>
    <w:rsid w:val="00332296"/>
    <w:rsid w:val="0033286B"/>
    <w:rsid w:val="00332A0C"/>
    <w:rsid w:val="00332B1F"/>
    <w:rsid w:val="00332D65"/>
    <w:rsid w:val="0033511E"/>
    <w:rsid w:val="00336A17"/>
    <w:rsid w:val="003370EB"/>
    <w:rsid w:val="00337CFB"/>
    <w:rsid w:val="003402E5"/>
    <w:rsid w:val="003406B6"/>
    <w:rsid w:val="003406F9"/>
    <w:rsid w:val="00340B1A"/>
    <w:rsid w:val="003414F6"/>
    <w:rsid w:val="00342D09"/>
    <w:rsid w:val="00342D3D"/>
    <w:rsid w:val="00343D94"/>
    <w:rsid w:val="00343FBF"/>
    <w:rsid w:val="00344548"/>
    <w:rsid w:val="003447FD"/>
    <w:rsid w:val="00344B79"/>
    <w:rsid w:val="00345985"/>
    <w:rsid w:val="0034754E"/>
    <w:rsid w:val="0034777D"/>
    <w:rsid w:val="00350546"/>
    <w:rsid w:val="003511B5"/>
    <w:rsid w:val="00351206"/>
    <w:rsid w:val="00351D4F"/>
    <w:rsid w:val="00352305"/>
    <w:rsid w:val="003526BD"/>
    <w:rsid w:val="0035289A"/>
    <w:rsid w:val="00352A86"/>
    <w:rsid w:val="00352C9D"/>
    <w:rsid w:val="0035380F"/>
    <w:rsid w:val="00353D9E"/>
    <w:rsid w:val="00353E71"/>
    <w:rsid w:val="0035430E"/>
    <w:rsid w:val="00355A95"/>
    <w:rsid w:val="00356C38"/>
    <w:rsid w:val="0035775C"/>
    <w:rsid w:val="003579BF"/>
    <w:rsid w:val="00357C26"/>
    <w:rsid w:val="00360FF9"/>
    <w:rsid w:val="0036103A"/>
    <w:rsid w:val="0036161E"/>
    <w:rsid w:val="00361691"/>
    <w:rsid w:val="00361B04"/>
    <w:rsid w:val="00362A74"/>
    <w:rsid w:val="00362D1D"/>
    <w:rsid w:val="00363C21"/>
    <w:rsid w:val="00363ECE"/>
    <w:rsid w:val="0036700D"/>
    <w:rsid w:val="00371464"/>
    <w:rsid w:val="00371943"/>
    <w:rsid w:val="00374968"/>
    <w:rsid w:val="003758FF"/>
    <w:rsid w:val="00376081"/>
    <w:rsid w:val="00377428"/>
    <w:rsid w:val="003806E3"/>
    <w:rsid w:val="003811FD"/>
    <w:rsid w:val="00381DCF"/>
    <w:rsid w:val="00382E21"/>
    <w:rsid w:val="00383F05"/>
    <w:rsid w:val="00384416"/>
    <w:rsid w:val="0038566E"/>
    <w:rsid w:val="003864CE"/>
    <w:rsid w:val="00386C1B"/>
    <w:rsid w:val="00390F4C"/>
    <w:rsid w:val="00391313"/>
    <w:rsid w:val="003918B9"/>
    <w:rsid w:val="00392446"/>
    <w:rsid w:val="00393180"/>
    <w:rsid w:val="0039340D"/>
    <w:rsid w:val="00393F30"/>
    <w:rsid w:val="0039496A"/>
    <w:rsid w:val="00395247"/>
    <w:rsid w:val="003979D5"/>
    <w:rsid w:val="003A02CA"/>
    <w:rsid w:val="003A0347"/>
    <w:rsid w:val="003A0A04"/>
    <w:rsid w:val="003A27B9"/>
    <w:rsid w:val="003A27FD"/>
    <w:rsid w:val="003A338C"/>
    <w:rsid w:val="003A3A2E"/>
    <w:rsid w:val="003A521D"/>
    <w:rsid w:val="003A7380"/>
    <w:rsid w:val="003A7AF4"/>
    <w:rsid w:val="003B0F03"/>
    <w:rsid w:val="003B16A2"/>
    <w:rsid w:val="003B19CF"/>
    <w:rsid w:val="003B33F4"/>
    <w:rsid w:val="003B359C"/>
    <w:rsid w:val="003B3E94"/>
    <w:rsid w:val="003B6C36"/>
    <w:rsid w:val="003C1DFF"/>
    <w:rsid w:val="003C2CEF"/>
    <w:rsid w:val="003C2D2E"/>
    <w:rsid w:val="003C360E"/>
    <w:rsid w:val="003C40B5"/>
    <w:rsid w:val="003C5482"/>
    <w:rsid w:val="003C5CE2"/>
    <w:rsid w:val="003C6C47"/>
    <w:rsid w:val="003C6DA7"/>
    <w:rsid w:val="003D0D5A"/>
    <w:rsid w:val="003D2015"/>
    <w:rsid w:val="003D20B1"/>
    <w:rsid w:val="003D2538"/>
    <w:rsid w:val="003D48E6"/>
    <w:rsid w:val="003D5D11"/>
    <w:rsid w:val="003D64BF"/>
    <w:rsid w:val="003D761F"/>
    <w:rsid w:val="003D7DF1"/>
    <w:rsid w:val="003E12A7"/>
    <w:rsid w:val="003E27C5"/>
    <w:rsid w:val="003E2C53"/>
    <w:rsid w:val="003E3974"/>
    <w:rsid w:val="003E4948"/>
    <w:rsid w:val="003E4FBA"/>
    <w:rsid w:val="003E64B2"/>
    <w:rsid w:val="003E6A9E"/>
    <w:rsid w:val="003E701E"/>
    <w:rsid w:val="003E7375"/>
    <w:rsid w:val="003F234C"/>
    <w:rsid w:val="003F4D58"/>
    <w:rsid w:val="003F53F9"/>
    <w:rsid w:val="003F6057"/>
    <w:rsid w:val="003F60B9"/>
    <w:rsid w:val="003F6AC7"/>
    <w:rsid w:val="003F6DA7"/>
    <w:rsid w:val="004002B5"/>
    <w:rsid w:val="00400B5A"/>
    <w:rsid w:val="00401E64"/>
    <w:rsid w:val="00402008"/>
    <w:rsid w:val="0040296C"/>
    <w:rsid w:val="004071FA"/>
    <w:rsid w:val="00407F91"/>
    <w:rsid w:val="00410110"/>
    <w:rsid w:val="004107B4"/>
    <w:rsid w:val="00412B93"/>
    <w:rsid w:val="00413B39"/>
    <w:rsid w:val="004143FA"/>
    <w:rsid w:val="004144F5"/>
    <w:rsid w:val="004157FA"/>
    <w:rsid w:val="00415886"/>
    <w:rsid w:val="00416B92"/>
    <w:rsid w:val="004179B5"/>
    <w:rsid w:val="00420074"/>
    <w:rsid w:val="004208BB"/>
    <w:rsid w:val="00421AD1"/>
    <w:rsid w:val="00422674"/>
    <w:rsid w:val="00422EEC"/>
    <w:rsid w:val="00425884"/>
    <w:rsid w:val="00425E46"/>
    <w:rsid w:val="00427785"/>
    <w:rsid w:val="00427A81"/>
    <w:rsid w:val="00430B90"/>
    <w:rsid w:val="00431AE8"/>
    <w:rsid w:val="0043282C"/>
    <w:rsid w:val="00434CB8"/>
    <w:rsid w:val="0043580C"/>
    <w:rsid w:val="00437D15"/>
    <w:rsid w:val="00440E3D"/>
    <w:rsid w:val="00441EF3"/>
    <w:rsid w:val="004428C3"/>
    <w:rsid w:val="004429B4"/>
    <w:rsid w:val="0044435C"/>
    <w:rsid w:val="0044560A"/>
    <w:rsid w:val="00445670"/>
    <w:rsid w:val="00447341"/>
    <w:rsid w:val="00447353"/>
    <w:rsid w:val="00452D61"/>
    <w:rsid w:val="0045394A"/>
    <w:rsid w:val="00453F1C"/>
    <w:rsid w:val="004555F7"/>
    <w:rsid w:val="004557EB"/>
    <w:rsid w:val="0045673B"/>
    <w:rsid w:val="0045782B"/>
    <w:rsid w:val="0045794A"/>
    <w:rsid w:val="00457CDB"/>
    <w:rsid w:val="00457F01"/>
    <w:rsid w:val="00460573"/>
    <w:rsid w:val="004609A8"/>
    <w:rsid w:val="00461158"/>
    <w:rsid w:val="0046118C"/>
    <w:rsid w:val="00462E0D"/>
    <w:rsid w:val="00464DCA"/>
    <w:rsid w:val="004659BB"/>
    <w:rsid w:val="00466D60"/>
    <w:rsid w:val="004678EF"/>
    <w:rsid w:val="004706F1"/>
    <w:rsid w:val="00471D35"/>
    <w:rsid w:val="00475832"/>
    <w:rsid w:val="0047677D"/>
    <w:rsid w:val="00477993"/>
    <w:rsid w:val="00480B54"/>
    <w:rsid w:val="00480E4D"/>
    <w:rsid w:val="00481ADD"/>
    <w:rsid w:val="00481AE6"/>
    <w:rsid w:val="00481DCA"/>
    <w:rsid w:val="004846B1"/>
    <w:rsid w:val="00485BC0"/>
    <w:rsid w:val="00486D6B"/>
    <w:rsid w:val="00486EEA"/>
    <w:rsid w:val="00487FAC"/>
    <w:rsid w:val="00490B75"/>
    <w:rsid w:val="00492EEC"/>
    <w:rsid w:val="00496A7E"/>
    <w:rsid w:val="00497A71"/>
    <w:rsid w:val="00497CA5"/>
    <w:rsid w:val="004A0039"/>
    <w:rsid w:val="004A05E4"/>
    <w:rsid w:val="004A0810"/>
    <w:rsid w:val="004A4357"/>
    <w:rsid w:val="004A51BB"/>
    <w:rsid w:val="004A55AE"/>
    <w:rsid w:val="004A55C2"/>
    <w:rsid w:val="004A588A"/>
    <w:rsid w:val="004A6A4C"/>
    <w:rsid w:val="004A6B4C"/>
    <w:rsid w:val="004A6FF2"/>
    <w:rsid w:val="004A767B"/>
    <w:rsid w:val="004B16FF"/>
    <w:rsid w:val="004B303F"/>
    <w:rsid w:val="004B3E6F"/>
    <w:rsid w:val="004B3EB5"/>
    <w:rsid w:val="004B43CA"/>
    <w:rsid w:val="004B45B2"/>
    <w:rsid w:val="004B48DC"/>
    <w:rsid w:val="004B6BE3"/>
    <w:rsid w:val="004B6FB4"/>
    <w:rsid w:val="004C0C63"/>
    <w:rsid w:val="004C0D06"/>
    <w:rsid w:val="004C188D"/>
    <w:rsid w:val="004C2091"/>
    <w:rsid w:val="004C2DFA"/>
    <w:rsid w:val="004C5387"/>
    <w:rsid w:val="004C539D"/>
    <w:rsid w:val="004C61AF"/>
    <w:rsid w:val="004C6A9C"/>
    <w:rsid w:val="004C7DA1"/>
    <w:rsid w:val="004C7DBD"/>
    <w:rsid w:val="004D06B8"/>
    <w:rsid w:val="004D0929"/>
    <w:rsid w:val="004D0FB0"/>
    <w:rsid w:val="004D3F74"/>
    <w:rsid w:val="004D58BC"/>
    <w:rsid w:val="004D770E"/>
    <w:rsid w:val="004D77B0"/>
    <w:rsid w:val="004E1BF9"/>
    <w:rsid w:val="004E1C1A"/>
    <w:rsid w:val="004E4E46"/>
    <w:rsid w:val="004E5958"/>
    <w:rsid w:val="004E6EF6"/>
    <w:rsid w:val="004E6F71"/>
    <w:rsid w:val="004F02C1"/>
    <w:rsid w:val="004F123B"/>
    <w:rsid w:val="004F1AA0"/>
    <w:rsid w:val="004F3536"/>
    <w:rsid w:val="004F3812"/>
    <w:rsid w:val="004F657E"/>
    <w:rsid w:val="004F67E5"/>
    <w:rsid w:val="004F68C6"/>
    <w:rsid w:val="00500013"/>
    <w:rsid w:val="00501FDA"/>
    <w:rsid w:val="0050328A"/>
    <w:rsid w:val="00503A52"/>
    <w:rsid w:val="00503AAF"/>
    <w:rsid w:val="0050457E"/>
    <w:rsid w:val="00505027"/>
    <w:rsid w:val="00505755"/>
    <w:rsid w:val="00506821"/>
    <w:rsid w:val="005127F8"/>
    <w:rsid w:val="005130DF"/>
    <w:rsid w:val="005130E5"/>
    <w:rsid w:val="00514C27"/>
    <w:rsid w:val="00515072"/>
    <w:rsid w:val="00515630"/>
    <w:rsid w:val="00520352"/>
    <w:rsid w:val="00520CFE"/>
    <w:rsid w:val="00522C42"/>
    <w:rsid w:val="005239B0"/>
    <w:rsid w:val="005247ED"/>
    <w:rsid w:val="005250DC"/>
    <w:rsid w:val="005269C3"/>
    <w:rsid w:val="00531908"/>
    <w:rsid w:val="005319DF"/>
    <w:rsid w:val="00532206"/>
    <w:rsid w:val="005330B8"/>
    <w:rsid w:val="00533386"/>
    <w:rsid w:val="00534109"/>
    <w:rsid w:val="00534DC9"/>
    <w:rsid w:val="00535F50"/>
    <w:rsid w:val="00537111"/>
    <w:rsid w:val="00537B65"/>
    <w:rsid w:val="0054014C"/>
    <w:rsid w:val="0054140D"/>
    <w:rsid w:val="00541442"/>
    <w:rsid w:val="0054165F"/>
    <w:rsid w:val="00542FBD"/>
    <w:rsid w:val="00546DC2"/>
    <w:rsid w:val="00550458"/>
    <w:rsid w:val="00552F13"/>
    <w:rsid w:val="00552F4A"/>
    <w:rsid w:val="00553391"/>
    <w:rsid w:val="005539DF"/>
    <w:rsid w:val="00554722"/>
    <w:rsid w:val="00555968"/>
    <w:rsid w:val="00556555"/>
    <w:rsid w:val="005565ED"/>
    <w:rsid w:val="005573A5"/>
    <w:rsid w:val="00557FEB"/>
    <w:rsid w:val="00560082"/>
    <w:rsid w:val="00560206"/>
    <w:rsid w:val="00560B4A"/>
    <w:rsid w:val="00560BE0"/>
    <w:rsid w:val="005612BC"/>
    <w:rsid w:val="0056199D"/>
    <w:rsid w:val="00563B72"/>
    <w:rsid w:val="00563F35"/>
    <w:rsid w:val="005646EA"/>
    <w:rsid w:val="005674BD"/>
    <w:rsid w:val="00570101"/>
    <w:rsid w:val="00570CA2"/>
    <w:rsid w:val="00572A21"/>
    <w:rsid w:val="0057341E"/>
    <w:rsid w:val="00573DAE"/>
    <w:rsid w:val="0057453F"/>
    <w:rsid w:val="00574F43"/>
    <w:rsid w:val="00575F96"/>
    <w:rsid w:val="00576000"/>
    <w:rsid w:val="005762A6"/>
    <w:rsid w:val="00576C6C"/>
    <w:rsid w:val="005773F3"/>
    <w:rsid w:val="0057774C"/>
    <w:rsid w:val="00577A01"/>
    <w:rsid w:val="00582603"/>
    <w:rsid w:val="005829B0"/>
    <w:rsid w:val="005857FF"/>
    <w:rsid w:val="00586A08"/>
    <w:rsid w:val="0058754E"/>
    <w:rsid w:val="0059228F"/>
    <w:rsid w:val="00593359"/>
    <w:rsid w:val="00593BF2"/>
    <w:rsid w:val="00594FF2"/>
    <w:rsid w:val="005953FE"/>
    <w:rsid w:val="005A0564"/>
    <w:rsid w:val="005A0DC2"/>
    <w:rsid w:val="005A0E43"/>
    <w:rsid w:val="005A17A2"/>
    <w:rsid w:val="005A1B2A"/>
    <w:rsid w:val="005A3721"/>
    <w:rsid w:val="005A5324"/>
    <w:rsid w:val="005A547B"/>
    <w:rsid w:val="005A642C"/>
    <w:rsid w:val="005A7E6E"/>
    <w:rsid w:val="005B056B"/>
    <w:rsid w:val="005B099C"/>
    <w:rsid w:val="005B253B"/>
    <w:rsid w:val="005B3CE3"/>
    <w:rsid w:val="005B4220"/>
    <w:rsid w:val="005B430C"/>
    <w:rsid w:val="005B46A7"/>
    <w:rsid w:val="005B4B51"/>
    <w:rsid w:val="005B7169"/>
    <w:rsid w:val="005B74C7"/>
    <w:rsid w:val="005B794D"/>
    <w:rsid w:val="005B7FBB"/>
    <w:rsid w:val="005C06BF"/>
    <w:rsid w:val="005C1121"/>
    <w:rsid w:val="005C2BE1"/>
    <w:rsid w:val="005C4058"/>
    <w:rsid w:val="005C49C9"/>
    <w:rsid w:val="005C5468"/>
    <w:rsid w:val="005C5A7A"/>
    <w:rsid w:val="005C75F9"/>
    <w:rsid w:val="005C7751"/>
    <w:rsid w:val="005D009A"/>
    <w:rsid w:val="005D0923"/>
    <w:rsid w:val="005D0CFC"/>
    <w:rsid w:val="005D1FE9"/>
    <w:rsid w:val="005D230A"/>
    <w:rsid w:val="005D4918"/>
    <w:rsid w:val="005D55E9"/>
    <w:rsid w:val="005D6787"/>
    <w:rsid w:val="005E0019"/>
    <w:rsid w:val="005E2003"/>
    <w:rsid w:val="005E39AE"/>
    <w:rsid w:val="005E41F3"/>
    <w:rsid w:val="005E6D27"/>
    <w:rsid w:val="005E70A1"/>
    <w:rsid w:val="005E7919"/>
    <w:rsid w:val="005E7D0B"/>
    <w:rsid w:val="005F118D"/>
    <w:rsid w:val="005F1917"/>
    <w:rsid w:val="005F2148"/>
    <w:rsid w:val="005F58A9"/>
    <w:rsid w:val="005F6094"/>
    <w:rsid w:val="00600924"/>
    <w:rsid w:val="00601BB7"/>
    <w:rsid w:val="0060293A"/>
    <w:rsid w:val="00602BB1"/>
    <w:rsid w:val="00602DE3"/>
    <w:rsid w:val="00603843"/>
    <w:rsid w:val="006039EB"/>
    <w:rsid w:val="0060422B"/>
    <w:rsid w:val="00605278"/>
    <w:rsid w:val="00605C8C"/>
    <w:rsid w:val="00605F88"/>
    <w:rsid w:val="006105D3"/>
    <w:rsid w:val="00611B3A"/>
    <w:rsid w:val="0061307E"/>
    <w:rsid w:val="00613741"/>
    <w:rsid w:val="006137B9"/>
    <w:rsid w:val="006143D3"/>
    <w:rsid w:val="00614632"/>
    <w:rsid w:val="00614894"/>
    <w:rsid w:val="00615FD7"/>
    <w:rsid w:val="006171AF"/>
    <w:rsid w:val="006204F3"/>
    <w:rsid w:val="00621326"/>
    <w:rsid w:val="00621493"/>
    <w:rsid w:val="00623445"/>
    <w:rsid w:val="006237EA"/>
    <w:rsid w:val="006241ED"/>
    <w:rsid w:val="006252B3"/>
    <w:rsid w:val="006256E3"/>
    <w:rsid w:val="00627211"/>
    <w:rsid w:val="00627AEB"/>
    <w:rsid w:val="00627C58"/>
    <w:rsid w:val="0063050C"/>
    <w:rsid w:val="00630DA8"/>
    <w:rsid w:val="00631F93"/>
    <w:rsid w:val="00634F78"/>
    <w:rsid w:val="00635BE6"/>
    <w:rsid w:val="006367D3"/>
    <w:rsid w:val="006369B1"/>
    <w:rsid w:val="00637B2F"/>
    <w:rsid w:val="006404B3"/>
    <w:rsid w:val="0064101F"/>
    <w:rsid w:val="006426B1"/>
    <w:rsid w:val="006427D5"/>
    <w:rsid w:val="0064389A"/>
    <w:rsid w:val="00643AD7"/>
    <w:rsid w:val="00646280"/>
    <w:rsid w:val="00650F74"/>
    <w:rsid w:val="006525D6"/>
    <w:rsid w:val="006545D5"/>
    <w:rsid w:val="006546A2"/>
    <w:rsid w:val="006562B5"/>
    <w:rsid w:val="006579E9"/>
    <w:rsid w:val="006602BC"/>
    <w:rsid w:val="006606D3"/>
    <w:rsid w:val="0066095A"/>
    <w:rsid w:val="00661720"/>
    <w:rsid w:val="00661860"/>
    <w:rsid w:val="00661F84"/>
    <w:rsid w:val="00662F93"/>
    <w:rsid w:val="00664A87"/>
    <w:rsid w:val="00665427"/>
    <w:rsid w:val="00665565"/>
    <w:rsid w:val="00666E9B"/>
    <w:rsid w:val="006679C9"/>
    <w:rsid w:val="00667B9D"/>
    <w:rsid w:val="006710FE"/>
    <w:rsid w:val="006714F0"/>
    <w:rsid w:val="00671680"/>
    <w:rsid w:val="00672D4D"/>
    <w:rsid w:val="00673470"/>
    <w:rsid w:val="00673E77"/>
    <w:rsid w:val="00677C47"/>
    <w:rsid w:val="00677E6E"/>
    <w:rsid w:val="006805D1"/>
    <w:rsid w:val="006813BB"/>
    <w:rsid w:val="006813CB"/>
    <w:rsid w:val="00682A76"/>
    <w:rsid w:val="00682C04"/>
    <w:rsid w:val="00682E8F"/>
    <w:rsid w:val="00682E98"/>
    <w:rsid w:val="00686B54"/>
    <w:rsid w:val="006873B5"/>
    <w:rsid w:val="00694DAE"/>
    <w:rsid w:val="00695311"/>
    <w:rsid w:val="00697CD0"/>
    <w:rsid w:val="006A03AF"/>
    <w:rsid w:val="006A0B0A"/>
    <w:rsid w:val="006A130D"/>
    <w:rsid w:val="006A193D"/>
    <w:rsid w:val="006A2455"/>
    <w:rsid w:val="006A26FD"/>
    <w:rsid w:val="006A35FA"/>
    <w:rsid w:val="006A36CC"/>
    <w:rsid w:val="006A3894"/>
    <w:rsid w:val="006A6376"/>
    <w:rsid w:val="006A7FE4"/>
    <w:rsid w:val="006B0B9E"/>
    <w:rsid w:val="006B0C69"/>
    <w:rsid w:val="006B1575"/>
    <w:rsid w:val="006B3BFC"/>
    <w:rsid w:val="006B3E17"/>
    <w:rsid w:val="006B4D4D"/>
    <w:rsid w:val="006B5185"/>
    <w:rsid w:val="006B59B5"/>
    <w:rsid w:val="006B64D8"/>
    <w:rsid w:val="006B6989"/>
    <w:rsid w:val="006B6B60"/>
    <w:rsid w:val="006C1790"/>
    <w:rsid w:val="006C1EE3"/>
    <w:rsid w:val="006C3293"/>
    <w:rsid w:val="006C391B"/>
    <w:rsid w:val="006C3B4B"/>
    <w:rsid w:val="006C3FDA"/>
    <w:rsid w:val="006C6214"/>
    <w:rsid w:val="006C7FB8"/>
    <w:rsid w:val="006C7FDF"/>
    <w:rsid w:val="006D0769"/>
    <w:rsid w:val="006D087F"/>
    <w:rsid w:val="006D1B26"/>
    <w:rsid w:val="006D2F14"/>
    <w:rsid w:val="006D6211"/>
    <w:rsid w:val="006D743F"/>
    <w:rsid w:val="006E0AF7"/>
    <w:rsid w:val="006E272A"/>
    <w:rsid w:val="006E2830"/>
    <w:rsid w:val="006E35AF"/>
    <w:rsid w:val="006E6592"/>
    <w:rsid w:val="006E6A74"/>
    <w:rsid w:val="006E7B12"/>
    <w:rsid w:val="006E7F9C"/>
    <w:rsid w:val="006F0433"/>
    <w:rsid w:val="006F1202"/>
    <w:rsid w:val="006F1225"/>
    <w:rsid w:val="006F1BC5"/>
    <w:rsid w:val="006F2430"/>
    <w:rsid w:val="006F3DC0"/>
    <w:rsid w:val="006F476C"/>
    <w:rsid w:val="006F4C86"/>
    <w:rsid w:val="006F66E1"/>
    <w:rsid w:val="006F7EA1"/>
    <w:rsid w:val="0070170A"/>
    <w:rsid w:val="0070457F"/>
    <w:rsid w:val="00704C30"/>
    <w:rsid w:val="00704D71"/>
    <w:rsid w:val="00704E86"/>
    <w:rsid w:val="00711707"/>
    <w:rsid w:val="00716E59"/>
    <w:rsid w:val="00720AC2"/>
    <w:rsid w:val="00721288"/>
    <w:rsid w:val="00721C90"/>
    <w:rsid w:val="007224D5"/>
    <w:rsid w:val="00722A36"/>
    <w:rsid w:val="00723DDB"/>
    <w:rsid w:val="00724679"/>
    <w:rsid w:val="00730220"/>
    <w:rsid w:val="0073060B"/>
    <w:rsid w:val="00730E5E"/>
    <w:rsid w:val="00730ED8"/>
    <w:rsid w:val="00731588"/>
    <w:rsid w:val="00731BD0"/>
    <w:rsid w:val="00732D26"/>
    <w:rsid w:val="00732D31"/>
    <w:rsid w:val="00733BAC"/>
    <w:rsid w:val="00734EBB"/>
    <w:rsid w:val="007373F4"/>
    <w:rsid w:val="0073758B"/>
    <w:rsid w:val="00737A7F"/>
    <w:rsid w:val="00737B0F"/>
    <w:rsid w:val="00741850"/>
    <w:rsid w:val="00741C80"/>
    <w:rsid w:val="007428B4"/>
    <w:rsid w:val="00743B31"/>
    <w:rsid w:val="00744217"/>
    <w:rsid w:val="00746796"/>
    <w:rsid w:val="00751168"/>
    <w:rsid w:val="007529D4"/>
    <w:rsid w:val="00753956"/>
    <w:rsid w:val="0075628E"/>
    <w:rsid w:val="00756549"/>
    <w:rsid w:val="007605A2"/>
    <w:rsid w:val="00760677"/>
    <w:rsid w:val="00761E44"/>
    <w:rsid w:val="00761E5E"/>
    <w:rsid w:val="00762933"/>
    <w:rsid w:val="007630D5"/>
    <w:rsid w:val="007633BC"/>
    <w:rsid w:val="0076399D"/>
    <w:rsid w:val="007647CE"/>
    <w:rsid w:val="00766923"/>
    <w:rsid w:val="00766A10"/>
    <w:rsid w:val="00767498"/>
    <w:rsid w:val="00767F4E"/>
    <w:rsid w:val="0077111E"/>
    <w:rsid w:val="007712DE"/>
    <w:rsid w:val="0077474C"/>
    <w:rsid w:val="0077549A"/>
    <w:rsid w:val="00775F0B"/>
    <w:rsid w:val="00776632"/>
    <w:rsid w:val="00776CEB"/>
    <w:rsid w:val="00780717"/>
    <w:rsid w:val="007815DD"/>
    <w:rsid w:val="00781788"/>
    <w:rsid w:val="007818A1"/>
    <w:rsid w:val="007831F2"/>
    <w:rsid w:val="00784A92"/>
    <w:rsid w:val="00784E82"/>
    <w:rsid w:val="00784F54"/>
    <w:rsid w:val="00785E39"/>
    <w:rsid w:val="00786B91"/>
    <w:rsid w:val="0078741B"/>
    <w:rsid w:val="00794742"/>
    <w:rsid w:val="0079537B"/>
    <w:rsid w:val="00796E8D"/>
    <w:rsid w:val="00797BCE"/>
    <w:rsid w:val="007A06D9"/>
    <w:rsid w:val="007A073D"/>
    <w:rsid w:val="007A0945"/>
    <w:rsid w:val="007A10CB"/>
    <w:rsid w:val="007A2CD0"/>
    <w:rsid w:val="007A3BD9"/>
    <w:rsid w:val="007A7A66"/>
    <w:rsid w:val="007A7B84"/>
    <w:rsid w:val="007B011C"/>
    <w:rsid w:val="007B1CEC"/>
    <w:rsid w:val="007B23C4"/>
    <w:rsid w:val="007B30E5"/>
    <w:rsid w:val="007B3925"/>
    <w:rsid w:val="007B3BA6"/>
    <w:rsid w:val="007B5893"/>
    <w:rsid w:val="007B69F4"/>
    <w:rsid w:val="007B6A13"/>
    <w:rsid w:val="007B773E"/>
    <w:rsid w:val="007B78B0"/>
    <w:rsid w:val="007B7B0F"/>
    <w:rsid w:val="007B7D26"/>
    <w:rsid w:val="007C0A50"/>
    <w:rsid w:val="007C0B79"/>
    <w:rsid w:val="007C0C84"/>
    <w:rsid w:val="007C0D8F"/>
    <w:rsid w:val="007C13AB"/>
    <w:rsid w:val="007C1588"/>
    <w:rsid w:val="007C23DF"/>
    <w:rsid w:val="007C3563"/>
    <w:rsid w:val="007C4B46"/>
    <w:rsid w:val="007C4E3B"/>
    <w:rsid w:val="007C4FF4"/>
    <w:rsid w:val="007C53B2"/>
    <w:rsid w:val="007C6474"/>
    <w:rsid w:val="007C7B4D"/>
    <w:rsid w:val="007C7F39"/>
    <w:rsid w:val="007D00F5"/>
    <w:rsid w:val="007D16F8"/>
    <w:rsid w:val="007D25CD"/>
    <w:rsid w:val="007D3029"/>
    <w:rsid w:val="007D30FF"/>
    <w:rsid w:val="007D4BA2"/>
    <w:rsid w:val="007E06C6"/>
    <w:rsid w:val="007E0A18"/>
    <w:rsid w:val="007E26AA"/>
    <w:rsid w:val="007E2EF0"/>
    <w:rsid w:val="007E3918"/>
    <w:rsid w:val="007E3BBD"/>
    <w:rsid w:val="007E4381"/>
    <w:rsid w:val="007E4665"/>
    <w:rsid w:val="007E6EFF"/>
    <w:rsid w:val="007F17CD"/>
    <w:rsid w:val="007F1980"/>
    <w:rsid w:val="007F1B01"/>
    <w:rsid w:val="007F40AD"/>
    <w:rsid w:val="007F4385"/>
    <w:rsid w:val="007F7E30"/>
    <w:rsid w:val="008007E6"/>
    <w:rsid w:val="00800DC3"/>
    <w:rsid w:val="00801102"/>
    <w:rsid w:val="0080184C"/>
    <w:rsid w:val="008018AD"/>
    <w:rsid w:val="00802F1F"/>
    <w:rsid w:val="00803024"/>
    <w:rsid w:val="00803AF8"/>
    <w:rsid w:val="0080444A"/>
    <w:rsid w:val="008046A4"/>
    <w:rsid w:val="00807CF0"/>
    <w:rsid w:val="00810270"/>
    <w:rsid w:val="008105AC"/>
    <w:rsid w:val="00810B34"/>
    <w:rsid w:val="00810B74"/>
    <w:rsid w:val="00810DA3"/>
    <w:rsid w:val="0081229A"/>
    <w:rsid w:val="00813332"/>
    <w:rsid w:val="00814CEE"/>
    <w:rsid w:val="00816BA9"/>
    <w:rsid w:val="00820154"/>
    <w:rsid w:val="0082082A"/>
    <w:rsid w:val="00823CB4"/>
    <w:rsid w:val="00825976"/>
    <w:rsid w:val="00825E35"/>
    <w:rsid w:val="0083141C"/>
    <w:rsid w:val="00831D47"/>
    <w:rsid w:val="00832615"/>
    <w:rsid w:val="00832CE0"/>
    <w:rsid w:val="008340A8"/>
    <w:rsid w:val="00836723"/>
    <w:rsid w:val="0083691B"/>
    <w:rsid w:val="0084042A"/>
    <w:rsid w:val="008405B9"/>
    <w:rsid w:val="00840C5B"/>
    <w:rsid w:val="00840E9A"/>
    <w:rsid w:val="008420AC"/>
    <w:rsid w:val="008422ED"/>
    <w:rsid w:val="0084378C"/>
    <w:rsid w:val="00843DCD"/>
    <w:rsid w:val="0084430A"/>
    <w:rsid w:val="008446D3"/>
    <w:rsid w:val="008454C4"/>
    <w:rsid w:val="008468B7"/>
    <w:rsid w:val="00850427"/>
    <w:rsid w:val="0085292D"/>
    <w:rsid w:val="008561BF"/>
    <w:rsid w:val="00860AD6"/>
    <w:rsid w:val="00861FCF"/>
    <w:rsid w:val="00862B94"/>
    <w:rsid w:val="00864672"/>
    <w:rsid w:val="0086653D"/>
    <w:rsid w:val="00866852"/>
    <w:rsid w:val="00867A0A"/>
    <w:rsid w:val="00870FA7"/>
    <w:rsid w:val="00870FD1"/>
    <w:rsid w:val="008710B8"/>
    <w:rsid w:val="00871324"/>
    <w:rsid w:val="00872E8E"/>
    <w:rsid w:val="00873A30"/>
    <w:rsid w:val="00873FBC"/>
    <w:rsid w:val="00874B9C"/>
    <w:rsid w:val="00874DA0"/>
    <w:rsid w:val="00876868"/>
    <w:rsid w:val="0087785A"/>
    <w:rsid w:val="0088028B"/>
    <w:rsid w:val="00884551"/>
    <w:rsid w:val="008850C0"/>
    <w:rsid w:val="00891DCE"/>
    <w:rsid w:val="008920A5"/>
    <w:rsid w:val="008924CD"/>
    <w:rsid w:val="00893540"/>
    <w:rsid w:val="00893EDB"/>
    <w:rsid w:val="008954EF"/>
    <w:rsid w:val="00896DFA"/>
    <w:rsid w:val="00897F00"/>
    <w:rsid w:val="008A0047"/>
    <w:rsid w:val="008A0470"/>
    <w:rsid w:val="008A22E8"/>
    <w:rsid w:val="008A2798"/>
    <w:rsid w:val="008A2CD6"/>
    <w:rsid w:val="008A3743"/>
    <w:rsid w:val="008A3821"/>
    <w:rsid w:val="008A51A9"/>
    <w:rsid w:val="008A7002"/>
    <w:rsid w:val="008A7AEA"/>
    <w:rsid w:val="008A7E2E"/>
    <w:rsid w:val="008B18AD"/>
    <w:rsid w:val="008B1D3A"/>
    <w:rsid w:val="008B3381"/>
    <w:rsid w:val="008B4B4A"/>
    <w:rsid w:val="008B4D81"/>
    <w:rsid w:val="008B7609"/>
    <w:rsid w:val="008C1B23"/>
    <w:rsid w:val="008C3965"/>
    <w:rsid w:val="008C40DF"/>
    <w:rsid w:val="008C4A2C"/>
    <w:rsid w:val="008C54F6"/>
    <w:rsid w:val="008C59D4"/>
    <w:rsid w:val="008D14CE"/>
    <w:rsid w:val="008D18E6"/>
    <w:rsid w:val="008D24F9"/>
    <w:rsid w:val="008D2A6C"/>
    <w:rsid w:val="008D39EC"/>
    <w:rsid w:val="008D4B6F"/>
    <w:rsid w:val="008D5BD8"/>
    <w:rsid w:val="008E1967"/>
    <w:rsid w:val="008E21EE"/>
    <w:rsid w:val="008E29AC"/>
    <w:rsid w:val="008E2F05"/>
    <w:rsid w:val="008E3153"/>
    <w:rsid w:val="008E37F5"/>
    <w:rsid w:val="008E3D46"/>
    <w:rsid w:val="008E3E30"/>
    <w:rsid w:val="008E4422"/>
    <w:rsid w:val="008E6290"/>
    <w:rsid w:val="008F3379"/>
    <w:rsid w:val="008F3984"/>
    <w:rsid w:val="008F5D83"/>
    <w:rsid w:val="00900B6D"/>
    <w:rsid w:val="00902A24"/>
    <w:rsid w:val="00902A7D"/>
    <w:rsid w:val="009032B7"/>
    <w:rsid w:val="00903BF7"/>
    <w:rsid w:val="009047C6"/>
    <w:rsid w:val="00905663"/>
    <w:rsid w:val="0090591E"/>
    <w:rsid w:val="00906B06"/>
    <w:rsid w:val="00906C8F"/>
    <w:rsid w:val="0091135D"/>
    <w:rsid w:val="009122C7"/>
    <w:rsid w:val="009129DF"/>
    <w:rsid w:val="00913FAB"/>
    <w:rsid w:val="0091446C"/>
    <w:rsid w:val="00915FB9"/>
    <w:rsid w:val="00915FC6"/>
    <w:rsid w:val="00916327"/>
    <w:rsid w:val="00916FF9"/>
    <w:rsid w:val="00917403"/>
    <w:rsid w:val="0091763B"/>
    <w:rsid w:val="009211BC"/>
    <w:rsid w:val="009221D4"/>
    <w:rsid w:val="00923587"/>
    <w:rsid w:val="00924891"/>
    <w:rsid w:val="00931CE0"/>
    <w:rsid w:val="009325A9"/>
    <w:rsid w:val="00933F5B"/>
    <w:rsid w:val="009344C5"/>
    <w:rsid w:val="009378F4"/>
    <w:rsid w:val="00937D56"/>
    <w:rsid w:val="00941AE6"/>
    <w:rsid w:val="00942BED"/>
    <w:rsid w:val="0094302E"/>
    <w:rsid w:val="009447C4"/>
    <w:rsid w:val="00946166"/>
    <w:rsid w:val="00947212"/>
    <w:rsid w:val="009502ED"/>
    <w:rsid w:val="0095250D"/>
    <w:rsid w:val="0095278E"/>
    <w:rsid w:val="009528B2"/>
    <w:rsid w:val="00953A04"/>
    <w:rsid w:val="00953B21"/>
    <w:rsid w:val="00953F11"/>
    <w:rsid w:val="00956685"/>
    <w:rsid w:val="00957875"/>
    <w:rsid w:val="00957C45"/>
    <w:rsid w:val="00962BB9"/>
    <w:rsid w:val="00964CF7"/>
    <w:rsid w:val="00964FFE"/>
    <w:rsid w:val="0096703C"/>
    <w:rsid w:val="00967423"/>
    <w:rsid w:val="00970018"/>
    <w:rsid w:val="00970451"/>
    <w:rsid w:val="009708F8"/>
    <w:rsid w:val="009716E1"/>
    <w:rsid w:val="00972A3C"/>
    <w:rsid w:val="00972AF1"/>
    <w:rsid w:val="00972DC1"/>
    <w:rsid w:val="009745D0"/>
    <w:rsid w:val="00975B77"/>
    <w:rsid w:val="00977DD5"/>
    <w:rsid w:val="009806E7"/>
    <w:rsid w:val="00980A26"/>
    <w:rsid w:val="009810BD"/>
    <w:rsid w:val="009821FC"/>
    <w:rsid w:val="00982A18"/>
    <w:rsid w:val="00983710"/>
    <w:rsid w:val="00983832"/>
    <w:rsid w:val="009865D0"/>
    <w:rsid w:val="0099185E"/>
    <w:rsid w:val="00991AD3"/>
    <w:rsid w:val="00992EE9"/>
    <w:rsid w:val="00993BDB"/>
    <w:rsid w:val="00993EB1"/>
    <w:rsid w:val="009943D0"/>
    <w:rsid w:val="009945ED"/>
    <w:rsid w:val="00995C4A"/>
    <w:rsid w:val="00997151"/>
    <w:rsid w:val="009976C5"/>
    <w:rsid w:val="0099798C"/>
    <w:rsid w:val="009A014F"/>
    <w:rsid w:val="009A2066"/>
    <w:rsid w:val="009A3135"/>
    <w:rsid w:val="009A4F5E"/>
    <w:rsid w:val="009B0855"/>
    <w:rsid w:val="009B0C88"/>
    <w:rsid w:val="009B266E"/>
    <w:rsid w:val="009B4D6E"/>
    <w:rsid w:val="009B5851"/>
    <w:rsid w:val="009B62E6"/>
    <w:rsid w:val="009B65A2"/>
    <w:rsid w:val="009B6B74"/>
    <w:rsid w:val="009B6B92"/>
    <w:rsid w:val="009B7313"/>
    <w:rsid w:val="009B7A6C"/>
    <w:rsid w:val="009B7B18"/>
    <w:rsid w:val="009C0991"/>
    <w:rsid w:val="009C0E6C"/>
    <w:rsid w:val="009C1172"/>
    <w:rsid w:val="009C2EE2"/>
    <w:rsid w:val="009C470B"/>
    <w:rsid w:val="009C4786"/>
    <w:rsid w:val="009C66BF"/>
    <w:rsid w:val="009C7028"/>
    <w:rsid w:val="009C7564"/>
    <w:rsid w:val="009C7781"/>
    <w:rsid w:val="009D6F3B"/>
    <w:rsid w:val="009D7E64"/>
    <w:rsid w:val="009E1F80"/>
    <w:rsid w:val="009E352C"/>
    <w:rsid w:val="009E39EC"/>
    <w:rsid w:val="009E4ABA"/>
    <w:rsid w:val="009E5A4F"/>
    <w:rsid w:val="009E7A67"/>
    <w:rsid w:val="009F0265"/>
    <w:rsid w:val="009F0CA3"/>
    <w:rsid w:val="009F2394"/>
    <w:rsid w:val="009F4B0E"/>
    <w:rsid w:val="009F6B53"/>
    <w:rsid w:val="009F70F4"/>
    <w:rsid w:val="009F7DC9"/>
    <w:rsid w:val="00A01E73"/>
    <w:rsid w:val="00A04F28"/>
    <w:rsid w:val="00A0703F"/>
    <w:rsid w:val="00A07270"/>
    <w:rsid w:val="00A106D5"/>
    <w:rsid w:val="00A10B31"/>
    <w:rsid w:val="00A11BEA"/>
    <w:rsid w:val="00A124A4"/>
    <w:rsid w:val="00A12C47"/>
    <w:rsid w:val="00A13403"/>
    <w:rsid w:val="00A14B3C"/>
    <w:rsid w:val="00A176F2"/>
    <w:rsid w:val="00A17C04"/>
    <w:rsid w:val="00A17DBF"/>
    <w:rsid w:val="00A201F5"/>
    <w:rsid w:val="00A20C14"/>
    <w:rsid w:val="00A21D14"/>
    <w:rsid w:val="00A2383C"/>
    <w:rsid w:val="00A23FC0"/>
    <w:rsid w:val="00A24AB6"/>
    <w:rsid w:val="00A26A45"/>
    <w:rsid w:val="00A26FEB"/>
    <w:rsid w:val="00A27F5C"/>
    <w:rsid w:val="00A30C7A"/>
    <w:rsid w:val="00A3137B"/>
    <w:rsid w:val="00A31383"/>
    <w:rsid w:val="00A3166B"/>
    <w:rsid w:val="00A31847"/>
    <w:rsid w:val="00A323CD"/>
    <w:rsid w:val="00A327B7"/>
    <w:rsid w:val="00A33B25"/>
    <w:rsid w:val="00A33BF9"/>
    <w:rsid w:val="00A341DA"/>
    <w:rsid w:val="00A3475B"/>
    <w:rsid w:val="00A354E9"/>
    <w:rsid w:val="00A35520"/>
    <w:rsid w:val="00A35D15"/>
    <w:rsid w:val="00A37181"/>
    <w:rsid w:val="00A372C7"/>
    <w:rsid w:val="00A376E6"/>
    <w:rsid w:val="00A37A21"/>
    <w:rsid w:val="00A41038"/>
    <w:rsid w:val="00A420ED"/>
    <w:rsid w:val="00A4275A"/>
    <w:rsid w:val="00A4316F"/>
    <w:rsid w:val="00A4731F"/>
    <w:rsid w:val="00A54427"/>
    <w:rsid w:val="00A564A2"/>
    <w:rsid w:val="00A56A9F"/>
    <w:rsid w:val="00A578B9"/>
    <w:rsid w:val="00A579A4"/>
    <w:rsid w:val="00A57CD6"/>
    <w:rsid w:val="00A60622"/>
    <w:rsid w:val="00A63797"/>
    <w:rsid w:val="00A63D7C"/>
    <w:rsid w:val="00A64B13"/>
    <w:rsid w:val="00A6536D"/>
    <w:rsid w:val="00A65790"/>
    <w:rsid w:val="00A659DB"/>
    <w:rsid w:val="00A65B0F"/>
    <w:rsid w:val="00A66FBA"/>
    <w:rsid w:val="00A670BF"/>
    <w:rsid w:val="00A67AB6"/>
    <w:rsid w:val="00A70643"/>
    <w:rsid w:val="00A7154F"/>
    <w:rsid w:val="00A72F40"/>
    <w:rsid w:val="00A75155"/>
    <w:rsid w:val="00A75641"/>
    <w:rsid w:val="00A763AB"/>
    <w:rsid w:val="00A76DEE"/>
    <w:rsid w:val="00A773D5"/>
    <w:rsid w:val="00A8095D"/>
    <w:rsid w:val="00A82046"/>
    <w:rsid w:val="00A8270A"/>
    <w:rsid w:val="00A82867"/>
    <w:rsid w:val="00A82898"/>
    <w:rsid w:val="00A831E3"/>
    <w:rsid w:val="00A83561"/>
    <w:rsid w:val="00A83840"/>
    <w:rsid w:val="00A848A4"/>
    <w:rsid w:val="00A84C08"/>
    <w:rsid w:val="00A85029"/>
    <w:rsid w:val="00A8592A"/>
    <w:rsid w:val="00A85CF4"/>
    <w:rsid w:val="00A85D52"/>
    <w:rsid w:val="00A8609C"/>
    <w:rsid w:val="00A865ED"/>
    <w:rsid w:val="00A8723D"/>
    <w:rsid w:val="00A87275"/>
    <w:rsid w:val="00A902F7"/>
    <w:rsid w:val="00A904E9"/>
    <w:rsid w:val="00A90FFA"/>
    <w:rsid w:val="00A91604"/>
    <w:rsid w:val="00A9198A"/>
    <w:rsid w:val="00A93689"/>
    <w:rsid w:val="00A94D73"/>
    <w:rsid w:val="00A94F83"/>
    <w:rsid w:val="00AA0E7D"/>
    <w:rsid w:val="00AA2103"/>
    <w:rsid w:val="00AA2262"/>
    <w:rsid w:val="00AA2955"/>
    <w:rsid w:val="00AA338C"/>
    <w:rsid w:val="00AA3E55"/>
    <w:rsid w:val="00AA4D71"/>
    <w:rsid w:val="00AA5193"/>
    <w:rsid w:val="00AA5F0A"/>
    <w:rsid w:val="00AA6370"/>
    <w:rsid w:val="00AA648A"/>
    <w:rsid w:val="00AA72BC"/>
    <w:rsid w:val="00AB016A"/>
    <w:rsid w:val="00AB100B"/>
    <w:rsid w:val="00AB12C4"/>
    <w:rsid w:val="00AB1AB3"/>
    <w:rsid w:val="00AB2C77"/>
    <w:rsid w:val="00AB35FF"/>
    <w:rsid w:val="00AB4BF0"/>
    <w:rsid w:val="00AB4D6C"/>
    <w:rsid w:val="00AB4E00"/>
    <w:rsid w:val="00AB59CC"/>
    <w:rsid w:val="00AB630B"/>
    <w:rsid w:val="00AB65DB"/>
    <w:rsid w:val="00AB771D"/>
    <w:rsid w:val="00AB7AF3"/>
    <w:rsid w:val="00AC13B7"/>
    <w:rsid w:val="00AC2203"/>
    <w:rsid w:val="00AC2879"/>
    <w:rsid w:val="00AC39C9"/>
    <w:rsid w:val="00AC3C10"/>
    <w:rsid w:val="00AC459D"/>
    <w:rsid w:val="00AC5A7F"/>
    <w:rsid w:val="00AC75C0"/>
    <w:rsid w:val="00AD2279"/>
    <w:rsid w:val="00AD4078"/>
    <w:rsid w:val="00AD56B1"/>
    <w:rsid w:val="00AD7AC8"/>
    <w:rsid w:val="00AE019F"/>
    <w:rsid w:val="00AE0511"/>
    <w:rsid w:val="00AE1083"/>
    <w:rsid w:val="00AE11A2"/>
    <w:rsid w:val="00AE1832"/>
    <w:rsid w:val="00AE20CE"/>
    <w:rsid w:val="00AE31E2"/>
    <w:rsid w:val="00AE40E3"/>
    <w:rsid w:val="00AE4C27"/>
    <w:rsid w:val="00AE4FA8"/>
    <w:rsid w:val="00AE55B6"/>
    <w:rsid w:val="00AE5BD0"/>
    <w:rsid w:val="00AF30BD"/>
    <w:rsid w:val="00AF382B"/>
    <w:rsid w:val="00AF5AFF"/>
    <w:rsid w:val="00AF66BB"/>
    <w:rsid w:val="00AF6E6A"/>
    <w:rsid w:val="00B00D97"/>
    <w:rsid w:val="00B03592"/>
    <w:rsid w:val="00B03768"/>
    <w:rsid w:val="00B05E57"/>
    <w:rsid w:val="00B06F59"/>
    <w:rsid w:val="00B07246"/>
    <w:rsid w:val="00B1097C"/>
    <w:rsid w:val="00B10F5E"/>
    <w:rsid w:val="00B11023"/>
    <w:rsid w:val="00B117CA"/>
    <w:rsid w:val="00B126DF"/>
    <w:rsid w:val="00B13900"/>
    <w:rsid w:val="00B14275"/>
    <w:rsid w:val="00B15495"/>
    <w:rsid w:val="00B15811"/>
    <w:rsid w:val="00B1730D"/>
    <w:rsid w:val="00B17654"/>
    <w:rsid w:val="00B17B14"/>
    <w:rsid w:val="00B222FD"/>
    <w:rsid w:val="00B22AE3"/>
    <w:rsid w:val="00B22FE9"/>
    <w:rsid w:val="00B2360C"/>
    <w:rsid w:val="00B242F0"/>
    <w:rsid w:val="00B262F4"/>
    <w:rsid w:val="00B27ECB"/>
    <w:rsid w:val="00B30E0E"/>
    <w:rsid w:val="00B31358"/>
    <w:rsid w:val="00B31BDA"/>
    <w:rsid w:val="00B31E4B"/>
    <w:rsid w:val="00B32465"/>
    <w:rsid w:val="00B32D6E"/>
    <w:rsid w:val="00B34683"/>
    <w:rsid w:val="00B37021"/>
    <w:rsid w:val="00B37589"/>
    <w:rsid w:val="00B376A1"/>
    <w:rsid w:val="00B37926"/>
    <w:rsid w:val="00B41930"/>
    <w:rsid w:val="00B41B81"/>
    <w:rsid w:val="00B433C4"/>
    <w:rsid w:val="00B4350B"/>
    <w:rsid w:val="00B44785"/>
    <w:rsid w:val="00B4488E"/>
    <w:rsid w:val="00B45270"/>
    <w:rsid w:val="00B453EE"/>
    <w:rsid w:val="00B460E1"/>
    <w:rsid w:val="00B4706A"/>
    <w:rsid w:val="00B4771C"/>
    <w:rsid w:val="00B47C67"/>
    <w:rsid w:val="00B5025B"/>
    <w:rsid w:val="00B51D60"/>
    <w:rsid w:val="00B5252D"/>
    <w:rsid w:val="00B53250"/>
    <w:rsid w:val="00B55E39"/>
    <w:rsid w:val="00B57039"/>
    <w:rsid w:val="00B572B8"/>
    <w:rsid w:val="00B604CD"/>
    <w:rsid w:val="00B640A0"/>
    <w:rsid w:val="00B6581A"/>
    <w:rsid w:val="00B674E0"/>
    <w:rsid w:val="00B7059A"/>
    <w:rsid w:val="00B718B3"/>
    <w:rsid w:val="00B726AA"/>
    <w:rsid w:val="00B72C22"/>
    <w:rsid w:val="00B72F62"/>
    <w:rsid w:val="00B73CCC"/>
    <w:rsid w:val="00B73F44"/>
    <w:rsid w:val="00B749D1"/>
    <w:rsid w:val="00B75AA2"/>
    <w:rsid w:val="00B76FCA"/>
    <w:rsid w:val="00B80490"/>
    <w:rsid w:val="00B8709F"/>
    <w:rsid w:val="00B8763A"/>
    <w:rsid w:val="00B87EE6"/>
    <w:rsid w:val="00B907F2"/>
    <w:rsid w:val="00B90BD9"/>
    <w:rsid w:val="00B92DBF"/>
    <w:rsid w:val="00B937DD"/>
    <w:rsid w:val="00B938C2"/>
    <w:rsid w:val="00B93A96"/>
    <w:rsid w:val="00B9418A"/>
    <w:rsid w:val="00B953C7"/>
    <w:rsid w:val="00B956E6"/>
    <w:rsid w:val="00B957FF"/>
    <w:rsid w:val="00B95887"/>
    <w:rsid w:val="00B9630C"/>
    <w:rsid w:val="00B9674A"/>
    <w:rsid w:val="00B97E28"/>
    <w:rsid w:val="00BA049E"/>
    <w:rsid w:val="00BA36A7"/>
    <w:rsid w:val="00BA3890"/>
    <w:rsid w:val="00BA3F5E"/>
    <w:rsid w:val="00BA4794"/>
    <w:rsid w:val="00BA601D"/>
    <w:rsid w:val="00BA6075"/>
    <w:rsid w:val="00BA6768"/>
    <w:rsid w:val="00BB0600"/>
    <w:rsid w:val="00BB15BB"/>
    <w:rsid w:val="00BB162B"/>
    <w:rsid w:val="00BB203A"/>
    <w:rsid w:val="00BB21A0"/>
    <w:rsid w:val="00BB70FB"/>
    <w:rsid w:val="00BC1C2F"/>
    <w:rsid w:val="00BC24B3"/>
    <w:rsid w:val="00BC3FA2"/>
    <w:rsid w:val="00BC717C"/>
    <w:rsid w:val="00BC7A86"/>
    <w:rsid w:val="00BD0D6B"/>
    <w:rsid w:val="00BD1185"/>
    <w:rsid w:val="00BD205D"/>
    <w:rsid w:val="00BD22EF"/>
    <w:rsid w:val="00BD2B0B"/>
    <w:rsid w:val="00BD3591"/>
    <w:rsid w:val="00BD3D7A"/>
    <w:rsid w:val="00BD4495"/>
    <w:rsid w:val="00BD4DAD"/>
    <w:rsid w:val="00BD5FE9"/>
    <w:rsid w:val="00BE05EE"/>
    <w:rsid w:val="00BE0A97"/>
    <w:rsid w:val="00BE0B3D"/>
    <w:rsid w:val="00BE7A40"/>
    <w:rsid w:val="00BF122F"/>
    <w:rsid w:val="00BF153F"/>
    <w:rsid w:val="00BF165E"/>
    <w:rsid w:val="00BF1D1F"/>
    <w:rsid w:val="00BF2BAE"/>
    <w:rsid w:val="00BF3882"/>
    <w:rsid w:val="00BF38BE"/>
    <w:rsid w:val="00BF40C0"/>
    <w:rsid w:val="00BF4E62"/>
    <w:rsid w:val="00BF5260"/>
    <w:rsid w:val="00BF604F"/>
    <w:rsid w:val="00BF7287"/>
    <w:rsid w:val="00C011FE"/>
    <w:rsid w:val="00C01CFE"/>
    <w:rsid w:val="00C03BCE"/>
    <w:rsid w:val="00C05466"/>
    <w:rsid w:val="00C05EE4"/>
    <w:rsid w:val="00C063B5"/>
    <w:rsid w:val="00C07B86"/>
    <w:rsid w:val="00C11495"/>
    <w:rsid w:val="00C11762"/>
    <w:rsid w:val="00C1346C"/>
    <w:rsid w:val="00C1609A"/>
    <w:rsid w:val="00C16182"/>
    <w:rsid w:val="00C161E4"/>
    <w:rsid w:val="00C16470"/>
    <w:rsid w:val="00C1668C"/>
    <w:rsid w:val="00C17D94"/>
    <w:rsid w:val="00C20235"/>
    <w:rsid w:val="00C2106B"/>
    <w:rsid w:val="00C215D2"/>
    <w:rsid w:val="00C21956"/>
    <w:rsid w:val="00C22584"/>
    <w:rsid w:val="00C225F0"/>
    <w:rsid w:val="00C22A54"/>
    <w:rsid w:val="00C22FEB"/>
    <w:rsid w:val="00C231B3"/>
    <w:rsid w:val="00C249A5"/>
    <w:rsid w:val="00C24CD3"/>
    <w:rsid w:val="00C25520"/>
    <w:rsid w:val="00C255B0"/>
    <w:rsid w:val="00C26855"/>
    <w:rsid w:val="00C27ED6"/>
    <w:rsid w:val="00C3029E"/>
    <w:rsid w:val="00C32276"/>
    <w:rsid w:val="00C3332C"/>
    <w:rsid w:val="00C344B9"/>
    <w:rsid w:val="00C35D25"/>
    <w:rsid w:val="00C35FB6"/>
    <w:rsid w:val="00C367B1"/>
    <w:rsid w:val="00C37307"/>
    <w:rsid w:val="00C379DB"/>
    <w:rsid w:val="00C40FC9"/>
    <w:rsid w:val="00C428EE"/>
    <w:rsid w:val="00C43AC3"/>
    <w:rsid w:val="00C46371"/>
    <w:rsid w:val="00C46A08"/>
    <w:rsid w:val="00C4772D"/>
    <w:rsid w:val="00C47A13"/>
    <w:rsid w:val="00C500EB"/>
    <w:rsid w:val="00C513B0"/>
    <w:rsid w:val="00C5200A"/>
    <w:rsid w:val="00C52A4C"/>
    <w:rsid w:val="00C5441B"/>
    <w:rsid w:val="00C56E0C"/>
    <w:rsid w:val="00C607AF"/>
    <w:rsid w:val="00C60FD0"/>
    <w:rsid w:val="00C62119"/>
    <w:rsid w:val="00C661DB"/>
    <w:rsid w:val="00C66CC5"/>
    <w:rsid w:val="00C67EDA"/>
    <w:rsid w:val="00C67F94"/>
    <w:rsid w:val="00C701D7"/>
    <w:rsid w:val="00C71CA7"/>
    <w:rsid w:val="00C729F1"/>
    <w:rsid w:val="00C74146"/>
    <w:rsid w:val="00C742B6"/>
    <w:rsid w:val="00C7489F"/>
    <w:rsid w:val="00C75AE2"/>
    <w:rsid w:val="00C76440"/>
    <w:rsid w:val="00C7742C"/>
    <w:rsid w:val="00C802E6"/>
    <w:rsid w:val="00C80DF9"/>
    <w:rsid w:val="00C81043"/>
    <w:rsid w:val="00C81504"/>
    <w:rsid w:val="00C82855"/>
    <w:rsid w:val="00C82D7D"/>
    <w:rsid w:val="00C85532"/>
    <w:rsid w:val="00C8745C"/>
    <w:rsid w:val="00C90527"/>
    <w:rsid w:val="00C90615"/>
    <w:rsid w:val="00C90ABB"/>
    <w:rsid w:val="00C91071"/>
    <w:rsid w:val="00C9141D"/>
    <w:rsid w:val="00C91A31"/>
    <w:rsid w:val="00C91B66"/>
    <w:rsid w:val="00C93187"/>
    <w:rsid w:val="00C932DF"/>
    <w:rsid w:val="00C93657"/>
    <w:rsid w:val="00C94ED5"/>
    <w:rsid w:val="00C95211"/>
    <w:rsid w:val="00C956A6"/>
    <w:rsid w:val="00C96752"/>
    <w:rsid w:val="00C973E2"/>
    <w:rsid w:val="00CA0A27"/>
    <w:rsid w:val="00CA1430"/>
    <w:rsid w:val="00CA444C"/>
    <w:rsid w:val="00CA4B1A"/>
    <w:rsid w:val="00CA5418"/>
    <w:rsid w:val="00CA54BB"/>
    <w:rsid w:val="00CA749D"/>
    <w:rsid w:val="00CA7939"/>
    <w:rsid w:val="00CA7D03"/>
    <w:rsid w:val="00CB0E22"/>
    <w:rsid w:val="00CB0F3A"/>
    <w:rsid w:val="00CB1E34"/>
    <w:rsid w:val="00CB270C"/>
    <w:rsid w:val="00CB2C1C"/>
    <w:rsid w:val="00CB32E2"/>
    <w:rsid w:val="00CB47CD"/>
    <w:rsid w:val="00CB5BE3"/>
    <w:rsid w:val="00CB5E05"/>
    <w:rsid w:val="00CB6478"/>
    <w:rsid w:val="00CC00B6"/>
    <w:rsid w:val="00CC0C3E"/>
    <w:rsid w:val="00CC1DE4"/>
    <w:rsid w:val="00CC3DC1"/>
    <w:rsid w:val="00CC480A"/>
    <w:rsid w:val="00CC5617"/>
    <w:rsid w:val="00CC5EEB"/>
    <w:rsid w:val="00CC694E"/>
    <w:rsid w:val="00CD0F66"/>
    <w:rsid w:val="00CD1225"/>
    <w:rsid w:val="00CD2312"/>
    <w:rsid w:val="00CD31C2"/>
    <w:rsid w:val="00CD3B4B"/>
    <w:rsid w:val="00CD4718"/>
    <w:rsid w:val="00CD4B90"/>
    <w:rsid w:val="00CD659C"/>
    <w:rsid w:val="00CE04D0"/>
    <w:rsid w:val="00CE37A7"/>
    <w:rsid w:val="00CE5E83"/>
    <w:rsid w:val="00CE7BD1"/>
    <w:rsid w:val="00CF062F"/>
    <w:rsid w:val="00CF3969"/>
    <w:rsid w:val="00CF4691"/>
    <w:rsid w:val="00CF4BC9"/>
    <w:rsid w:val="00CF50B5"/>
    <w:rsid w:val="00CF53D8"/>
    <w:rsid w:val="00CF686E"/>
    <w:rsid w:val="00CF6871"/>
    <w:rsid w:val="00CF6DD5"/>
    <w:rsid w:val="00CF798F"/>
    <w:rsid w:val="00D00C3F"/>
    <w:rsid w:val="00D01301"/>
    <w:rsid w:val="00D02ACD"/>
    <w:rsid w:val="00D03DD9"/>
    <w:rsid w:val="00D03EE9"/>
    <w:rsid w:val="00D04478"/>
    <w:rsid w:val="00D044AB"/>
    <w:rsid w:val="00D04655"/>
    <w:rsid w:val="00D057A8"/>
    <w:rsid w:val="00D06C26"/>
    <w:rsid w:val="00D07645"/>
    <w:rsid w:val="00D12288"/>
    <w:rsid w:val="00D12882"/>
    <w:rsid w:val="00D129CB"/>
    <w:rsid w:val="00D1516F"/>
    <w:rsid w:val="00D15E0C"/>
    <w:rsid w:val="00D162C6"/>
    <w:rsid w:val="00D168F5"/>
    <w:rsid w:val="00D17119"/>
    <w:rsid w:val="00D17E67"/>
    <w:rsid w:val="00D21187"/>
    <w:rsid w:val="00D21228"/>
    <w:rsid w:val="00D234B4"/>
    <w:rsid w:val="00D2495E"/>
    <w:rsid w:val="00D26070"/>
    <w:rsid w:val="00D3310C"/>
    <w:rsid w:val="00D33D44"/>
    <w:rsid w:val="00D343E9"/>
    <w:rsid w:val="00D34B52"/>
    <w:rsid w:val="00D34C06"/>
    <w:rsid w:val="00D35116"/>
    <w:rsid w:val="00D36034"/>
    <w:rsid w:val="00D36384"/>
    <w:rsid w:val="00D37ADE"/>
    <w:rsid w:val="00D42AD6"/>
    <w:rsid w:val="00D432EA"/>
    <w:rsid w:val="00D434BA"/>
    <w:rsid w:val="00D45DF5"/>
    <w:rsid w:val="00D50037"/>
    <w:rsid w:val="00D5153C"/>
    <w:rsid w:val="00D526D9"/>
    <w:rsid w:val="00D528DA"/>
    <w:rsid w:val="00D52E44"/>
    <w:rsid w:val="00D543CE"/>
    <w:rsid w:val="00D54858"/>
    <w:rsid w:val="00D55C04"/>
    <w:rsid w:val="00D563F1"/>
    <w:rsid w:val="00D56456"/>
    <w:rsid w:val="00D569C2"/>
    <w:rsid w:val="00D600E5"/>
    <w:rsid w:val="00D603ED"/>
    <w:rsid w:val="00D60EC9"/>
    <w:rsid w:val="00D61FC2"/>
    <w:rsid w:val="00D64EFD"/>
    <w:rsid w:val="00D65997"/>
    <w:rsid w:val="00D65FAD"/>
    <w:rsid w:val="00D6603F"/>
    <w:rsid w:val="00D67F90"/>
    <w:rsid w:val="00D70152"/>
    <w:rsid w:val="00D71F30"/>
    <w:rsid w:val="00D72138"/>
    <w:rsid w:val="00D722EF"/>
    <w:rsid w:val="00D73211"/>
    <w:rsid w:val="00D7492E"/>
    <w:rsid w:val="00D754C5"/>
    <w:rsid w:val="00D75B61"/>
    <w:rsid w:val="00D77419"/>
    <w:rsid w:val="00D83194"/>
    <w:rsid w:val="00D83EA4"/>
    <w:rsid w:val="00D84F1A"/>
    <w:rsid w:val="00D871DB"/>
    <w:rsid w:val="00D87ADF"/>
    <w:rsid w:val="00D87F34"/>
    <w:rsid w:val="00D90A62"/>
    <w:rsid w:val="00D9125C"/>
    <w:rsid w:val="00D91919"/>
    <w:rsid w:val="00D91A77"/>
    <w:rsid w:val="00D97997"/>
    <w:rsid w:val="00DA0262"/>
    <w:rsid w:val="00DA053D"/>
    <w:rsid w:val="00DA151C"/>
    <w:rsid w:val="00DA26DD"/>
    <w:rsid w:val="00DA3B70"/>
    <w:rsid w:val="00DA6657"/>
    <w:rsid w:val="00DA70AF"/>
    <w:rsid w:val="00DB095D"/>
    <w:rsid w:val="00DB0F0C"/>
    <w:rsid w:val="00DB1CBD"/>
    <w:rsid w:val="00DB5DCE"/>
    <w:rsid w:val="00DB6AB1"/>
    <w:rsid w:val="00DB6F1B"/>
    <w:rsid w:val="00DB6F39"/>
    <w:rsid w:val="00DB78A0"/>
    <w:rsid w:val="00DB7948"/>
    <w:rsid w:val="00DC0377"/>
    <w:rsid w:val="00DC071A"/>
    <w:rsid w:val="00DC099D"/>
    <w:rsid w:val="00DC0C8F"/>
    <w:rsid w:val="00DC1259"/>
    <w:rsid w:val="00DC223F"/>
    <w:rsid w:val="00DC272F"/>
    <w:rsid w:val="00DC657F"/>
    <w:rsid w:val="00DC68A1"/>
    <w:rsid w:val="00DC7A2C"/>
    <w:rsid w:val="00DD1614"/>
    <w:rsid w:val="00DD1B35"/>
    <w:rsid w:val="00DD2D4F"/>
    <w:rsid w:val="00DD32A0"/>
    <w:rsid w:val="00DD3D57"/>
    <w:rsid w:val="00DD5C85"/>
    <w:rsid w:val="00DD5F65"/>
    <w:rsid w:val="00DE0FC6"/>
    <w:rsid w:val="00DE2E40"/>
    <w:rsid w:val="00DE32E8"/>
    <w:rsid w:val="00DE3625"/>
    <w:rsid w:val="00DE4CDA"/>
    <w:rsid w:val="00DE4D99"/>
    <w:rsid w:val="00DE5EC0"/>
    <w:rsid w:val="00DE74DE"/>
    <w:rsid w:val="00DF054B"/>
    <w:rsid w:val="00DF1A90"/>
    <w:rsid w:val="00DF209A"/>
    <w:rsid w:val="00DF48BF"/>
    <w:rsid w:val="00DF4C8F"/>
    <w:rsid w:val="00DF6F40"/>
    <w:rsid w:val="00DF74B1"/>
    <w:rsid w:val="00E00699"/>
    <w:rsid w:val="00E02246"/>
    <w:rsid w:val="00E03691"/>
    <w:rsid w:val="00E03C08"/>
    <w:rsid w:val="00E04371"/>
    <w:rsid w:val="00E04535"/>
    <w:rsid w:val="00E04609"/>
    <w:rsid w:val="00E056BD"/>
    <w:rsid w:val="00E063DD"/>
    <w:rsid w:val="00E0794C"/>
    <w:rsid w:val="00E1026A"/>
    <w:rsid w:val="00E110A4"/>
    <w:rsid w:val="00E12035"/>
    <w:rsid w:val="00E14053"/>
    <w:rsid w:val="00E15AED"/>
    <w:rsid w:val="00E20E1F"/>
    <w:rsid w:val="00E219DC"/>
    <w:rsid w:val="00E21AB3"/>
    <w:rsid w:val="00E231AA"/>
    <w:rsid w:val="00E236EF"/>
    <w:rsid w:val="00E2404D"/>
    <w:rsid w:val="00E24192"/>
    <w:rsid w:val="00E274EB"/>
    <w:rsid w:val="00E30A4C"/>
    <w:rsid w:val="00E30F73"/>
    <w:rsid w:val="00E3252E"/>
    <w:rsid w:val="00E32C5E"/>
    <w:rsid w:val="00E33E45"/>
    <w:rsid w:val="00E35B84"/>
    <w:rsid w:val="00E36A06"/>
    <w:rsid w:val="00E41464"/>
    <w:rsid w:val="00E4159F"/>
    <w:rsid w:val="00E41B44"/>
    <w:rsid w:val="00E4256A"/>
    <w:rsid w:val="00E43AF0"/>
    <w:rsid w:val="00E44E8B"/>
    <w:rsid w:val="00E45BE4"/>
    <w:rsid w:val="00E46813"/>
    <w:rsid w:val="00E500E2"/>
    <w:rsid w:val="00E5087A"/>
    <w:rsid w:val="00E50B97"/>
    <w:rsid w:val="00E513BB"/>
    <w:rsid w:val="00E51FC1"/>
    <w:rsid w:val="00E60CD1"/>
    <w:rsid w:val="00E60F70"/>
    <w:rsid w:val="00E619C7"/>
    <w:rsid w:val="00E66755"/>
    <w:rsid w:val="00E67C1D"/>
    <w:rsid w:val="00E704FC"/>
    <w:rsid w:val="00E71140"/>
    <w:rsid w:val="00E71CD9"/>
    <w:rsid w:val="00E71D04"/>
    <w:rsid w:val="00E7276C"/>
    <w:rsid w:val="00E734F6"/>
    <w:rsid w:val="00E7350B"/>
    <w:rsid w:val="00E746ED"/>
    <w:rsid w:val="00E74787"/>
    <w:rsid w:val="00E75BB3"/>
    <w:rsid w:val="00E76455"/>
    <w:rsid w:val="00E76DF7"/>
    <w:rsid w:val="00E80291"/>
    <w:rsid w:val="00E811A4"/>
    <w:rsid w:val="00E834CC"/>
    <w:rsid w:val="00E851D2"/>
    <w:rsid w:val="00E85725"/>
    <w:rsid w:val="00E872D5"/>
    <w:rsid w:val="00E87A00"/>
    <w:rsid w:val="00E87A3F"/>
    <w:rsid w:val="00E9099E"/>
    <w:rsid w:val="00E9104F"/>
    <w:rsid w:val="00E910F3"/>
    <w:rsid w:val="00E93F7C"/>
    <w:rsid w:val="00E94B5F"/>
    <w:rsid w:val="00E95993"/>
    <w:rsid w:val="00E95F32"/>
    <w:rsid w:val="00E9610F"/>
    <w:rsid w:val="00E963E6"/>
    <w:rsid w:val="00E96552"/>
    <w:rsid w:val="00EA1153"/>
    <w:rsid w:val="00EA11E0"/>
    <w:rsid w:val="00EA1628"/>
    <w:rsid w:val="00EA1B7A"/>
    <w:rsid w:val="00EA2493"/>
    <w:rsid w:val="00EA286C"/>
    <w:rsid w:val="00EA2AC6"/>
    <w:rsid w:val="00EA2B3E"/>
    <w:rsid w:val="00EA36F6"/>
    <w:rsid w:val="00EA5A37"/>
    <w:rsid w:val="00EB0074"/>
    <w:rsid w:val="00EB0669"/>
    <w:rsid w:val="00EB0AA7"/>
    <w:rsid w:val="00EB1798"/>
    <w:rsid w:val="00EB2328"/>
    <w:rsid w:val="00EB2CB1"/>
    <w:rsid w:val="00EB31EF"/>
    <w:rsid w:val="00EB3D00"/>
    <w:rsid w:val="00EB3D7C"/>
    <w:rsid w:val="00EB4544"/>
    <w:rsid w:val="00EB4FD6"/>
    <w:rsid w:val="00EB55B1"/>
    <w:rsid w:val="00EB71BA"/>
    <w:rsid w:val="00EC0339"/>
    <w:rsid w:val="00EC09F1"/>
    <w:rsid w:val="00EC1F4A"/>
    <w:rsid w:val="00EC308A"/>
    <w:rsid w:val="00EC33A2"/>
    <w:rsid w:val="00EC48A0"/>
    <w:rsid w:val="00EC7C6E"/>
    <w:rsid w:val="00ED1505"/>
    <w:rsid w:val="00ED2261"/>
    <w:rsid w:val="00ED30B5"/>
    <w:rsid w:val="00ED3533"/>
    <w:rsid w:val="00ED3DEE"/>
    <w:rsid w:val="00ED40E2"/>
    <w:rsid w:val="00ED4284"/>
    <w:rsid w:val="00ED5271"/>
    <w:rsid w:val="00ED574D"/>
    <w:rsid w:val="00EE0226"/>
    <w:rsid w:val="00EE0ED9"/>
    <w:rsid w:val="00EE100E"/>
    <w:rsid w:val="00EE135D"/>
    <w:rsid w:val="00EE1C2E"/>
    <w:rsid w:val="00EE21F8"/>
    <w:rsid w:val="00EE4188"/>
    <w:rsid w:val="00EE4E4F"/>
    <w:rsid w:val="00EE568D"/>
    <w:rsid w:val="00EE5927"/>
    <w:rsid w:val="00EE5EE2"/>
    <w:rsid w:val="00EE6134"/>
    <w:rsid w:val="00EE6E85"/>
    <w:rsid w:val="00EF004A"/>
    <w:rsid w:val="00EF078E"/>
    <w:rsid w:val="00EF15A8"/>
    <w:rsid w:val="00EF197A"/>
    <w:rsid w:val="00EF199B"/>
    <w:rsid w:val="00EF1A91"/>
    <w:rsid w:val="00EF1B95"/>
    <w:rsid w:val="00EF25CC"/>
    <w:rsid w:val="00EF305C"/>
    <w:rsid w:val="00EF481F"/>
    <w:rsid w:val="00EF7EE4"/>
    <w:rsid w:val="00F0075F"/>
    <w:rsid w:val="00F02BC2"/>
    <w:rsid w:val="00F030DE"/>
    <w:rsid w:val="00F03162"/>
    <w:rsid w:val="00F03333"/>
    <w:rsid w:val="00F04285"/>
    <w:rsid w:val="00F05595"/>
    <w:rsid w:val="00F059D5"/>
    <w:rsid w:val="00F05F7C"/>
    <w:rsid w:val="00F06D06"/>
    <w:rsid w:val="00F0723B"/>
    <w:rsid w:val="00F07C9D"/>
    <w:rsid w:val="00F07D08"/>
    <w:rsid w:val="00F11673"/>
    <w:rsid w:val="00F12523"/>
    <w:rsid w:val="00F12A88"/>
    <w:rsid w:val="00F132AA"/>
    <w:rsid w:val="00F1659A"/>
    <w:rsid w:val="00F166EB"/>
    <w:rsid w:val="00F177FE"/>
    <w:rsid w:val="00F21A49"/>
    <w:rsid w:val="00F22266"/>
    <w:rsid w:val="00F23EFB"/>
    <w:rsid w:val="00F24419"/>
    <w:rsid w:val="00F25E3F"/>
    <w:rsid w:val="00F26D7E"/>
    <w:rsid w:val="00F27044"/>
    <w:rsid w:val="00F3045F"/>
    <w:rsid w:val="00F30626"/>
    <w:rsid w:val="00F30A86"/>
    <w:rsid w:val="00F30C6F"/>
    <w:rsid w:val="00F31C00"/>
    <w:rsid w:val="00F325DD"/>
    <w:rsid w:val="00F32B27"/>
    <w:rsid w:val="00F32F2A"/>
    <w:rsid w:val="00F35328"/>
    <w:rsid w:val="00F3533B"/>
    <w:rsid w:val="00F36468"/>
    <w:rsid w:val="00F3715B"/>
    <w:rsid w:val="00F374B2"/>
    <w:rsid w:val="00F4110B"/>
    <w:rsid w:val="00F41573"/>
    <w:rsid w:val="00F43529"/>
    <w:rsid w:val="00F43FD1"/>
    <w:rsid w:val="00F472D4"/>
    <w:rsid w:val="00F51FC8"/>
    <w:rsid w:val="00F52DFC"/>
    <w:rsid w:val="00F556BD"/>
    <w:rsid w:val="00F561E4"/>
    <w:rsid w:val="00F56CEC"/>
    <w:rsid w:val="00F57D0E"/>
    <w:rsid w:val="00F60A77"/>
    <w:rsid w:val="00F63891"/>
    <w:rsid w:val="00F6511A"/>
    <w:rsid w:val="00F66771"/>
    <w:rsid w:val="00F70250"/>
    <w:rsid w:val="00F712ED"/>
    <w:rsid w:val="00F73A14"/>
    <w:rsid w:val="00F7440F"/>
    <w:rsid w:val="00F75DA9"/>
    <w:rsid w:val="00F76318"/>
    <w:rsid w:val="00F7693A"/>
    <w:rsid w:val="00F7738F"/>
    <w:rsid w:val="00F776C6"/>
    <w:rsid w:val="00F800D3"/>
    <w:rsid w:val="00F80394"/>
    <w:rsid w:val="00F83981"/>
    <w:rsid w:val="00F83EA3"/>
    <w:rsid w:val="00F84135"/>
    <w:rsid w:val="00F84B14"/>
    <w:rsid w:val="00F86D27"/>
    <w:rsid w:val="00F87CAD"/>
    <w:rsid w:val="00F87FBD"/>
    <w:rsid w:val="00F93783"/>
    <w:rsid w:val="00F94FCF"/>
    <w:rsid w:val="00F95161"/>
    <w:rsid w:val="00F953A5"/>
    <w:rsid w:val="00F95B77"/>
    <w:rsid w:val="00F9749C"/>
    <w:rsid w:val="00F975A4"/>
    <w:rsid w:val="00FA0393"/>
    <w:rsid w:val="00FA09E5"/>
    <w:rsid w:val="00FA3890"/>
    <w:rsid w:val="00FA492B"/>
    <w:rsid w:val="00FA5A3F"/>
    <w:rsid w:val="00FA6D11"/>
    <w:rsid w:val="00FB03C0"/>
    <w:rsid w:val="00FB2002"/>
    <w:rsid w:val="00FB362B"/>
    <w:rsid w:val="00FB507D"/>
    <w:rsid w:val="00FB524C"/>
    <w:rsid w:val="00FB62CF"/>
    <w:rsid w:val="00FB6C7B"/>
    <w:rsid w:val="00FB6EED"/>
    <w:rsid w:val="00FB7357"/>
    <w:rsid w:val="00FC0D3D"/>
    <w:rsid w:val="00FC3497"/>
    <w:rsid w:val="00FC3789"/>
    <w:rsid w:val="00FC3879"/>
    <w:rsid w:val="00FC3CA1"/>
    <w:rsid w:val="00FC4D37"/>
    <w:rsid w:val="00FC4D46"/>
    <w:rsid w:val="00FC4DA5"/>
    <w:rsid w:val="00FC4FA8"/>
    <w:rsid w:val="00FC4FE3"/>
    <w:rsid w:val="00FC5EFB"/>
    <w:rsid w:val="00FC613D"/>
    <w:rsid w:val="00FC67EA"/>
    <w:rsid w:val="00FC7E59"/>
    <w:rsid w:val="00FD0A25"/>
    <w:rsid w:val="00FD1210"/>
    <w:rsid w:val="00FD268E"/>
    <w:rsid w:val="00FD2C70"/>
    <w:rsid w:val="00FD4438"/>
    <w:rsid w:val="00FD53BE"/>
    <w:rsid w:val="00FD5BE3"/>
    <w:rsid w:val="00FD6585"/>
    <w:rsid w:val="00FD6A32"/>
    <w:rsid w:val="00FD6C5F"/>
    <w:rsid w:val="00FE02DF"/>
    <w:rsid w:val="00FE5497"/>
    <w:rsid w:val="00FE70C7"/>
    <w:rsid w:val="00FE7986"/>
    <w:rsid w:val="00FF0B0A"/>
    <w:rsid w:val="00FF1A58"/>
    <w:rsid w:val="00FF1F48"/>
    <w:rsid w:val="00FF3952"/>
    <w:rsid w:val="00FF5579"/>
    <w:rsid w:val="00FF5B28"/>
    <w:rsid w:val="00FF5B9D"/>
    <w:rsid w:val="00FF6A9E"/>
    <w:rsid w:val="00FF76AD"/>
    <w:rsid w:val="00FF77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80BBA"/>
  <w15:chartTrackingRefBased/>
  <w15:docId w15:val="{B335EEA4-A185-496E-8A3D-47D119A49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7F6"/>
  </w:style>
  <w:style w:type="paragraph" w:styleId="Heading1">
    <w:name w:val="heading 1"/>
    <w:basedOn w:val="Normal"/>
    <w:next w:val="Normal"/>
    <w:link w:val="Heading1Char"/>
    <w:uiPriority w:val="9"/>
    <w:qFormat/>
    <w:rsid w:val="00282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59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0D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A70A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1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0,Body of text,List Paragraph1,sub de titre 4,ANNEX,TABEL,kepala,Colorful List - Accent 11,Body Text Char1,Char Char2,List Paragraph2,Char Char21,Tabel,SUB BAB2,List Paragraph Inventariasi,Table of contents numbered"/>
    <w:basedOn w:val="Normal"/>
    <w:link w:val="ListParagraphChar"/>
    <w:uiPriority w:val="34"/>
    <w:qFormat/>
    <w:rsid w:val="00130201"/>
    <w:pPr>
      <w:spacing w:after="0" w:line="240" w:lineRule="auto"/>
      <w:ind w:left="720"/>
      <w:contextualSpacing/>
    </w:pPr>
    <w:rPr>
      <w:rFonts w:ascii="Times New Roman" w:hAnsi="Times New Roman" w:cs="Times New Roman"/>
      <w:kern w:val="0"/>
      <w:sz w:val="24"/>
      <w14:ligatures w14:val="none"/>
    </w:rPr>
  </w:style>
  <w:style w:type="character" w:customStyle="1" w:styleId="ListParagraphChar">
    <w:name w:val="List Paragraph Char"/>
    <w:aliases w:val="Heading 10 Char,Body of text Char,List Paragraph1 Char,sub de titre 4 Char,ANNEX Char,TABEL Char,kepala Char,Colorful List - Accent 11 Char,Body Text Char1 Char,Char Char2 Char,List Paragraph2 Char,Char Char21 Char,Tabel Char"/>
    <w:basedOn w:val="DefaultParagraphFont"/>
    <w:link w:val="ListParagraph"/>
    <w:uiPriority w:val="34"/>
    <w:qFormat/>
    <w:locked/>
    <w:rsid w:val="00130201"/>
    <w:rPr>
      <w:rFonts w:ascii="Times New Roman" w:hAnsi="Times New Roman" w:cs="Times New Roman"/>
      <w:kern w:val="0"/>
      <w:sz w:val="24"/>
      <w14:ligatures w14:val="none"/>
    </w:rPr>
  </w:style>
  <w:style w:type="character" w:styleId="CommentReference">
    <w:name w:val="annotation reference"/>
    <w:basedOn w:val="DefaultParagraphFont"/>
    <w:uiPriority w:val="99"/>
    <w:semiHidden/>
    <w:unhideWhenUsed/>
    <w:rsid w:val="00130201"/>
    <w:rPr>
      <w:sz w:val="16"/>
      <w:szCs w:val="16"/>
    </w:rPr>
  </w:style>
  <w:style w:type="paragraph" w:styleId="NoSpacing">
    <w:name w:val="No Spacing"/>
    <w:uiPriority w:val="1"/>
    <w:qFormat/>
    <w:rsid w:val="00136015"/>
    <w:pPr>
      <w:spacing w:after="0" w:line="360" w:lineRule="auto"/>
      <w:jc w:val="both"/>
    </w:pPr>
    <w:rPr>
      <w:rFonts w:ascii="Times New Roman" w:hAnsi="Times New Roman"/>
      <w:kern w:val="0"/>
      <w:sz w:val="24"/>
      <w:lang w:val="en-US"/>
      <w14:ligatures w14:val="none"/>
    </w:rPr>
  </w:style>
  <w:style w:type="paragraph" w:customStyle="1" w:styleId="TableParagraph">
    <w:name w:val="Table Paragraph"/>
    <w:basedOn w:val="Normal"/>
    <w:uiPriority w:val="1"/>
    <w:qFormat/>
    <w:rsid w:val="00136015"/>
    <w:pPr>
      <w:widowControl w:val="0"/>
      <w:autoSpaceDE w:val="0"/>
      <w:autoSpaceDN w:val="0"/>
      <w:spacing w:after="0" w:line="240" w:lineRule="auto"/>
    </w:pPr>
    <w:rPr>
      <w:rFonts w:ascii="Times New Roman" w:eastAsia="Times New Roman" w:hAnsi="Times New Roman" w:cs="Times New Roman"/>
      <w:kern w:val="0"/>
      <w:lang w:val="id" w:eastAsia="id"/>
      <w14:ligatures w14:val="none"/>
    </w:rPr>
  </w:style>
  <w:style w:type="character" w:customStyle="1" w:styleId="Heading1Char">
    <w:name w:val="Heading 1 Char"/>
    <w:basedOn w:val="DefaultParagraphFont"/>
    <w:link w:val="Heading1"/>
    <w:uiPriority w:val="9"/>
    <w:rsid w:val="0028213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59BA"/>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C0D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D06"/>
    <w:rPr>
      <w:rFonts w:ascii="Segoe UI" w:hAnsi="Segoe UI" w:cs="Segoe UI"/>
      <w:sz w:val="18"/>
      <w:szCs w:val="18"/>
    </w:rPr>
  </w:style>
  <w:style w:type="character" w:customStyle="1" w:styleId="Heading3Char">
    <w:name w:val="Heading 3 Char"/>
    <w:basedOn w:val="DefaultParagraphFont"/>
    <w:link w:val="Heading3"/>
    <w:uiPriority w:val="9"/>
    <w:rsid w:val="004C0D06"/>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784A92"/>
    <w:pPr>
      <w:outlineLvl w:val="9"/>
    </w:pPr>
    <w:rPr>
      <w:kern w:val="0"/>
      <w:lang w:val="en-US"/>
      <w14:ligatures w14:val="none"/>
    </w:rPr>
  </w:style>
  <w:style w:type="paragraph" w:styleId="TOC1">
    <w:name w:val="toc 1"/>
    <w:basedOn w:val="Normal"/>
    <w:next w:val="Normal"/>
    <w:autoRedefine/>
    <w:uiPriority w:val="39"/>
    <w:unhideWhenUsed/>
    <w:rsid w:val="000A727A"/>
    <w:pPr>
      <w:tabs>
        <w:tab w:val="right" w:leader="dot" w:pos="7927"/>
      </w:tabs>
      <w:spacing w:after="100" w:line="360" w:lineRule="auto"/>
    </w:pPr>
  </w:style>
  <w:style w:type="paragraph" w:styleId="TOC2">
    <w:name w:val="toc 2"/>
    <w:basedOn w:val="Normal"/>
    <w:next w:val="Normal"/>
    <w:autoRedefine/>
    <w:uiPriority w:val="39"/>
    <w:unhideWhenUsed/>
    <w:rsid w:val="00784A92"/>
    <w:pPr>
      <w:spacing w:after="100"/>
      <w:ind w:left="220"/>
    </w:pPr>
  </w:style>
  <w:style w:type="paragraph" w:styleId="TOC3">
    <w:name w:val="toc 3"/>
    <w:basedOn w:val="Normal"/>
    <w:next w:val="Normal"/>
    <w:autoRedefine/>
    <w:uiPriority w:val="39"/>
    <w:unhideWhenUsed/>
    <w:rsid w:val="00EE1C2E"/>
    <w:pPr>
      <w:tabs>
        <w:tab w:val="left" w:pos="1276"/>
        <w:tab w:val="right" w:leader="dot" w:pos="7927"/>
      </w:tabs>
      <w:spacing w:after="100" w:line="360" w:lineRule="auto"/>
      <w:ind w:left="1276" w:hanging="850"/>
    </w:pPr>
  </w:style>
  <w:style w:type="character" w:styleId="Hyperlink">
    <w:name w:val="Hyperlink"/>
    <w:basedOn w:val="DefaultParagraphFont"/>
    <w:uiPriority w:val="99"/>
    <w:unhideWhenUsed/>
    <w:rsid w:val="00784A92"/>
    <w:rPr>
      <w:color w:val="0563C1" w:themeColor="hyperlink"/>
      <w:u w:val="single"/>
    </w:rPr>
  </w:style>
  <w:style w:type="paragraph" w:styleId="Header">
    <w:name w:val="header"/>
    <w:basedOn w:val="Normal"/>
    <w:link w:val="HeaderChar"/>
    <w:uiPriority w:val="99"/>
    <w:unhideWhenUsed/>
    <w:rsid w:val="000327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27BD"/>
  </w:style>
  <w:style w:type="paragraph" w:styleId="Footer">
    <w:name w:val="footer"/>
    <w:basedOn w:val="Normal"/>
    <w:link w:val="FooterChar"/>
    <w:uiPriority w:val="99"/>
    <w:unhideWhenUsed/>
    <w:rsid w:val="000327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27BD"/>
  </w:style>
  <w:style w:type="paragraph" w:styleId="CommentText">
    <w:name w:val="annotation text"/>
    <w:basedOn w:val="Normal"/>
    <w:link w:val="CommentTextChar"/>
    <w:uiPriority w:val="99"/>
    <w:semiHidden/>
    <w:unhideWhenUsed/>
    <w:rsid w:val="009B7A6C"/>
    <w:pPr>
      <w:spacing w:line="240" w:lineRule="auto"/>
    </w:pPr>
    <w:rPr>
      <w:sz w:val="20"/>
      <w:szCs w:val="20"/>
    </w:rPr>
  </w:style>
  <w:style w:type="character" w:customStyle="1" w:styleId="CommentTextChar">
    <w:name w:val="Comment Text Char"/>
    <w:basedOn w:val="DefaultParagraphFont"/>
    <w:link w:val="CommentText"/>
    <w:uiPriority w:val="99"/>
    <w:semiHidden/>
    <w:rsid w:val="009B7A6C"/>
    <w:rPr>
      <w:sz w:val="20"/>
      <w:szCs w:val="20"/>
    </w:rPr>
  </w:style>
  <w:style w:type="paragraph" w:styleId="CommentSubject">
    <w:name w:val="annotation subject"/>
    <w:basedOn w:val="CommentText"/>
    <w:next w:val="CommentText"/>
    <w:link w:val="CommentSubjectChar"/>
    <w:uiPriority w:val="99"/>
    <w:semiHidden/>
    <w:unhideWhenUsed/>
    <w:rsid w:val="009B7A6C"/>
    <w:rPr>
      <w:b/>
      <w:bCs/>
    </w:rPr>
  </w:style>
  <w:style w:type="character" w:customStyle="1" w:styleId="CommentSubjectChar">
    <w:name w:val="Comment Subject Char"/>
    <w:basedOn w:val="CommentTextChar"/>
    <w:link w:val="CommentSubject"/>
    <w:uiPriority w:val="99"/>
    <w:semiHidden/>
    <w:rsid w:val="009B7A6C"/>
    <w:rPr>
      <w:b/>
      <w:bCs/>
      <w:sz w:val="20"/>
      <w:szCs w:val="20"/>
    </w:rPr>
  </w:style>
  <w:style w:type="paragraph" w:customStyle="1" w:styleId="Caption1">
    <w:name w:val="Caption1"/>
    <w:basedOn w:val="Normal"/>
    <w:link w:val="captionChar"/>
    <w:qFormat/>
    <w:rsid w:val="004D3F74"/>
    <w:pPr>
      <w:spacing w:line="240" w:lineRule="auto"/>
      <w:ind w:left="1134"/>
      <w:jc w:val="both"/>
    </w:pPr>
    <w:rPr>
      <w:rFonts w:ascii="Times New Roman" w:hAnsi="Times New Roman" w:cs="Times New Roman"/>
      <w:bCs/>
      <w:kern w:val="0"/>
      <w:sz w:val="24"/>
      <w:szCs w:val="24"/>
      <w14:ligatures w14:val="none"/>
    </w:rPr>
  </w:style>
  <w:style w:type="paragraph" w:styleId="Caption">
    <w:name w:val="caption"/>
    <w:basedOn w:val="Normal"/>
    <w:next w:val="Normal"/>
    <w:link w:val="CaptionChar0"/>
    <w:uiPriority w:val="35"/>
    <w:unhideWhenUsed/>
    <w:qFormat/>
    <w:rsid w:val="009C7781"/>
    <w:pPr>
      <w:spacing w:after="200" w:line="360" w:lineRule="auto"/>
      <w:jc w:val="center"/>
    </w:pPr>
    <w:rPr>
      <w:rFonts w:ascii="Times New Roman" w:hAnsi="Times New Roman" w:cs="Times New Roman"/>
      <w:sz w:val="24"/>
      <w:szCs w:val="24"/>
    </w:rPr>
  </w:style>
  <w:style w:type="character" w:customStyle="1" w:styleId="captionChar">
    <w:name w:val="caption Char"/>
    <w:basedOn w:val="DefaultParagraphFont"/>
    <w:link w:val="Caption1"/>
    <w:rsid w:val="004D3F74"/>
    <w:rPr>
      <w:rFonts w:ascii="Times New Roman" w:hAnsi="Times New Roman" w:cs="Times New Roman"/>
      <w:bCs/>
      <w:kern w:val="0"/>
      <w:sz w:val="24"/>
      <w:szCs w:val="24"/>
      <w14:ligatures w14:val="none"/>
    </w:rPr>
  </w:style>
  <w:style w:type="character" w:styleId="UnresolvedMention">
    <w:name w:val="Unresolved Mention"/>
    <w:basedOn w:val="DefaultParagraphFont"/>
    <w:uiPriority w:val="99"/>
    <w:semiHidden/>
    <w:unhideWhenUsed/>
    <w:rsid w:val="004F02C1"/>
    <w:rPr>
      <w:color w:val="605E5C"/>
      <w:shd w:val="clear" w:color="auto" w:fill="E1DFDD"/>
    </w:rPr>
  </w:style>
  <w:style w:type="paragraph" w:styleId="TableofFigures">
    <w:name w:val="table of figures"/>
    <w:basedOn w:val="Normal"/>
    <w:next w:val="Normal"/>
    <w:uiPriority w:val="99"/>
    <w:unhideWhenUsed/>
    <w:rsid w:val="00096733"/>
    <w:pPr>
      <w:spacing w:after="0"/>
    </w:pPr>
  </w:style>
  <w:style w:type="character" w:styleId="FollowedHyperlink">
    <w:name w:val="FollowedHyperlink"/>
    <w:basedOn w:val="DefaultParagraphFont"/>
    <w:uiPriority w:val="99"/>
    <w:semiHidden/>
    <w:unhideWhenUsed/>
    <w:rsid w:val="00481ADD"/>
    <w:rPr>
      <w:color w:val="954F72" w:themeColor="followedHyperlink"/>
      <w:u w:val="single"/>
    </w:rPr>
  </w:style>
  <w:style w:type="paragraph" w:styleId="Bibliography">
    <w:name w:val="Bibliography"/>
    <w:basedOn w:val="Normal"/>
    <w:next w:val="Normal"/>
    <w:uiPriority w:val="37"/>
    <w:unhideWhenUsed/>
    <w:rsid w:val="00B9630C"/>
    <w:pPr>
      <w:spacing w:after="0" w:line="480" w:lineRule="auto"/>
      <w:ind w:left="720" w:hanging="720"/>
    </w:pPr>
  </w:style>
  <w:style w:type="character" w:styleId="LineNumber">
    <w:name w:val="line number"/>
    <w:basedOn w:val="DefaultParagraphFont"/>
    <w:uiPriority w:val="99"/>
    <w:semiHidden/>
    <w:unhideWhenUsed/>
    <w:rsid w:val="00C22584"/>
  </w:style>
  <w:style w:type="character" w:customStyle="1" w:styleId="Heading4Char">
    <w:name w:val="Heading 4 Char"/>
    <w:basedOn w:val="DefaultParagraphFont"/>
    <w:link w:val="Heading4"/>
    <w:uiPriority w:val="9"/>
    <w:semiHidden/>
    <w:rsid w:val="00DA70AF"/>
    <w:rPr>
      <w:rFonts w:asciiTheme="majorHAnsi" w:eastAsiaTheme="majorEastAsia" w:hAnsiTheme="majorHAnsi" w:cstheme="majorBidi"/>
      <w:i/>
      <w:iCs/>
      <w:color w:val="2F5496" w:themeColor="accent1" w:themeShade="BF"/>
    </w:rPr>
  </w:style>
  <w:style w:type="paragraph" w:customStyle="1" w:styleId="table">
    <w:name w:val="table"/>
    <w:basedOn w:val="Caption"/>
    <w:link w:val="tableChar"/>
    <w:qFormat/>
    <w:rsid w:val="009C7781"/>
    <w:pPr>
      <w:keepNext/>
      <w:spacing w:after="0"/>
      <w:jc w:val="left"/>
    </w:pPr>
  </w:style>
  <w:style w:type="character" w:customStyle="1" w:styleId="CaptionChar0">
    <w:name w:val="Caption Char"/>
    <w:basedOn w:val="DefaultParagraphFont"/>
    <w:link w:val="Caption"/>
    <w:uiPriority w:val="35"/>
    <w:rsid w:val="009C7781"/>
    <w:rPr>
      <w:rFonts w:ascii="Times New Roman" w:hAnsi="Times New Roman" w:cs="Times New Roman"/>
      <w:sz w:val="24"/>
      <w:szCs w:val="24"/>
    </w:rPr>
  </w:style>
  <w:style w:type="character" w:customStyle="1" w:styleId="tableChar">
    <w:name w:val="table Char"/>
    <w:basedOn w:val="CaptionChar0"/>
    <w:link w:val="table"/>
    <w:rsid w:val="009C7781"/>
    <w:rPr>
      <w:rFonts w:ascii="Times New Roman" w:hAnsi="Times New Roman" w:cs="Times New Roman"/>
      <w:sz w:val="24"/>
      <w:szCs w:val="24"/>
    </w:rPr>
  </w:style>
  <w:style w:type="paragraph" w:customStyle="1" w:styleId="tabel3">
    <w:name w:val="tabel 3."/>
    <w:basedOn w:val="Caption"/>
    <w:link w:val="tabel3Char"/>
    <w:rsid w:val="009C7781"/>
  </w:style>
  <w:style w:type="character" w:customStyle="1" w:styleId="tabel3Char">
    <w:name w:val="tabel 3. Char"/>
    <w:basedOn w:val="CaptionChar0"/>
    <w:link w:val="tabel3"/>
    <w:rsid w:val="009C7781"/>
    <w:rPr>
      <w:rFonts w:ascii="Times New Roman" w:hAnsi="Times New Roman" w:cs="Times New Roman"/>
      <w:sz w:val="24"/>
      <w:szCs w:val="24"/>
    </w:rPr>
  </w:style>
  <w:style w:type="paragraph" w:customStyle="1" w:styleId="tabel30">
    <w:name w:val="tabel 3"/>
    <w:basedOn w:val="Caption"/>
    <w:next w:val="Caption1"/>
    <w:link w:val="tabel3Char0"/>
    <w:qFormat/>
    <w:rsid w:val="009C7781"/>
    <w:pPr>
      <w:keepNext/>
      <w:spacing w:after="0"/>
      <w:jc w:val="left"/>
    </w:pPr>
  </w:style>
  <w:style w:type="character" w:customStyle="1" w:styleId="tabel3Char0">
    <w:name w:val="tabel 3 Char"/>
    <w:basedOn w:val="CaptionChar0"/>
    <w:link w:val="tabel30"/>
    <w:rsid w:val="009C7781"/>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292D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2DA6"/>
    <w:rPr>
      <w:sz w:val="20"/>
      <w:szCs w:val="20"/>
    </w:rPr>
  </w:style>
  <w:style w:type="character" w:styleId="EndnoteReference">
    <w:name w:val="endnote reference"/>
    <w:basedOn w:val="DefaultParagraphFont"/>
    <w:uiPriority w:val="99"/>
    <w:semiHidden/>
    <w:unhideWhenUsed/>
    <w:rsid w:val="00292DA6"/>
    <w:rPr>
      <w:vertAlign w:val="superscript"/>
    </w:rPr>
  </w:style>
  <w:style w:type="paragraph" w:styleId="NormalWeb">
    <w:name w:val="Normal (Web)"/>
    <w:basedOn w:val="Normal"/>
    <w:uiPriority w:val="99"/>
    <w:unhideWhenUsed/>
    <w:rsid w:val="00E9104F"/>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customStyle="1" w:styleId="Bab2">
    <w:name w:val="Bab 2"/>
    <w:basedOn w:val="Heading2"/>
    <w:next w:val="Heading2"/>
    <w:qFormat/>
    <w:rsid w:val="00496A7E"/>
    <w:pPr>
      <w:numPr>
        <w:numId w:val="7"/>
      </w:numPr>
      <w:spacing w:before="360" w:line="360" w:lineRule="auto"/>
    </w:pPr>
    <w:rPr>
      <w:rFonts w:ascii="Times New Roman" w:hAnsi="Times New Roman" w:cs="Times New Roman"/>
      <w:b/>
      <w:color w:val="auto"/>
      <w:kern w:val="0"/>
      <w:sz w:val="24"/>
      <w:szCs w:val="28"/>
      <w:lang w:val="en-US"/>
      <w14:ligatures w14:val="none"/>
    </w:rPr>
  </w:style>
  <w:style w:type="paragraph" w:customStyle="1" w:styleId="SI">
    <w:name w:val="SI"/>
    <w:basedOn w:val="Normal"/>
    <w:next w:val="Bab2"/>
    <w:link w:val="SIChar"/>
    <w:qFormat/>
    <w:rsid w:val="007F4385"/>
    <w:pPr>
      <w:keepNext/>
      <w:keepLines/>
      <w:numPr>
        <w:numId w:val="8"/>
      </w:numPr>
      <w:spacing w:before="240" w:after="0" w:line="360" w:lineRule="auto"/>
      <w:jc w:val="both"/>
      <w:outlineLvl w:val="2"/>
    </w:pPr>
    <w:rPr>
      <w:rFonts w:ascii="Times New Roman" w:eastAsiaTheme="majorEastAsia" w:hAnsi="Times New Roman" w:cs="Times New Roman"/>
      <w:b/>
      <w:bCs/>
      <w:kern w:val="0"/>
      <w:sz w:val="24"/>
      <w:szCs w:val="24"/>
      <w:lang w:val="id-ID"/>
      <w14:ligatures w14:val="none"/>
    </w:rPr>
  </w:style>
  <w:style w:type="character" w:customStyle="1" w:styleId="SIChar">
    <w:name w:val="SI Char"/>
    <w:basedOn w:val="DefaultParagraphFont"/>
    <w:link w:val="SI"/>
    <w:rsid w:val="007F4385"/>
    <w:rPr>
      <w:rFonts w:ascii="Times New Roman" w:eastAsiaTheme="majorEastAsia" w:hAnsi="Times New Roman" w:cs="Times New Roman"/>
      <w:b/>
      <w:bCs/>
      <w:kern w:val="0"/>
      <w:sz w:val="24"/>
      <w:szCs w:val="24"/>
      <w:lang w:val="id-ID"/>
      <w14:ligatures w14:val="none"/>
    </w:rPr>
  </w:style>
  <w:style w:type="paragraph" w:customStyle="1" w:styleId="Bab23">
    <w:name w:val="Bab 2.3"/>
    <w:basedOn w:val="Heading3"/>
    <w:next w:val="Heading3"/>
    <w:qFormat/>
    <w:rsid w:val="00F03333"/>
    <w:pPr>
      <w:numPr>
        <w:numId w:val="11"/>
      </w:numPr>
      <w:spacing w:line="360" w:lineRule="auto"/>
    </w:pPr>
    <w:rPr>
      <w:rFonts w:ascii="Times New Roman" w:hAnsi="Times New Roman" w:cs="Times New Roman"/>
      <w:b/>
      <w:color w:val="auto"/>
      <w:kern w:val="0"/>
      <w:szCs w:val="28"/>
      <w:lang w:val="en-US"/>
      <w14:ligatures w14:val="none"/>
    </w:rPr>
  </w:style>
  <w:style w:type="paragraph" w:customStyle="1" w:styleId="Bab24">
    <w:name w:val="Bab 2.4"/>
    <w:basedOn w:val="Heading3"/>
    <w:next w:val="Heading3"/>
    <w:link w:val="Bab24Char"/>
    <w:qFormat/>
    <w:rsid w:val="00CA0A27"/>
    <w:pPr>
      <w:numPr>
        <w:numId w:val="12"/>
      </w:numPr>
      <w:spacing w:line="360" w:lineRule="auto"/>
      <w:jc w:val="both"/>
    </w:pPr>
    <w:rPr>
      <w:rFonts w:ascii="Times New Roman" w:hAnsi="Times New Roman" w:cs="Times New Roman"/>
      <w:b/>
      <w:color w:val="2F5496" w:themeColor="accent1" w:themeShade="BF"/>
      <w:kern w:val="0"/>
      <w:lang w:val="en-US"/>
      <w14:ligatures w14:val="none"/>
    </w:rPr>
  </w:style>
  <w:style w:type="character" w:customStyle="1" w:styleId="Bab24Char">
    <w:name w:val="Bab 2.4 Char"/>
    <w:basedOn w:val="Heading3Char"/>
    <w:link w:val="Bab24"/>
    <w:rsid w:val="00CA0A27"/>
    <w:rPr>
      <w:rFonts w:ascii="Times New Roman" w:eastAsiaTheme="majorEastAsia" w:hAnsi="Times New Roman" w:cs="Times New Roman"/>
      <w:b/>
      <w:color w:val="2F5496" w:themeColor="accent1" w:themeShade="BF"/>
      <w:kern w:val="0"/>
      <w:sz w:val="24"/>
      <w:szCs w:val="24"/>
      <w:lang w:val="en-US"/>
      <w14:ligatures w14:val="none"/>
    </w:rPr>
  </w:style>
  <w:style w:type="paragraph" w:customStyle="1" w:styleId="Bab29">
    <w:name w:val="Bab 2.9"/>
    <w:basedOn w:val="Heading3"/>
    <w:next w:val="Heading3"/>
    <w:qFormat/>
    <w:rsid w:val="00D21228"/>
    <w:pPr>
      <w:numPr>
        <w:numId w:val="17"/>
      </w:numPr>
      <w:spacing w:line="360" w:lineRule="auto"/>
      <w:jc w:val="both"/>
    </w:pPr>
    <w:rPr>
      <w:rFonts w:ascii="Times New Roman" w:hAnsi="Times New Roman" w:cs="Times New Roman"/>
      <w:b/>
      <w:color w:val="auto"/>
      <w:kern w:val="0"/>
      <w:lang w:val="en-US"/>
      <w14:ligatures w14:val="none"/>
    </w:rPr>
  </w:style>
  <w:style w:type="character" w:styleId="PlaceholderText">
    <w:name w:val="Placeholder Text"/>
    <w:basedOn w:val="DefaultParagraphFont"/>
    <w:uiPriority w:val="99"/>
    <w:semiHidden/>
    <w:rsid w:val="00AC2203"/>
    <w:rPr>
      <w:color w:val="666666"/>
    </w:rPr>
  </w:style>
  <w:style w:type="paragraph" w:customStyle="1" w:styleId="Bab210">
    <w:name w:val="Bab 2.10"/>
    <w:basedOn w:val="Heading3"/>
    <w:next w:val="Heading3"/>
    <w:qFormat/>
    <w:rsid w:val="00EE6E85"/>
    <w:pPr>
      <w:numPr>
        <w:numId w:val="18"/>
      </w:numPr>
      <w:spacing w:line="360" w:lineRule="auto"/>
      <w:jc w:val="both"/>
    </w:pPr>
    <w:rPr>
      <w:rFonts w:ascii="Times New Roman" w:hAnsi="Times New Roman" w:cs="Times New Roman"/>
      <w:b/>
      <w:color w:val="auto"/>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293810">
      <w:bodyDiv w:val="1"/>
      <w:marLeft w:val="0"/>
      <w:marRight w:val="0"/>
      <w:marTop w:val="0"/>
      <w:marBottom w:val="0"/>
      <w:divBdr>
        <w:top w:val="none" w:sz="0" w:space="0" w:color="auto"/>
        <w:left w:val="none" w:sz="0" w:space="0" w:color="auto"/>
        <w:bottom w:val="none" w:sz="0" w:space="0" w:color="auto"/>
        <w:right w:val="none" w:sz="0" w:space="0" w:color="auto"/>
      </w:divBdr>
    </w:div>
    <w:div w:id="52968751">
      <w:bodyDiv w:val="1"/>
      <w:marLeft w:val="0"/>
      <w:marRight w:val="0"/>
      <w:marTop w:val="0"/>
      <w:marBottom w:val="0"/>
      <w:divBdr>
        <w:top w:val="none" w:sz="0" w:space="0" w:color="auto"/>
        <w:left w:val="none" w:sz="0" w:space="0" w:color="auto"/>
        <w:bottom w:val="none" w:sz="0" w:space="0" w:color="auto"/>
        <w:right w:val="none" w:sz="0" w:space="0" w:color="auto"/>
      </w:divBdr>
    </w:div>
    <w:div w:id="110436673">
      <w:bodyDiv w:val="1"/>
      <w:marLeft w:val="0"/>
      <w:marRight w:val="0"/>
      <w:marTop w:val="0"/>
      <w:marBottom w:val="0"/>
      <w:divBdr>
        <w:top w:val="none" w:sz="0" w:space="0" w:color="auto"/>
        <w:left w:val="none" w:sz="0" w:space="0" w:color="auto"/>
        <w:bottom w:val="none" w:sz="0" w:space="0" w:color="auto"/>
        <w:right w:val="none" w:sz="0" w:space="0" w:color="auto"/>
      </w:divBdr>
      <w:divsChild>
        <w:div w:id="1613123249">
          <w:marLeft w:val="0"/>
          <w:marRight w:val="0"/>
          <w:marTop w:val="0"/>
          <w:marBottom w:val="0"/>
          <w:divBdr>
            <w:top w:val="none" w:sz="0" w:space="0" w:color="auto"/>
            <w:left w:val="none" w:sz="0" w:space="0" w:color="auto"/>
            <w:bottom w:val="none" w:sz="0" w:space="0" w:color="auto"/>
            <w:right w:val="none" w:sz="0" w:space="0" w:color="auto"/>
          </w:divBdr>
          <w:divsChild>
            <w:div w:id="1248805805">
              <w:marLeft w:val="0"/>
              <w:marRight w:val="0"/>
              <w:marTop w:val="0"/>
              <w:marBottom w:val="0"/>
              <w:divBdr>
                <w:top w:val="none" w:sz="0" w:space="0" w:color="auto"/>
                <w:left w:val="none" w:sz="0" w:space="0" w:color="auto"/>
                <w:bottom w:val="none" w:sz="0" w:space="0" w:color="auto"/>
                <w:right w:val="none" w:sz="0" w:space="0" w:color="auto"/>
              </w:divBdr>
              <w:divsChild>
                <w:div w:id="1637562671">
                  <w:marLeft w:val="0"/>
                  <w:marRight w:val="0"/>
                  <w:marTop w:val="0"/>
                  <w:marBottom w:val="0"/>
                  <w:divBdr>
                    <w:top w:val="none" w:sz="0" w:space="0" w:color="auto"/>
                    <w:left w:val="none" w:sz="0" w:space="0" w:color="auto"/>
                    <w:bottom w:val="none" w:sz="0" w:space="0" w:color="auto"/>
                    <w:right w:val="none" w:sz="0" w:space="0" w:color="auto"/>
                  </w:divBdr>
                  <w:divsChild>
                    <w:div w:id="737901105">
                      <w:marLeft w:val="0"/>
                      <w:marRight w:val="0"/>
                      <w:marTop w:val="0"/>
                      <w:marBottom w:val="0"/>
                      <w:divBdr>
                        <w:top w:val="none" w:sz="0" w:space="0" w:color="auto"/>
                        <w:left w:val="none" w:sz="0" w:space="0" w:color="auto"/>
                        <w:bottom w:val="none" w:sz="0" w:space="0" w:color="auto"/>
                        <w:right w:val="none" w:sz="0" w:space="0" w:color="auto"/>
                      </w:divBdr>
                      <w:divsChild>
                        <w:div w:id="1802649676">
                          <w:marLeft w:val="0"/>
                          <w:marRight w:val="0"/>
                          <w:marTop w:val="0"/>
                          <w:marBottom w:val="0"/>
                          <w:divBdr>
                            <w:top w:val="none" w:sz="0" w:space="0" w:color="auto"/>
                            <w:left w:val="none" w:sz="0" w:space="0" w:color="auto"/>
                            <w:bottom w:val="none" w:sz="0" w:space="0" w:color="auto"/>
                            <w:right w:val="none" w:sz="0" w:space="0" w:color="auto"/>
                          </w:divBdr>
                          <w:divsChild>
                            <w:div w:id="1863125496">
                              <w:marLeft w:val="0"/>
                              <w:marRight w:val="0"/>
                              <w:marTop w:val="0"/>
                              <w:marBottom w:val="0"/>
                              <w:divBdr>
                                <w:top w:val="none" w:sz="0" w:space="0" w:color="auto"/>
                                <w:left w:val="none" w:sz="0" w:space="0" w:color="auto"/>
                                <w:bottom w:val="none" w:sz="0" w:space="0" w:color="auto"/>
                                <w:right w:val="none" w:sz="0" w:space="0" w:color="auto"/>
                              </w:divBdr>
                              <w:divsChild>
                                <w:div w:id="1985810603">
                                  <w:marLeft w:val="0"/>
                                  <w:marRight w:val="0"/>
                                  <w:marTop w:val="0"/>
                                  <w:marBottom w:val="0"/>
                                  <w:divBdr>
                                    <w:top w:val="none" w:sz="0" w:space="0" w:color="auto"/>
                                    <w:left w:val="none" w:sz="0" w:space="0" w:color="auto"/>
                                    <w:bottom w:val="none" w:sz="0" w:space="0" w:color="auto"/>
                                    <w:right w:val="none" w:sz="0" w:space="0" w:color="auto"/>
                                  </w:divBdr>
                                  <w:divsChild>
                                    <w:div w:id="2095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770407">
      <w:bodyDiv w:val="1"/>
      <w:marLeft w:val="0"/>
      <w:marRight w:val="0"/>
      <w:marTop w:val="0"/>
      <w:marBottom w:val="0"/>
      <w:divBdr>
        <w:top w:val="none" w:sz="0" w:space="0" w:color="auto"/>
        <w:left w:val="none" w:sz="0" w:space="0" w:color="auto"/>
        <w:bottom w:val="none" w:sz="0" w:space="0" w:color="auto"/>
        <w:right w:val="none" w:sz="0" w:space="0" w:color="auto"/>
      </w:divBdr>
    </w:div>
    <w:div w:id="134488854">
      <w:bodyDiv w:val="1"/>
      <w:marLeft w:val="0"/>
      <w:marRight w:val="0"/>
      <w:marTop w:val="0"/>
      <w:marBottom w:val="0"/>
      <w:divBdr>
        <w:top w:val="none" w:sz="0" w:space="0" w:color="auto"/>
        <w:left w:val="none" w:sz="0" w:space="0" w:color="auto"/>
        <w:bottom w:val="none" w:sz="0" w:space="0" w:color="auto"/>
        <w:right w:val="none" w:sz="0" w:space="0" w:color="auto"/>
      </w:divBdr>
    </w:div>
    <w:div w:id="138883873">
      <w:bodyDiv w:val="1"/>
      <w:marLeft w:val="0"/>
      <w:marRight w:val="0"/>
      <w:marTop w:val="0"/>
      <w:marBottom w:val="0"/>
      <w:divBdr>
        <w:top w:val="none" w:sz="0" w:space="0" w:color="auto"/>
        <w:left w:val="none" w:sz="0" w:space="0" w:color="auto"/>
        <w:bottom w:val="none" w:sz="0" w:space="0" w:color="auto"/>
        <w:right w:val="none" w:sz="0" w:space="0" w:color="auto"/>
      </w:divBdr>
    </w:div>
    <w:div w:id="172651294">
      <w:bodyDiv w:val="1"/>
      <w:marLeft w:val="0"/>
      <w:marRight w:val="0"/>
      <w:marTop w:val="0"/>
      <w:marBottom w:val="0"/>
      <w:divBdr>
        <w:top w:val="none" w:sz="0" w:space="0" w:color="auto"/>
        <w:left w:val="none" w:sz="0" w:space="0" w:color="auto"/>
        <w:bottom w:val="none" w:sz="0" w:space="0" w:color="auto"/>
        <w:right w:val="none" w:sz="0" w:space="0" w:color="auto"/>
      </w:divBdr>
    </w:div>
    <w:div w:id="178661336">
      <w:bodyDiv w:val="1"/>
      <w:marLeft w:val="0"/>
      <w:marRight w:val="0"/>
      <w:marTop w:val="0"/>
      <w:marBottom w:val="0"/>
      <w:divBdr>
        <w:top w:val="none" w:sz="0" w:space="0" w:color="auto"/>
        <w:left w:val="none" w:sz="0" w:space="0" w:color="auto"/>
        <w:bottom w:val="none" w:sz="0" w:space="0" w:color="auto"/>
        <w:right w:val="none" w:sz="0" w:space="0" w:color="auto"/>
      </w:divBdr>
    </w:div>
    <w:div w:id="210847052">
      <w:bodyDiv w:val="1"/>
      <w:marLeft w:val="0"/>
      <w:marRight w:val="0"/>
      <w:marTop w:val="0"/>
      <w:marBottom w:val="0"/>
      <w:divBdr>
        <w:top w:val="none" w:sz="0" w:space="0" w:color="auto"/>
        <w:left w:val="none" w:sz="0" w:space="0" w:color="auto"/>
        <w:bottom w:val="none" w:sz="0" w:space="0" w:color="auto"/>
        <w:right w:val="none" w:sz="0" w:space="0" w:color="auto"/>
      </w:divBdr>
    </w:div>
    <w:div w:id="229123850">
      <w:bodyDiv w:val="1"/>
      <w:marLeft w:val="0"/>
      <w:marRight w:val="0"/>
      <w:marTop w:val="0"/>
      <w:marBottom w:val="0"/>
      <w:divBdr>
        <w:top w:val="none" w:sz="0" w:space="0" w:color="auto"/>
        <w:left w:val="none" w:sz="0" w:space="0" w:color="auto"/>
        <w:bottom w:val="none" w:sz="0" w:space="0" w:color="auto"/>
        <w:right w:val="none" w:sz="0" w:space="0" w:color="auto"/>
      </w:divBdr>
    </w:div>
    <w:div w:id="230626398">
      <w:bodyDiv w:val="1"/>
      <w:marLeft w:val="0"/>
      <w:marRight w:val="0"/>
      <w:marTop w:val="0"/>
      <w:marBottom w:val="0"/>
      <w:divBdr>
        <w:top w:val="none" w:sz="0" w:space="0" w:color="auto"/>
        <w:left w:val="none" w:sz="0" w:space="0" w:color="auto"/>
        <w:bottom w:val="none" w:sz="0" w:space="0" w:color="auto"/>
        <w:right w:val="none" w:sz="0" w:space="0" w:color="auto"/>
      </w:divBdr>
    </w:div>
    <w:div w:id="245463302">
      <w:bodyDiv w:val="1"/>
      <w:marLeft w:val="0"/>
      <w:marRight w:val="0"/>
      <w:marTop w:val="0"/>
      <w:marBottom w:val="0"/>
      <w:divBdr>
        <w:top w:val="none" w:sz="0" w:space="0" w:color="auto"/>
        <w:left w:val="none" w:sz="0" w:space="0" w:color="auto"/>
        <w:bottom w:val="none" w:sz="0" w:space="0" w:color="auto"/>
        <w:right w:val="none" w:sz="0" w:space="0" w:color="auto"/>
      </w:divBdr>
    </w:div>
    <w:div w:id="257297156">
      <w:bodyDiv w:val="1"/>
      <w:marLeft w:val="0"/>
      <w:marRight w:val="0"/>
      <w:marTop w:val="0"/>
      <w:marBottom w:val="0"/>
      <w:divBdr>
        <w:top w:val="none" w:sz="0" w:space="0" w:color="auto"/>
        <w:left w:val="none" w:sz="0" w:space="0" w:color="auto"/>
        <w:bottom w:val="none" w:sz="0" w:space="0" w:color="auto"/>
        <w:right w:val="none" w:sz="0" w:space="0" w:color="auto"/>
      </w:divBdr>
    </w:div>
    <w:div w:id="266278431">
      <w:bodyDiv w:val="1"/>
      <w:marLeft w:val="0"/>
      <w:marRight w:val="0"/>
      <w:marTop w:val="0"/>
      <w:marBottom w:val="0"/>
      <w:divBdr>
        <w:top w:val="none" w:sz="0" w:space="0" w:color="auto"/>
        <w:left w:val="none" w:sz="0" w:space="0" w:color="auto"/>
        <w:bottom w:val="none" w:sz="0" w:space="0" w:color="auto"/>
        <w:right w:val="none" w:sz="0" w:space="0" w:color="auto"/>
      </w:divBdr>
    </w:div>
    <w:div w:id="289677654">
      <w:bodyDiv w:val="1"/>
      <w:marLeft w:val="0"/>
      <w:marRight w:val="0"/>
      <w:marTop w:val="0"/>
      <w:marBottom w:val="0"/>
      <w:divBdr>
        <w:top w:val="none" w:sz="0" w:space="0" w:color="auto"/>
        <w:left w:val="none" w:sz="0" w:space="0" w:color="auto"/>
        <w:bottom w:val="none" w:sz="0" w:space="0" w:color="auto"/>
        <w:right w:val="none" w:sz="0" w:space="0" w:color="auto"/>
      </w:divBdr>
    </w:div>
    <w:div w:id="300548441">
      <w:bodyDiv w:val="1"/>
      <w:marLeft w:val="0"/>
      <w:marRight w:val="0"/>
      <w:marTop w:val="0"/>
      <w:marBottom w:val="0"/>
      <w:divBdr>
        <w:top w:val="none" w:sz="0" w:space="0" w:color="auto"/>
        <w:left w:val="none" w:sz="0" w:space="0" w:color="auto"/>
        <w:bottom w:val="none" w:sz="0" w:space="0" w:color="auto"/>
        <w:right w:val="none" w:sz="0" w:space="0" w:color="auto"/>
      </w:divBdr>
    </w:div>
    <w:div w:id="303196578">
      <w:bodyDiv w:val="1"/>
      <w:marLeft w:val="0"/>
      <w:marRight w:val="0"/>
      <w:marTop w:val="0"/>
      <w:marBottom w:val="0"/>
      <w:divBdr>
        <w:top w:val="none" w:sz="0" w:space="0" w:color="auto"/>
        <w:left w:val="none" w:sz="0" w:space="0" w:color="auto"/>
        <w:bottom w:val="none" w:sz="0" w:space="0" w:color="auto"/>
        <w:right w:val="none" w:sz="0" w:space="0" w:color="auto"/>
      </w:divBdr>
    </w:div>
    <w:div w:id="308286549">
      <w:bodyDiv w:val="1"/>
      <w:marLeft w:val="0"/>
      <w:marRight w:val="0"/>
      <w:marTop w:val="0"/>
      <w:marBottom w:val="0"/>
      <w:divBdr>
        <w:top w:val="none" w:sz="0" w:space="0" w:color="auto"/>
        <w:left w:val="none" w:sz="0" w:space="0" w:color="auto"/>
        <w:bottom w:val="none" w:sz="0" w:space="0" w:color="auto"/>
        <w:right w:val="none" w:sz="0" w:space="0" w:color="auto"/>
      </w:divBdr>
    </w:div>
    <w:div w:id="308749990">
      <w:bodyDiv w:val="1"/>
      <w:marLeft w:val="0"/>
      <w:marRight w:val="0"/>
      <w:marTop w:val="0"/>
      <w:marBottom w:val="0"/>
      <w:divBdr>
        <w:top w:val="none" w:sz="0" w:space="0" w:color="auto"/>
        <w:left w:val="none" w:sz="0" w:space="0" w:color="auto"/>
        <w:bottom w:val="none" w:sz="0" w:space="0" w:color="auto"/>
        <w:right w:val="none" w:sz="0" w:space="0" w:color="auto"/>
      </w:divBdr>
    </w:div>
    <w:div w:id="309988938">
      <w:bodyDiv w:val="1"/>
      <w:marLeft w:val="0"/>
      <w:marRight w:val="0"/>
      <w:marTop w:val="0"/>
      <w:marBottom w:val="0"/>
      <w:divBdr>
        <w:top w:val="none" w:sz="0" w:space="0" w:color="auto"/>
        <w:left w:val="none" w:sz="0" w:space="0" w:color="auto"/>
        <w:bottom w:val="none" w:sz="0" w:space="0" w:color="auto"/>
        <w:right w:val="none" w:sz="0" w:space="0" w:color="auto"/>
      </w:divBdr>
    </w:div>
    <w:div w:id="357001547">
      <w:bodyDiv w:val="1"/>
      <w:marLeft w:val="0"/>
      <w:marRight w:val="0"/>
      <w:marTop w:val="0"/>
      <w:marBottom w:val="0"/>
      <w:divBdr>
        <w:top w:val="none" w:sz="0" w:space="0" w:color="auto"/>
        <w:left w:val="none" w:sz="0" w:space="0" w:color="auto"/>
        <w:bottom w:val="none" w:sz="0" w:space="0" w:color="auto"/>
        <w:right w:val="none" w:sz="0" w:space="0" w:color="auto"/>
      </w:divBdr>
    </w:div>
    <w:div w:id="386074361">
      <w:bodyDiv w:val="1"/>
      <w:marLeft w:val="0"/>
      <w:marRight w:val="0"/>
      <w:marTop w:val="0"/>
      <w:marBottom w:val="0"/>
      <w:divBdr>
        <w:top w:val="none" w:sz="0" w:space="0" w:color="auto"/>
        <w:left w:val="none" w:sz="0" w:space="0" w:color="auto"/>
        <w:bottom w:val="none" w:sz="0" w:space="0" w:color="auto"/>
        <w:right w:val="none" w:sz="0" w:space="0" w:color="auto"/>
      </w:divBdr>
    </w:div>
    <w:div w:id="400909821">
      <w:bodyDiv w:val="1"/>
      <w:marLeft w:val="0"/>
      <w:marRight w:val="0"/>
      <w:marTop w:val="0"/>
      <w:marBottom w:val="0"/>
      <w:divBdr>
        <w:top w:val="none" w:sz="0" w:space="0" w:color="auto"/>
        <w:left w:val="none" w:sz="0" w:space="0" w:color="auto"/>
        <w:bottom w:val="none" w:sz="0" w:space="0" w:color="auto"/>
        <w:right w:val="none" w:sz="0" w:space="0" w:color="auto"/>
      </w:divBdr>
    </w:div>
    <w:div w:id="410736855">
      <w:bodyDiv w:val="1"/>
      <w:marLeft w:val="0"/>
      <w:marRight w:val="0"/>
      <w:marTop w:val="0"/>
      <w:marBottom w:val="0"/>
      <w:divBdr>
        <w:top w:val="none" w:sz="0" w:space="0" w:color="auto"/>
        <w:left w:val="none" w:sz="0" w:space="0" w:color="auto"/>
        <w:bottom w:val="none" w:sz="0" w:space="0" w:color="auto"/>
        <w:right w:val="none" w:sz="0" w:space="0" w:color="auto"/>
      </w:divBdr>
    </w:div>
    <w:div w:id="440691187">
      <w:bodyDiv w:val="1"/>
      <w:marLeft w:val="0"/>
      <w:marRight w:val="0"/>
      <w:marTop w:val="0"/>
      <w:marBottom w:val="0"/>
      <w:divBdr>
        <w:top w:val="none" w:sz="0" w:space="0" w:color="auto"/>
        <w:left w:val="none" w:sz="0" w:space="0" w:color="auto"/>
        <w:bottom w:val="none" w:sz="0" w:space="0" w:color="auto"/>
        <w:right w:val="none" w:sz="0" w:space="0" w:color="auto"/>
      </w:divBdr>
      <w:divsChild>
        <w:div w:id="1539246648">
          <w:marLeft w:val="0"/>
          <w:marRight w:val="0"/>
          <w:marTop w:val="0"/>
          <w:marBottom w:val="0"/>
          <w:divBdr>
            <w:top w:val="none" w:sz="0" w:space="0" w:color="auto"/>
            <w:left w:val="none" w:sz="0" w:space="0" w:color="auto"/>
            <w:bottom w:val="none" w:sz="0" w:space="0" w:color="auto"/>
            <w:right w:val="none" w:sz="0" w:space="0" w:color="auto"/>
          </w:divBdr>
          <w:divsChild>
            <w:div w:id="1891572383">
              <w:marLeft w:val="0"/>
              <w:marRight w:val="0"/>
              <w:marTop w:val="0"/>
              <w:marBottom w:val="0"/>
              <w:divBdr>
                <w:top w:val="none" w:sz="0" w:space="0" w:color="auto"/>
                <w:left w:val="none" w:sz="0" w:space="0" w:color="auto"/>
                <w:bottom w:val="none" w:sz="0" w:space="0" w:color="auto"/>
                <w:right w:val="none" w:sz="0" w:space="0" w:color="auto"/>
              </w:divBdr>
              <w:divsChild>
                <w:div w:id="1483038910">
                  <w:marLeft w:val="0"/>
                  <w:marRight w:val="0"/>
                  <w:marTop w:val="0"/>
                  <w:marBottom w:val="0"/>
                  <w:divBdr>
                    <w:top w:val="none" w:sz="0" w:space="0" w:color="auto"/>
                    <w:left w:val="none" w:sz="0" w:space="0" w:color="auto"/>
                    <w:bottom w:val="none" w:sz="0" w:space="0" w:color="auto"/>
                    <w:right w:val="none" w:sz="0" w:space="0" w:color="auto"/>
                  </w:divBdr>
                  <w:divsChild>
                    <w:div w:id="184825598">
                      <w:marLeft w:val="0"/>
                      <w:marRight w:val="0"/>
                      <w:marTop w:val="0"/>
                      <w:marBottom w:val="0"/>
                      <w:divBdr>
                        <w:top w:val="none" w:sz="0" w:space="0" w:color="auto"/>
                        <w:left w:val="none" w:sz="0" w:space="0" w:color="auto"/>
                        <w:bottom w:val="none" w:sz="0" w:space="0" w:color="auto"/>
                        <w:right w:val="none" w:sz="0" w:space="0" w:color="auto"/>
                      </w:divBdr>
                      <w:divsChild>
                        <w:div w:id="1362589181">
                          <w:marLeft w:val="0"/>
                          <w:marRight w:val="0"/>
                          <w:marTop w:val="0"/>
                          <w:marBottom w:val="0"/>
                          <w:divBdr>
                            <w:top w:val="none" w:sz="0" w:space="0" w:color="auto"/>
                            <w:left w:val="none" w:sz="0" w:space="0" w:color="auto"/>
                            <w:bottom w:val="none" w:sz="0" w:space="0" w:color="auto"/>
                            <w:right w:val="none" w:sz="0" w:space="0" w:color="auto"/>
                          </w:divBdr>
                          <w:divsChild>
                            <w:div w:id="442966948">
                              <w:marLeft w:val="0"/>
                              <w:marRight w:val="0"/>
                              <w:marTop w:val="0"/>
                              <w:marBottom w:val="0"/>
                              <w:divBdr>
                                <w:top w:val="none" w:sz="0" w:space="0" w:color="auto"/>
                                <w:left w:val="none" w:sz="0" w:space="0" w:color="auto"/>
                                <w:bottom w:val="none" w:sz="0" w:space="0" w:color="auto"/>
                                <w:right w:val="none" w:sz="0" w:space="0" w:color="auto"/>
                              </w:divBdr>
                              <w:divsChild>
                                <w:div w:id="1152794135">
                                  <w:marLeft w:val="0"/>
                                  <w:marRight w:val="0"/>
                                  <w:marTop w:val="0"/>
                                  <w:marBottom w:val="0"/>
                                  <w:divBdr>
                                    <w:top w:val="none" w:sz="0" w:space="0" w:color="auto"/>
                                    <w:left w:val="none" w:sz="0" w:space="0" w:color="auto"/>
                                    <w:bottom w:val="none" w:sz="0" w:space="0" w:color="auto"/>
                                    <w:right w:val="none" w:sz="0" w:space="0" w:color="auto"/>
                                  </w:divBdr>
                                  <w:divsChild>
                                    <w:div w:id="165887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6311570">
      <w:bodyDiv w:val="1"/>
      <w:marLeft w:val="0"/>
      <w:marRight w:val="0"/>
      <w:marTop w:val="0"/>
      <w:marBottom w:val="0"/>
      <w:divBdr>
        <w:top w:val="none" w:sz="0" w:space="0" w:color="auto"/>
        <w:left w:val="none" w:sz="0" w:space="0" w:color="auto"/>
        <w:bottom w:val="none" w:sz="0" w:space="0" w:color="auto"/>
        <w:right w:val="none" w:sz="0" w:space="0" w:color="auto"/>
      </w:divBdr>
    </w:div>
    <w:div w:id="457988266">
      <w:bodyDiv w:val="1"/>
      <w:marLeft w:val="0"/>
      <w:marRight w:val="0"/>
      <w:marTop w:val="0"/>
      <w:marBottom w:val="0"/>
      <w:divBdr>
        <w:top w:val="none" w:sz="0" w:space="0" w:color="auto"/>
        <w:left w:val="none" w:sz="0" w:space="0" w:color="auto"/>
        <w:bottom w:val="none" w:sz="0" w:space="0" w:color="auto"/>
        <w:right w:val="none" w:sz="0" w:space="0" w:color="auto"/>
      </w:divBdr>
    </w:div>
    <w:div w:id="502670899">
      <w:bodyDiv w:val="1"/>
      <w:marLeft w:val="0"/>
      <w:marRight w:val="0"/>
      <w:marTop w:val="0"/>
      <w:marBottom w:val="0"/>
      <w:divBdr>
        <w:top w:val="none" w:sz="0" w:space="0" w:color="auto"/>
        <w:left w:val="none" w:sz="0" w:space="0" w:color="auto"/>
        <w:bottom w:val="none" w:sz="0" w:space="0" w:color="auto"/>
        <w:right w:val="none" w:sz="0" w:space="0" w:color="auto"/>
      </w:divBdr>
    </w:div>
    <w:div w:id="524486651">
      <w:bodyDiv w:val="1"/>
      <w:marLeft w:val="0"/>
      <w:marRight w:val="0"/>
      <w:marTop w:val="0"/>
      <w:marBottom w:val="0"/>
      <w:divBdr>
        <w:top w:val="none" w:sz="0" w:space="0" w:color="auto"/>
        <w:left w:val="none" w:sz="0" w:space="0" w:color="auto"/>
        <w:bottom w:val="none" w:sz="0" w:space="0" w:color="auto"/>
        <w:right w:val="none" w:sz="0" w:space="0" w:color="auto"/>
      </w:divBdr>
    </w:div>
    <w:div w:id="665791732">
      <w:bodyDiv w:val="1"/>
      <w:marLeft w:val="0"/>
      <w:marRight w:val="0"/>
      <w:marTop w:val="0"/>
      <w:marBottom w:val="0"/>
      <w:divBdr>
        <w:top w:val="none" w:sz="0" w:space="0" w:color="auto"/>
        <w:left w:val="none" w:sz="0" w:space="0" w:color="auto"/>
        <w:bottom w:val="none" w:sz="0" w:space="0" w:color="auto"/>
        <w:right w:val="none" w:sz="0" w:space="0" w:color="auto"/>
      </w:divBdr>
    </w:div>
    <w:div w:id="672299714">
      <w:bodyDiv w:val="1"/>
      <w:marLeft w:val="0"/>
      <w:marRight w:val="0"/>
      <w:marTop w:val="0"/>
      <w:marBottom w:val="0"/>
      <w:divBdr>
        <w:top w:val="none" w:sz="0" w:space="0" w:color="auto"/>
        <w:left w:val="none" w:sz="0" w:space="0" w:color="auto"/>
        <w:bottom w:val="none" w:sz="0" w:space="0" w:color="auto"/>
        <w:right w:val="none" w:sz="0" w:space="0" w:color="auto"/>
      </w:divBdr>
    </w:div>
    <w:div w:id="679550180">
      <w:bodyDiv w:val="1"/>
      <w:marLeft w:val="0"/>
      <w:marRight w:val="0"/>
      <w:marTop w:val="0"/>
      <w:marBottom w:val="0"/>
      <w:divBdr>
        <w:top w:val="none" w:sz="0" w:space="0" w:color="auto"/>
        <w:left w:val="none" w:sz="0" w:space="0" w:color="auto"/>
        <w:bottom w:val="none" w:sz="0" w:space="0" w:color="auto"/>
        <w:right w:val="none" w:sz="0" w:space="0" w:color="auto"/>
      </w:divBdr>
    </w:div>
    <w:div w:id="689913600">
      <w:bodyDiv w:val="1"/>
      <w:marLeft w:val="0"/>
      <w:marRight w:val="0"/>
      <w:marTop w:val="0"/>
      <w:marBottom w:val="0"/>
      <w:divBdr>
        <w:top w:val="none" w:sz="0" w:space="0" w:color="auto"/>
        <w:left w:val="none" w:sz="0" w:space="0" w:color="auto"/>
        <w:bottom w:val="none" w:sz="0" w:space="0" w:color="auto"/>
        <w:right w:val="none" w:sz="0" w:space="0" w:color="auto"/>
      </w:divBdr>
    </w:div>
    <w:div w:id="696544517">
      <w:bodyDiv w:val="1"/>
      <w:marLeft w:val="0"/>
      <w:marRight w:val="0"/>
      <w:marTop w:val="0"/>
      <w:marBottom w:val="0"/>
      <w:divBdr>
        <w:top w:val="none" w:sz="0" w:space="0" w:color="auto"/>
        <w:left w:val="none" w:sz="0" w:space="0" w:color="auto"/>
        <w:bottom w:val="none" w:sz="0" w:space="0" w:color="auto"/>
        <w:right w:val="none" w:sz="0" w:space="0" w:color="auto"/>
      </w:divBdr>
    </w:div>
    <w:div w:id="720447611">
      <w:bodyDiv w:val="1"/>
      <w:marLeft w:val="0"/>
      <w:marRight w:val="0"/>
      <w:marTop w:val="0"/>
      <w:marBottom w:val="0"/>
      <w:divBdr>
        <w:top w:val="none" w:sz="0" w:space="0" w:color="auto"/>
        <w:left w:val="none" w:sz="0" w:space="0" w:color="auto"/>
        <w:bottom w:val="none" w:sz="0" w:space="0" w:color="auto"/>
        <w:right w:val="none" w:sz="0" w:space="0" w:color="auto"/>
      </w:divBdr>
    </w:div>
    <w:div w:id="740179297">
      <w:bodyDiv w:val="1"/>
      <w:marLeft w:val="0"/>
      <w:marRight w:val="0"/>
      <w:marTop w:val="0"/>
      <w:marBottom w:val="0"/>
      <w:divBdr>
        <w:top w:val="none" w:sz="0" w:space="0" w:color="auto"/>
        <w:left w:val="none" w:sz="0" w:space="0" w:color="auto"/>
        <w:bottom w:val="none" w:sz="0" w:space="0" w:color="auto"/>
        <w:right w:val="none" w:sz="0" w:space="0" w:color="auto"/>
      </w:divBdr>
    </w:div>
    <w:div w:id="828834507">
      <w:bodyDiv w:val="1"/>
      <w:marLeft w:val="0"/>
      <w:marRight w:val="0"/>
      <w:marTop w:val="0"/>
      <w:marBottom w:val="0"/>
      <w:divBdr>
        <w:top w:val="none" w:sz="0" w:space="0" w:color="auto"/>
        <w:left w:val="none" w:sz="0" w:space="0" w:color="auto"/>
        <w:bottom w:val="none" w:sz="0" w:space="0" w:color="auto"/>
        <w:right w:val="none" w:sz="0" w:space="0" w:color="auto"/>
      </w:divBdr>
    </w:div>
    <w:div w:id="859853234">
      <w:bodyDiv w:val="1"/>
      <w:marLeft w:val="0"/>
      <w:marRight w:val="0"/>
      <w:marTop w:val="0"/>
      <w:marBottom w:val="0"/>
      <w:divBdr>
        <w:top w:val="none" w:sz="0" w:space="0" w:color="auto"/>
        <w:left w:val="none" w:sz="0" w:space="0" w:color="auto"/>
        <w:bottom w:val="none" w:sz="0" w:space="0" w:color="auto"/>
        <w:right w:val="none" w:sz="0" w:space="0" w:color="auto"/>
      </w:divBdr>
    </w:div>
    <w:div w:id="865679753">
      <w:bodyDiv w:val="1"/>
      <w:marLeft w:val="0"/>
      <w:marRight w:val="0"/>
      <w:marTop w:val="0"/>
      <w:marBottom w:val="0"/>
      <w:divBdr>
        <w:top w:val="none" w:sz="0" w:space="0" w:color="auto"/>
        <w:left w:val="none" w:sz="0" w:space="0" w:color="auto"/>
        <w:bottom w:val="none" w:sz="0" w:space="0" w:color="auto"/>
        <w:right w:val="none" w:sz="0" w:space="0" w:color="auto"/>
      </w:divBdr>
    </w:div>
    <w:div w:id="906188596">
      <w:bodyDiv w:val="1"/>
      <w:marLeft w:val="0"/>
      <w:marRight w:val="0"/>
      <w:marTop w:val="0"/>
      <w:marBottom w:val="0"/>
      <w:divBdr>
        <w:top w:val="none" w:sz="0" w:space="0" w:color="auto"/>
        <w:left w:val="none" w:sz="0" w:space="0" w:color="auto"/>
        <w:bottom w:val="none" w:sz="0" w:space="0" w:color="auto"/>
        <w:right w:val="none" w:sz="0" w:space="0" w:color="auto"/>
      </w:divBdr>
    </w:div>
    <w:div w:id="913704390">
      <w:bodyDiv w:val="1"/>
      <w:marLeft w:val="0"/>
      <w:marRight w:val="0"/>
      <w:marTop w:val="0"/>
      <w:marBottom w:val="0"/>
      <w:divBdr>
        <w:top w:val="none" w:sz="0" w:space="0" w:color="auto"/>
        <w:left w:val="none" w:sz="0" w:space="0" w:color="auto"/>
        <w:bottom w:val="none" w:sz="0" w:space="0" w:color="auto"/>
        <w:right w:val="none" w:sz="0" w:space="0" w:color="auto"/>
      </w:divBdr>
    </w:div>
    <w:div w:id="924653266">
      <w:bodyDiv w:val="1"/>
      <w:marLeft w:val="0"/>
      <w:marRight w:val="0"/>
      <w:marTop w:val="0"/>
      <w:marBottom w:val="0"/>
      <w:divBdr>
        <w:top w:val="none" w:sz="0" w:space="0" w:color="auto"/>
        <w:left w:val="none" w:sz="0" w:space="0" w:color="auto"/>
        <w:bottom w:val="none" w:sz="0" w:space="0" w:color="auto"/>
        <w:right w:val="none" w:sz="0" w:space="0" w:color="auto"/>
      </w:divBdr>
    </w:div>
    <w:div w:id="960454330">
      <w:bodyDiv w:val="1"/>
      <w:marLeft w:val="0"/>
      <w:marRight w:val="0"/>
      <w:marTop w:val="0"/>
      <w:marBottom w:val="0"/>
      <w:divBdr>
        <w:top w:val="none" w:sz="0" w:space="0" w:color="auto"/>
        <w:left w:val="none" w:sz="0" w:space="0" w:color="auto"/>
        <w:bottom w:val="none" w:sz="0" w:space="0" w:color="auto"/>
        <w:right w:val="none" w:sz="0" w:space="0" w:color="auto"/>
      </w:divBdr>
    </w:div>
    <w:div w:id="1029646892">
      <w:bodyDiv w:val="1"/>
      <w:marLeft w:val="0"/>
      <w:marRight w:val="0"/>
      <w:marTop w:val="0"/>
      <w:marBottom w:val="0"/>
      <w:divBdr>
        <w:top w:val="none" w:sz="0" w:space="0" w:color="auto"/>
        <w:left w:val="none" w:sz="0" w:space="0" w:color="auto"/>
        <w:bottom w:val="none" w:sz="0" w:space="0" w:color="auto"/>
        <w:right w:val="none" w:sz="0" w:space="0" w:color="auto"/>
      </w:divBdr>
    </w:div>
    <w:div w:id="1030452733">
      <w:bodyDiv w:val="1"/>
      <w:marLeft w:val="0"/>
      <w:marRight w:val="0"/>
      <w:marTop w:val="0"/>
      <w:marBottom w:val="0"/>
      <w:divBdr>
        <w:top w:val="none" w:sz="0" w:space="0" w:color="auto"/>
        <w:left w:val="none" w:sz="0" w:space="0" w:color="auto"/>
        <w:bottom w:val="none" w:sz="0" w:space="0" w:color="auto"/>
        <w:right w:val="none" w:sz="0" w:space="0" w:color="auto"/>
      </w:divBdr>
    </w:div>
    <w:div w:id="1065566958">
      <w:bodyDiv w:val="1"/>
      <w:marLeft w:val="0"/>
      <w:marRight w:val="0"/>
      <w:marTop w:val="0"/>
      <w:marBottom w:val="0"/>
      <w:divBdr>
        <w:top w:val="none" w:sz="0" w:space="0" w:color="auto"/>
        <w:left w:val="none" w:sz="0" w:space="0" w:color="auto"/>
        <w:bottom w:val="none" w:sz="0" w:space="0" w:color="auto"/>
        <w:right w:val="none" w:sz="0" w:space="0" w:color="auto"/>
      </w:divBdr>
    </w:div>
    <w:div w:id="1078675434">
      <w:bodyDiv w:val="1"/>
      <w:marLeft w:val="0"/>
      <w:marRight w:val="0"/>
      <w:marTop w:val="0"/>
      <w:marBottom w:val="0"/>
      <w:divBdr>
        <w:top w:val="none" w:sz="0" w:space="0" w:color="auto"/>
        <w:left w:val="none" w:sz="0" w:space="0" w:color="auto"/>
        <w:bottom w:val="none" w:sz="0" w:space="0" w:color="auto"/>
        <w:right w:val="none" w:sz="0" w:space="0" w:color="auto"/>
      </w:divBdr>
    </w:div>
    <w:div w:id="1086265847">
      <w:bodyDiv w:val="1"/>
      <w:marLeft w:val="0"/>
      <w:marRight w:val="0"/>
      <w:marTop w:val="0"/>
      <w:marBottom w:val="0"/>
      <w:divBdr>
        <w:top w:val="none" w:sz="0" w:space="0" w:color="auto"/>
        <w:left w:val="none" w:sz="0" w:space="0" w:color="auto"/>
        <w:bottom w:val="none" w:sz="0" w:space="0" w:color="auto"/>
        <w:right w:val="none" w:sz="0" w:space="0" w:color="auto"/>
      </w:divBdr>
    </w:div>
    <w:div w:id="1127162423">
      <w:bodyDiv w:val="1"/>
      <w:marLeft w:val="0"/>
      <w:marRight w:val="0"/>
      <w:marTop w:val="0"/>
      <w:marBottom w:val="0"/>
      <w:divBdr>
        <w:top w:val="none" w:sz="0" w:space="0" w:color="auto"/>
        <w:left w:val="none" w:sz="0" w:space="0" w:color="auto"/>
        <w:bottom w:val="none" w:sz="0" w:space="0" w:color="auto"/>
        <w:right w:val="none" w:sz="0" w:space="0" w:color="auto"/>
      </w:divBdr>
    </w:div>
    <w:div w:id="1183669953">
      <w:bodyDiv w:val="1"/>
      <w:marLeft w:val="0"/>
      <w:marRight w:val="0"/>
      <w:marTop w:val="0"/>
      <w:marBottom w:val="0"/>
      <w:divBdr>
        <w:top w:val="none" w:sz="0" w:space="0" w:color="auto"/>
        <w:left w:val="none" w:sz="0" w:space="0" w:color="auto"/>
        <w:bottom w:val="none" w:sz="0" w:space="0" w:color="auto"/>
        <w:right w:val="none" w:sz="0" w:space="0" w:color="auto"/>
      </w:divBdr>
    </w:div>
    <w:div w:id="1194270977">
      <w:bodyDiv w:val="1"/>
      <w:marLeft w:val="0"/>
      <w:marRight w:val="0"/>
      <w:marTop w:val="0"/>
      <w:marBottom w:val="0"/>
      <w:divBdr>
        <w:top w:val="none" w:sz="0" w:space="0" w:color="auto"/>
        <w:left w:val="none" w:sz="0" w:space="0" w:color="auto"/>
        <w:bottom w:val="none" w:sz="0" w:space="0" w:color="auto"/>
        <w:right w:val="none" w:sz="0" w:space="0" w:color="auto"/>
      </w:divBdr>
    </w:div>
    <w:div w:id="1225751983">
      <w:bodyDiv w:val="1"/>
      <w:marLeft w:val="0"/>
      <w:marRight w:val="0"/>
      <w:marTop w:val="0"/>
      <w:marBottom w:val="0"/>
      <w:divBdr>
        <w:top w:val="none" w:sz="0" w:space="0" w:color="auto"/>
        <w:left w:val="none" w:sz="0" w:space="0" w:color="auto"/>
        <w:bottom w:val="none" w:sz="0" w:space="0" w:color="auto"/>
        <w:right w:val="none" w:sz="0" w:space="0" w:color="auto"/>
      </w:divBdr>
    </w:div>
    <w:div w:id="1240939944">
      <w:bodyDiv w:val="1"/>
      <w:marLeft w:val="0"/>
      <w:marRight w:val="0"/>
      <w:marTop w:val="0"/>
      <w:marBottom w:val="0"/>
      <w:divBdr>
        <w:top w:val="none" w:sz="0" w:space="0" w:color="auto"/>
        <w:left w:val="none" w:sz="0" w:space="0" w:color="auto"/>
        <w:bottom w:val="none" w:sz="0" w:space="0" w:color="auto"/>
        <w:right w:val="none" w:sz="0" w:space="0" w:color="auto"/>
      </w:divBdr>
    </w:div>
    <w:div w:id="1273050554">
      <w:bodyDiv w:val="1"/>
      <w:marLeft w:val="0"/>
      <w:marRight w:val="0"/>
      <w:marTop w:val="0"/>
      <w:marBottom w:val="0"/>
      <w:divBdr>
        <w:top w:val="none" w:sz="0" w:space="0" w:color="auto"/>
        <w:left w:val="none" w:sz="0" w:space="0" w:color="auto"/>
        <w:bottom w:val="none" w:sz="0" w:space="0" w:color="auto"/>
        <w:right w:val="none" w:sz="0" w:space="0" w:color="auto"/>
      </w:divBdr>
    </w:div>
    <w:div w:id="1338272536">
      <w:bodyDiv w:val="1"/>
      <w:marLeft w:val="0"/>
      <w:marRight w:val="0"/>
      <w:marTop w:val="0"/>
      <w:marBottom w:val="0"/>
      <w:divBdr>
        <w:top w:val="none" w:sz="0" w:space="0" w:color="auto"/>
        <w:left w:val="none" w:sz="0" w:space="0" w:color="auto"/>
        <w:bottom w:val="none" w:sz="0" w:space="0" w:color="auto"/>
        <w:right w:val="none" w:sz="0" w:space="0" w:color="auto"/>
      </w:divBdr>
    </w:div>
    <w:div w:id="1342272092">
      <w:bodyDiv w:val="1"/>
      <w:marLeft w:val="0"/>
      <w:marRight w:val="0"/>
      <w:marTop w:val="0"/>
      <w:marBottom w:val="0"/>
      <w:divBdr>
        <w:top w:val="none" w:sz="0" w:space="0" w:color="auto"/>
        <w:left w:val="none" w:sz="0" w:space="0" w:color="auto"/>
        <w:bottom w:val="none" w:sz="0" w:space="0" w:color="auto"/>
        <w:right w:val="none" w:sz="0" w:space="0" w:color="auto"/>
      </w:divBdr>
    </w:div>
    <w:div w:id="1354988657">
      <w:bodyDiv w:val="1"/>
      <w:marLeft w:val="0"/>
      <w:marRight w:val="0"/>
      <w:marTop w:val="0"/>
      <w:marBottom w:val="0"/>
      <w:divBdr>
        <w:top w:val="none" w:sz="0" w:space="0" w:color="auto"/>
        <w:left w:val="none" w:sz="0" w:space="0" w:color="auto"/>
        <w:bottom w:val="none" w:sz="0" w:space="0" w:color="auto"/>
        <w:right w:val="none" w:sz="0" w:space="0" w:color="auto"/>
      </w:divBdr>
    </w:div>
    <w:div w:id="1368291697">
      <w:bodyDiv w:val="1"/>
      <w:marLeft w:val="0"/>
      <w:marRight w:val="0"/>
      <w:marTop w:val="0"/>
      <w:marBottom w:val="0"/>
      <w:divBdr>
        <w:top w:val="none" w:sz="0" w:space="0" w:color="auto"/>
        <w:left w:val="none" w:sz="0" w:space="0" w:color="auto"/>
        <w:bottom w:val="none" w:sz="0" w:space="0" w:color="auto"/>
        <w:right w:val="none" w:sz="0" w:space="0" w:color="auto"/>
      </w:divBdr>
    </w:div>
    <w:div w:id="1370959472">
      <w:bodyDiv w:val="1"/>
      <w:marLeft w:val="0"/>
      <w:marRight w:val="0"/>
      <w:marTop w:val="0"/>
      <w:marBottom w:val="0"/>
      <w:divBdr>
        <w:top w:val="none" w:sz="0" w:space="0" w:color="auto"/>
        <w:left w:val="none" w:sz="0" w:space="0" w:color="auto"/>
        <w:bottom w:val="none" w:sz="0" w:space="0" w:color="auto"/>
        <w:right w:val="none" w:sz="0" w:space="0" w:color="auto"/>
      </w:divBdr>
    </w:div>
    <w:div w:id="1420714822">
      <w:bodyDiv w:val="1"/>
      <w:marLeft w:val="0"/>
      <w:marRight w:val="0"/>
      <w:marTop w:val="0"/>
      <w:marBottom w:val="0"/>
      <w:divBdr>
        <w:top w:val="none" w:sz="0" w:space="0" w:color="auto"/>
        <w:left w:val="none" w:sz="0" w:space="0" w:color="auto"/>
        <w:bottom w:val="none" w:sz="0" w:space="0" w:color="auto"/>
        <w:right w:val="none" w:sz="0" w:space="0" w:color="auto"/>
      </w:divBdr>
    </w:div>
    <w:div w:id="1431967729">
      <w:bodyDiv w:val="1"/>
      <w:marLeft w:val="0"/>
      <w:marRight w:val="0"/>
      <w:marTop w:val="0"/>
      <w:marBottom w:val="0"/>
      <w:divBdr>
        <w:top w:val="none" w:sz="0" w:space="0" w:color="auto"/>
        <w:left w:val="none" w:sz="0" w:space="0" w:color="auto"/>
        <w:bottom w:val="none" w:sz="0" w:space="0" w:color="auto"/>
        <w:right w:val="none" w:sz="0" w:space="0" w:color="auto"/>
      </w:divBdr>
    </w:div>
    <w:div w:id="1441030836">
      <w:bodyDiv w:val="1"/>
      <w:marLeft w:val="0"/>
      <w:marRight w:val="0"/>
      <w:marTop w:val="0"/>
      <w:marBottom w:val="0"/>
      <w:divBdr>
        <w:top w:val="none" w:sz="0" w:space="0" w:color="auto"/>
        <w:left w:val="none" w:sz="0" w:space="0" w:color="auto"/>
        <w:bottom w:val="none" w:sz="0" w:space="0" w:color="auto"/>
        <w:right w:val="none" w:sz="0" w:space="0" w:color="auto"/>
      </w:divBdr>
    </w:div>
    <w:div w:id="1467972124">
      <w:bodyDiv w:val="1"/>
      <w:marLeft w:val="0"/>
      <w:marRight w:val="0"/>
      <w:marTop w:val="0"/>
      <w:marBottom w:val="0"/>
      <w:divBdr>
        <w:top w:val="none" w:sz="0" w:space="0" w:color="auto"/>
        <w:left w:val="none" w:sz="0" w:space="0" w:color="auto"/>
        <w:bottom w:val="none" w:sz="0" w:space="0" w:color="auto"/>
        <w:right w:val="none" w:sz="0" w:space="0" w:color="auto"/>
      </w:divBdr>
    </w:div>
    <w:div w:id="1570312462">
      <w:bodyDiv w:val="1"/>
      <w:marLeft w:val="0"/>
      <w:marRight w:val="0"/>
      <w:marTop w:val="0"/>
      <w:marBottom w:val="0"/>
      <w:divBdr>
        <w:top w:val="none" w:sz="0" w:space="0" w:color="auto"/>
        <w:left w:val="none" w:sz="0" w:space="0" w:color="auto"/>
        <w:bottom w:val="none" w:sz="0" w:space="0" w:color="auto"/>
        <w:right w:val="none" w:sz="0" w:space="0" w:color="auto"/>
      </w:divBdr>
    </w:div>
    <w:div w:id="1572160249">
      <w:bodyDiv w:val="1"/>
      <w:marLeft w:val="0"/>
      <w:marRight w:val="0"/>
      <w:marTop w:val="0"/>
      <w:marBottom w:val="0"/>
      <w:divBdr>
        <w:top w:val="none" w:sz="0" w:space="0" w:color="auto"/>
        <w:left w:val="none" w:sz="0" w:space="0" w:color="auto"/>
        <w:bottom w:val="none" w:sz="0" w:space="0" w:color="auto"/>
        <w:right w:val="none" w:sz="0" w:space="0" w:color="auto"/>
      </w:divBdr>
    </w:div>
    <w:div w:id="1572353058">
      <w:bodyDiv w:val="1"/>
      <w:marLeft w:val="0"/>
      <w:marRight w:val="0"/>
      <w:marTop w:val="0"/>
      <w:marBottom w:val="0"/>
      <w:divBdr>
        <w:top w:val="none" w:sz="0" w:space="0" w:color="auto"/>
        <w:left w:val="none" w:sz="0" w:space="0" w:color="auto"/>
        <w:bottom w:val="none" w:sz="0" w:space="0" w:color="auto"/>
        <w:right w:val="none" w:sz="0" w:space="0" w:color="auto"/>
      </w:divBdr>
    </w:div>
    <w:div w:id="1575509208">
      <w:bodyDiv w:val="1"/>
      <w:marLeft w:val="0"/>
      <w:marRight w:val="0"/>
      <w:marTop w:val="0"/>
      <w:marBottom w:val="0"/>
      <w:divBdr>
        <w:top w:val="none" w:sz="0" w:space="0" w:color="auto"/>
        <w:left w:val="none" w:sz="0" w:space="0" w:color="auto"/>
        <w:bottom w:val="none" w:sz="0" w:space="0" w:color="auto"/>
        <w:right w:val="none" w:sz="0" w:space="0" w:color="auto"/>
      </w:divBdr>
    </w:div>
    <w:div w:id="1576207523">
      <w:bodyDiv w:val="1"/>
      <w:marLeft w:val="0"/>
      <w:marRight w:val="0"/>
      <w:marTop w:val="0"/>
      <w:marBottom w:val="0"/>
      <w:divBdr>
        <w:top w:val="none" w:sz="0" w:space="0" w:color="auto"/>
        <w:left w:val="none" w:sz="0" w:space="0" w:color="auto"/>
        <w:bottom w:val="none" w:sz="0" w:space="0" w:color="auto"/>
        <w:right w:val="none" w:sz="0" w:space="0" w:color="auto"/>
      </w:divBdr>
    </w:div>
    <w:div w:id="1593394948">
      <w:bodyDiv w:val="1"/>
      <w:marLeft w:val="0"/>
      <w:marRight w:val="0"/>
      <w:marTop w:val="0"/>
      <w:marBottom w:val="0"/>
      <w:divBdr>
        <w:top w:val="none" w:sz="0" w:space="0" w:color="auto"/>
        <w:left w:val="none" w:sz="0" w:space="0" w:color="auto"/>
        <w:bottom w:val="none" w:sz="0" w:space="0" w:color="auto"/>
        <w:right w:val="none" w:sz="0" w:space="0" w:color="auto"/>
      </w:divBdr>
    </w:div>
    <w:div w:id="1604875439">
      <w:bodyDiv w:val="1"/>
      <w:marLeft w:val="0"/>
      <w:marRight w:val="0"/>
      <w:marTop w:val="0"/>
      <w:marBottom w:val="0"/>
      <w:divBdr>
        <w:top w:val="none" w:sz="0" w:space="0" w:color="auto"/>
        <w:left w:val="none" w:sz="0" w:space="0" w:color="auto"/>
        <w:bottom w:val="none" w:sz="0" w:space="0" w:color="auto"/>
        <w:right w:val="none" w:sz="0" w:space="0" w:color="auto"/>
      </w:divBdr>
    </w:div>
    <w:div w:id="1624000371">
      <w:bodyDiv w:val="1"/>
      <w:marLeft w:val="0"/>
      <w:marRight w:val="0"/>
      <w:marTop w:val="0"/>
      <w:marBottom w:val="0"/>
      <w:divBdr>
        <w:top w:val="none" w:sz="0" w:space="0" w:color="auto"/>
        <w:left w:val="none" w:sz="0" w:space="0" w:color="auto"/>
        <w:bottom w:val="none" w:sz="0" w:space="0" w:color="auto"/>
        <w:right w:val="none" w:sz="0" w:space="0" w:color="auto"/>
      </w:divBdr>
    </w:div>
    <w:div w:id="1647541909">
      <w:bodyDiv w:val="1"/>
      <w:marLeft w:val="0"/>
      <w:marRight w:val="0"/>
      <w:marTop w:val="0"/>
      <w:marBottom w:val="0"/>
      <w:divBdr>
        <w:top w:val="none" w:sz="0" w:space="0" w:color="auto"/>
        <w:left w:val="none" w:sz="0" w:space="0" w:color="auto"/>
        <w:bottom w:val="none" w:sz="0" w:space="0" w:color="auto"/>
        <w:right w:val="none" w:sz="0" w:space="0" w:color="auto"/>
      </w:divBdr>
    </w:div>
    <w:div w:id="1665427207">
      <w:bodyDiv w:val="1"/>
      <w:marLeft w:val="0"/>
      <w:marRight w:val="0"/>
      <w:marTop w:val="0"/>
      <w:marBottom w:val="0"/>
      <w:divBdr>
        <w:top w:val="none" w:sz="0" w:space="0" w:color="auto"/>
        <w:left w:val="none" w:sz="0" w:space="0" w:color="auto"/>
        <w:bottom w:val="none" w:sz="0" w:space="0" w:color="auto"/>
        <w:right w:val="none" w:sz="0" w:space="0" w:color="auto"/>
      </w:divBdr>
    </w:div>
    <w:div w:id="1682733579">
      <w:bodyDiv w:val="1"/>
      <w:marLeft w:val="0"/>
      <w:marRight w:val="0"/>
      <w:marTop w:val="0"/>
      <w:marBottom w:val="0"/>
      <w:divBdr>
        <w:top w:val="none" w:sz="0" w:space="0" w:color="auto"/>
        <w:left w:val="none" w:sz="0" w:space="0" w:color="auto"/>
        <w:bottom w:val="none" w:sz="0" w:space="0" w:color="auto"/>
        <w:right w:val="none" w:sz="0" w:space="0" w:color="auto"/>
      </w:divBdr>
    </w:div>
    <w:div w:id="1711689709">
      <w:bodyDiv w:val="1"/>
      <w:marLeft w:val="0"/>
      <w:marRight w:val="0"/>
      <w:marTop w:val="0"/>
      <w:marBottom w:val="0"/>
      <w:divBdr>
        <w:top w:val="none" w:sz="0" w:space="0" w:color="auto"/>
        <w:left w:val="none" w:sz="0" w:space="0" w:color="auto"/>
        <w:bottom w:val="none" w:sz="0" w:space="0" w:color="auto"/>
        <w:right w:val="none" w:sz="0" w:space="0" w:color="auto"/>
      </w:divBdr>
    </w:div>
    <w:div w:id="1712412261">
      <w:bodyDiv w:val="1"/>
      <w:marLeft w:val="0"/>
      <w:marRight w:val="0"/>
      <w:marTop w:val="0"/>
      <w:marBottom w:val="0"/>
      <w:divBdr>
        <w:top w:val="none" w:sz="0" w:space="0" w:color="auto"/>
        <w:left w:val="none" w:sz="0" w:space="0" w:color="auto"/>
        <w:bottom w:val="none" w:sz="0" w:space="0" w:color="auto"/>
        <w:right w:val="none" w:sz="0" w:space="0" w:color="auto"/>
      </w:divBdr>
    </w:div>
    <w:div w:id="1754815495">
      <w:bodyDiv w:val="1"/>
      <w:marLeft w:val="0"/>
      <w:marRight w:val="0"/>
      <w:marTop w:val="0"/>
      <w:marBottom w:val="0"/>
      <w:divBdr>
        <w:top w:val="none" w:sz="0" w:space="0" w:color="auto"/>
        <w:left w:val="none" w:sz="0" w:space="0" w:color="auto"/>
        <w:bottom w:val="none" w:sz="0" w:space="0" w:color="auto"/>
        <w:right w:val="none" w:sz="0" w:space="0" w:color="auto"/>
      </w:divBdr>
    </w:div>
    <w:div w:id="1755397228">
      <w:bodyDiv w:val="1"/>
      <w:marLeft w:val="0"/>
      <w:marRight w:val="0"/>
      <w:marTop w:val="0"/>
      <w:marBottom w:val="0"/>
      <w:divBdr>
        <w:top w:val="none" w:sz="0" w:space="0" w:color="auto"/>
        <w:left w:val="none" w:sz="0" w:space="0" w:color="auto"/>
        <w:bottom w:val="none" w:sz="0" w:space="0" w:color="auto"/>
        <w:right w:val="none" w:sz="0" w:space="0" w:color="auto"/>
      </w:divBdr>
    </w:div>
    <w:div w:id="1761027025">
      <w:bodyDiv w:val="1"/>
      <w:marLeft w:val="0"/>
      <w:marRight w:val="0"/>
      <w:marTop w:val="0"/>
      <w:marBottom w:val="0"/>
      <w:divBdr>
        <w:top w:val="none" w:sz="0" w:space="0" w:color="auto"/>
        <w:left w:val="none" w:sz="0" w:space="0" w:color="auto"/>
        <w:bottom w:val="none" w:sz="0" w:space="0" w:color="auto"/>
        <w:right w:val="none" w:sz="0" w:space="0" w:color="auto"/>
      </w:divBdr>
    </w:div>
    <w:div w:id="1852792775">
      <w:bodyDiv w:val="1"/>
      <w:marLeft w:val="0"/>
      <w:marRight w:val="0"/>
      <w:marTop w:val="0"/>
      <w:marBottom w:val="0"/>
      <w:divBdr>
        <w:top w:val="none" w:sz="0" w:space="0" w:color="auto"/>
        <w:left w:val="none" w:sz="0" w:space="0" w:color="auto"/>
        <w:bottom w:val="none" w:sz="0" w:space="0" w:color="auto"/>
        <w:right w:val="none" w:sz="0" w:space="0" w:color="auto"/>
      </w:divBdr>
    </w:div>
    <w:div w:id="1929998473">
      <w:bodyDiv w:val="1"/>
      <w:marLeft w:val="0"/>
      <w:marRight w:val="0"/>
      <w:marTop w:val="0"/>
      <w:marBottom w:val="0"/>
      <w:divBdr>
        <w:top w:val="none" w:sz="0" w:space="0" w:color="auto"/>
        <w:left w:val="none" w:sz="0" w:space="0" w:color="auto"/>
        <w:bottom w:val="none" w:sz="0" w:space="0" w:color="auto"/>
        <w:right w:val="none" w:sz="0" w:space="0" w:color="auto"/>
      </w:divBdr>
    </w:div>
    <w:div w:id="1949771032">
      <w:bodyDiv w:val="1"/>
      <w:marLeft w:val="0"/>
      <w:marRight w:val="0"/>
      <w:marTop w:val="0"/>
      <w:marBottom w:val="0"/>
      <w:divBdr>
        <w:top w:val="none" w:sz="0" w:space="0" w:color="auto"/>
        <w:left w:val="none" w:sz="0" w:space="0" w:color="auto"/>
        <w:bottom w:val="none" w:sz="0" w:space="0" w:color="auto"/>
        <w:right w:val="none" w:sz="0" w:space="0" w:color="auto"/>
      </w:divBdr>
    </w:div>
    <w:div w:id="1987202682">
      <w:bodyDiv w:val="1"/>
      <w:marLeft w:val="0"/>
      <w:marRight w:val="0"/>
      <w:marTop w:val="0"/>
      <w:marBottom w:val="0"/>
      <w:divBdr>
        <w:top w:val="none" w:sz="0" w:space="0" w:color="auto"/>
        <w:left w:val="none" w:sz="0" w:space="0" w:color="auto"/>
        <w:bottom w:val="none" w:sz="0" w:space="0" w:color="auto"/>
        <w:right w:val="none" w:sz="0" w:space="0" w:color="auto"/>
      </w:divBdr>
    </w:div>
    <w:div w:id="2005470804">
      <w:bodyDiv w:val="1"/>
      <w:marLeft w:val="0"/>
      <w:marRight w:val="0"/>
      <w:marTop w:val="0"/>
      <w:marBottom w:val="0"/>
      <w:divBdr>
        <w:top w:val="none" w:sz="0" w:space="0" w:color="auto"/>
        <w:left w:val="none" w:sz="0" w:space="0" w:color="auto"/>
        <w:bottom w:val="none" w:sz="0" w:space="0" w:color="auto"/>
        <w:right w:val="none" w:sz="0" w:space="0" w:color="auto"/>
      </w:divBdr>
    </w:div>
    <w:div w:id="2081514171">
      <w:bodyDiv w:val="1"/>
      <w:marLeft w:val="0"/>
      <w:marRight w:val="0"/>
      <w:marTop w:val="0"/>
      <w:marBottom w:val="0"/>
      <w:divBdr>
        <w:top w:val="none" w:sz="0" w:space="0" w:color="auto"/>
        <w:left w:val="none" w:sz="0" w:space="0" w:color="auto"/>
        <w:bottom w:val="none" w:sz="0" w:space="0" w:color="auto"/>
        <w:right w:val="none" w:sz="0" w:space="0" w:color="auto"/>
      </w:divBdr>
    </w:div>
    <w:div w:id="2111974830">
      <w:bodyDiv w:val="1"/>
      <w:marLeft w:val="0"/>
      <w:marRight w:val="0"/>
      <w:marTop w:val="0"/>
      <w:marBottom w:val="0"/>
      <w:divBdr>
        <w:top w:val="none" w:sz="0" w:space="0" w:color="auto"/>
        <w:left w:val="none" w:sz="0" w:space="0" w:color="auto"/>
        <w:bottom w:val="none" w:sz="0" w:space="0" w:color="auto"/>
        <w:right w:val="none" w:sz="0" w:space="0" w:color="auto"/>
      </w:divBdr>
    </w:div>
    <w:div w:id="2117553703">
      <w:bodyDiv w:val="1"/>
      <w:marLeft w:val="0"/>
      <w:marRight w:val="0"/>
      <w:marTop w:val="0"/>
      <w:marBottom w:val="0"/>
      <w:divBdr>
        <w:top w:val="none" w:sz="0" w:space="0" w:color="auto"/>
        <w:left w:val="none" w:sz="0" w:space="0" w:color="auto"/>
        <w:bottom w:val="none" w:sz="0" w:space="0" w:color="auto"/>
        <w:right w:val="none" w:sz="0" w:space="0" w:color="auto"/>
      </w:divBdr>
    </w:div>
    <w:div w:id="2131702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image" Target="media/image2.jpe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65096F-4BF3-44D7-B194-356AEAB3770E}">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B21E4-4B55-4A7C-8513-2DCCB2D5F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4</TotalTime>
  <Pages>45</Pages>
  <Words>16589</Words>
  <Characters>94558</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miarti</dc:creator>
  <cp:keywords/>
  <dc:description/>
  <cp:lastModifiedBy>hasmiarti hasmiarti</cp:lastModifiedBy>
  <cp:revision>43</cp:revision>
  <cp:lastPrinted>2025-04-16T15:13:00Z</cp:lastPrinted>
  <dcterms:created xsi:type="dcterms:W3CDTF">2025-04-28T15:51:00Z</dcterms:created>
  <dcterms:modified xsi:type="dcterms:W3CDTF">2025-05-30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7lSQnrR"/&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